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5D613B" w14:textId="77777777" w:rsidR="00070BF9" w:rsidRPr="00041684" w:rsidRDefault="00070BF9" w:rsidP="00EC1474">
      <w:pPr>
        <w:spacing w:line="360" w:lineRule="auto"/>
        <w:jc w:val="center"/>
        <w:rPr>
          <w:rFonts w:cstheme="minorHAnsi"/>
          <w:b/>
          <w:sz w:val="28"/>
          <w:szCs w:val="24"/>
          <w:lang w:val="en-GB"/>
        </w:rPr>
      </w:pPr>
    </w:p>
    <w:p w14:paraId="17F92D2C" w14:textId="77777777" w:rsidR="00410563" w:rsidRDefault="00753174" w:rsidP="00EC1474">
      <w:pPr>
        <w:spacing w:line="360" w:lineRule="auto"/>
        <w:jc w:val="center"/>
        <w:rPr>
          <w:rFonts w:cstheme="minorHAnsi"/>
          <w:b/>
          <w:bCs/>
          <w:spacing w:val="20"/>
          <w:sz w:val="32"/>
          <w:szCs w:val="24"/>
          <w:lang w:val="en-GB" w:eastAsia="ar-SA"/>
        </w:rPr>
      </w:pPr>
      <w:r w:rsidRPr="00896096">
        <w:rPr>
          <w:rFonts w:cstheme="minorHAnsi"/>
          <w:b/>
          <w:bCs/>
          <w:spacing w:val="20"/>
          <w:sz w:val="32"/>
          <w:szCs w:val="24"/>
          <w:lang w:val="en-GB" w:eastAsia="ar-SA"/>
        </w:rPr>
        <w:t xml:space="preserve">Potential </w:t>
      </w:r>
      <w:r w:rsidR="00410563" w:rsidRPr="00896096">
        <w:rPr>
          <w:rFonts w:cstheme="minorHAnsi"/>
          <w:b/>
          <w:bCs/>
          <w:spacing w:val="20"/>
          <w:sz w:val="32"/>
          <w:szCs w:val="24"/>
          <w:lang w:val="en-GB" w:eastAsia="ar-SA"/>
        </w:rPr>
        <w:t xml:space="preserve">Health Benefits of Eliminating </w:t>
      </w:r>
    </w:p>
    <w:p w14:paraId="774671F1" w14:textId="1986E3DA" w:rsidR="003E30F4" w:rsidRPr="00896096" w:rsidRDefault="00410563" w:rsidP="00EC1474">
      <w:pPr>
        <w:spacing w:line="360" w:lineRule="auto"/>
        <w:jc w:val="center"/>
        <w:rPr>
          <w:rFonts w:cstheme="minorHAnsi"/>
          <w:b/>
          <w:bCs/>
          <w:spacing w:val="20"/>
          <w:sz w:val="32"/>
          <w:szCs w:val="24"/>
          <w:lang w:val="en-GB" w:eastAsia="ar-SA"/>
        </w:rPr>
      </w:pPr>
      <w:r w:rsidRPr="00896096">
        <w:rPr>
          <w:rFonts w:cstheme="minorHAnsi"/>
          <w:b/>
          <w:bCs/>
          <w:spacing w:val="20"/>
          <w:sz w:val="32"/>
          <w:szCs w:val="24"/>
          <w:lang w:val="en-GB" w:eastAsia="ar-SA"/>
        </w:rPr>
        <w:t xml:space="preserve">Traffic Emissions </w:t>
      </w:r>
      <w:r>
        <w:rPr>
          <w:rFonts w:cstheme="minorHAnsi"/>
          <w:b/>
          <w:bCs/>
          <w:spacing w:val="20"/>
          <w:sz w:val="32"/>
          <w:szCs w:val="24"/>
          <w:lang w:val="en-GB" w:eastAsia="ar-SA"/>
        </w:rPr>
        <w:t>i</w:t>
      </w:r>
      <w:r w:rsidRPr="00896096">
        <w:rPr>
          <w:rFonts w:cstheme="minorHAnsi"/>
          <w:b/>
          <w:bCs/>
          <w:spacing w:val="20"/>
          <w:sz w:val="32"/>
          <w:szCs w:val="24"/>
          <w:lang w:val="en-GB" w:eastAsia="ar-SA"/>
        </w:rPr>
        <w:t>n Urban Areas</w:t>
      </w:r>
    </w:p>
    <w:p w14:paraId="062D4310" w14:textId="79484131" w:rsidR="00753174" w:rsidRPr="006542C7" w:rsidRDefault="00753174" w:rsidP="00EC1474">
      <w:pPr>
        <w:spacing w:line="360" w:lineRule="auto"/>
        <w:jc w:val="center"/>
        <w:rPr>
          <w:rFonts w:cstheme="minorHAnsi"/>
          <w:b/>
          <w:bCs/>
          <w:spacing w:val="20"/>
          <w:sz w:val="28"/>
          <w:szCs w:val="24"/>
          <w:lang w:val="en-GB" w:eastAsia="ar-SA"/>
        </w:rPr>
      </w:pPr>
    </w:p>
    <w:p w14:paraId="0720781E" w14:textId="7ECC6760" w:rsidR="0045268C" w:rsidRDefault="0045268C" w:rsidP="00EC1474">
      <w:pPr>
        <w:spacing w:line="360" w:lineRule="auto"/>
        <w:jc w:val="center"/>
        <w:rPr>
          <w:rFonts w:cstheme="minorHAnsi"/>
          <w:b/>
          <w:bCs/>
          <w:spacing w:val="20"/>
          <w:szCs w:val="24"/>
          <w:lang w:val="en-GB" w:eastAsia="ar-SA"/>
        </w:rPr>
      </w:pPr>
    </w:p>
    <w:p w14:paraId="02A6D114" w14:textId="77777777" w:rsidR="0045268C" w:rsidRPr="00041684" w:rsidRDefault="0045268C" w:rsidP="00EC1474">
      <w:pPr>
        <w:spacing w:line="360" w:lineRule="auto"/>
        <w:jc w:val="center"/>
        <w:rPr>
          <w:rFonts w:cstheme="minorHAnsi"/>
          <w:b/>
          <w:bCs/>
          <w:spacing w:val="20"/>
          <w:szCs w:val="24"/>
          <w:lang w:val="en-GB" w:eastAsia="ar-SA"/>
        </w:rPr>
      </w:pPr>
    </w:p>
    <w:p w14:paraId="6B66B35D" w14:textId="757D99AA" w:rsidR="00C3331D" w:rsidRDefault="00295E4C" w:rsidP="00EC1474">
      <w:pPr>
        <w:spacing w:line="360" w:lineRule="auto"/>
        <w:jc w:val="left"/>
        <w:rPr>
          <w:rFonts w:cstheme="minorHAnsi"/>
          <w:b/>
          <w:bCs/>
          <w:color w:val="000000" w:themeColor="text1"/>
          <w:spacing w:val="20"/>
          <w:szCs w:val="24"/>
          <w:lang w:val="en-GB" w:eastAsia="ar-SA"/>
        </w:rPr>
      </w:pPr>
      <w:r w:rsidRPr="00C3331D">
        <w:rPr>
          <w:rFonts w:cstheme="minorHAnsi"/>
          <w:b/>
          <w:bCs/>
          <w:color w:val="000000" w:themeColor="text1"/>
          <w:spacing w:val="20"/>
          <w:szCs w:val="24"/>
          <w:lang w:val="en-GB" w:eastAsia="ar-SA"/>
        </w:rPr>
        <w:t>Shahram Heydari</w:t>
      </w:r>
      <w:r w:rsidR="00E169EA">
        <w:rPr>
          <w:rFonts w:cstheme="minorHAnsi"/>
          <w:b/>
          <w:bCs/>
          <w:color w:val="000000" w:themeColor="text1"/>
          <w:spacing w:val="20"/>
          <w:szCs w:val="24"/>
          <w:lang w:val="en-GB" w:eastAsia="ar-SA"/>
        </w:rPr>
        <w:t>, PhD</w:t>
      </w:r>
      <w:r w:rsidR="00EC1474" w:rsidRPr="00C3331D">
        <w:rPr>
          <w:rFonts w:cstheme="minorHAnsi"/>
          <w:b/>
          <w:bCs/>
          <w:color w:val="000000" w:themeColor="text1"/>
          <w:spacing w:val="20"/>
          <w:szCs w:val="24"/>
          <w:lang w:val="en-GB" w:eastAsia="ar-SA"/>
        </w:rPr>
        <w:t>*</w:t>
      </w:r>
    </w:p>
    <w:p w14:paraId="63B6DE0A" w14:textId="7F6B4312" w:rsidR="00C3331D" w:rsidRPr="007455B1" w:rsidRDefault="00C3331D" w:rsidP="007455B1">
      <w:r w:rsidRPr="007455B1">
        <w:t>Lecturer (Assistant Professor)</w:t>
      </w:r>
      <w:r w:rsidR="00576C93" w:rsidRPr="007455B1">
        <w:t xml:space="preserve"> in Transportation</w:t>
      </w:r>
    </w:p>
    <w:p w14:paraId="4725DFC4" w14:textId="77777777" w:rsidR="00C3331D" w:rsidRPr="007455B1" w:rsidRDefault="00C3331D" w:rsidP="007455B1">
      <w:r w:rsidRPr="007455B1">
        <w:t xml:space="preserve">Department of Civil, Maritime, and Environmental Engineering </w:t>
      </w:r>
    </w:p>
    <w:p w14:paraId="46445351" w14:textId="77777777" w:rsidR="00DD6BBF" w:rsidRDefault="00DD6BBF" w:rsidP="007455B1">
      <w:r>
        <w:t>University of Southampton</w:t>
      </w:r>
    </w:p>
    <w:p w14:paraId="27CEEA19" w14:textId="54C9938B" w:rsidR="00DD6BBF" w:rsidRPr="007455B1" w:rsidRDefault="00DD6BBF" w:rsidP="007455B1">
      <w:r w:rsidRPr="00DD6BBF">
        <w:t>Boldrewood Innovation Campus, Burgess Road, Southampton</w:t>
      </w:r>
      <w:r>
        <w:t xml:space="preserve"> (UK)</w:t>
      </w:r>
      <w:r w:rsidRPr="00DD6BBF">
        <w:t>, SO16 7QF</w:t>
      </w:r>
    </w:p>
    <w:p w14:paraId="1FB97FB9" w14:textId="138605F0" w:rsidR="00C3331D" w:rsidRPr="00273B65" w:rsidRDefault="00C3331D" w:rsidP="00C3331D">
      <w:pPr>
        <w:spacing w:line="360" w:lineRule="auto"/>
        <w:jc w:val="left"/>
        <w:rPr>
          <w:rStyle w:val="Hyperlink"/>
          <w:rFonts w:cstheme="minorHAnsi"/>
          <w:b/>
          <w:color w:val="000000" w:themeColor="text1"/>
          <w:szCs w:val="24"/>
          <w:lang w:val="en-GB"/>
        </w:rPr>
      </w:pPr>
      <w:r w:rsidRPr="00273B65">
        <w:rPr>
          <w:rFonts w:cstheme="minorHAnsi"/>
          <w:b/>
          <w:bCs/>
          <w:color w:val="000000" w:themeColor="text1"/>
          <w:spacing w:val="20"/>
          <w:szCs w:val="24"/>
          <w:lang w:val="en-GB" w:eastAsia="ar-SA"/>
        </w:rPr>
        <w:t>*</w:t>
      </w:r>
      <w:r w:rsidRPr="00273B65">
        <w:rPr>
          <w:rFonts w:cstheme="minorHAnsi"/>
          <w:b/>
          <w:color w:val="000000" w:themeColor="text1"/>
          <w:spacing w:val="20"/>
          <w:szCs w:val="24"/>
          <w:lang w:val="en-GB" w:eastAsia="ar-SA"/>
        </w:rPr>
        <w:t>C</w:t>
      </w:r>
      <w:r w:rsidRPr="00273B65">
        <w:rPr>
          <w:rFonts w:cstheme="minorHAnsi"/>
          <w:b/>
          <w:bCs/>
          <w:color w:val="000000" w:themeColor="text1"/>
          <w:szCs w:val="24"/>
          <w:lang w:val="en-GB" w:eastAsia="ar-SA"/>
        </w:rPr>
        <w:t xml:space="preserve">orresponding Author: </w:t>
      </w:r>
      <w:hyperlink r:id="rId8" w:history="1">
        <w:r w:rsidR="008C48E4" w:rsidRPr="00273B65">
          <w:rPr>
            <w:rStyle w:val="Hyperlink"/>
            <w:rFonts w:cstheme="minorHAnsi"/>
            <w:b/>
            <w:szCs w:val="24"/>
            <w:lang w:val="en-GB"/>
          </w:rPr>
          <w:t>s.heydari@soton.ac.uk</w:t>
        </w:r>
      </w:hyperlink>
      <w:r w:rsidR="008C48E4" w:rsidRPr="00273B65">
        <w:rPr>
          <w:rStyle w:val="Hyperlink"/>
          <w:rFonts w:cstheme="minorHAnsi"/>
          <w:b/>
          <w:color w:val="000000" w:themeColor="text1"/>
          <w:szCs w:val="24"/>
          <w:lang w:val="en-GB"/>
        </w:rPr>
        <w:t xml:space="preserve"> </w:t>
      </w:r>
    </w:p>
    <w:p w14:paraId="75E01E42" w14:textId="77777777" w:rsidR="00C3331D" w:rsidRPr="00C3331D" w:rsidRDefault="00C3331D" w:rsidP="00EC1474">
      <w:pPr>
        <w:spacing w:line="360" w:lineRule="auto"/>
        <w:jc w:val="left"/>
        <w:rPr>
          <w:rFonts w:cstheme="minorHAnsi"/>
          <w:b/>
          <w:bCs/>
          <w:color w:val="000000" w:themeColor="text1"/>
          <w:spacing w:val="20"/>
          <w:szCs w:val="24"/>
          <w:lang w:val="en-GB" w:eastAsia="ar-SA"/>
        </w:rPr>
      </w:pPr>
    </w:p>
    <w:p w14:paraId="1C868E17" w14:textId="3C75EB2A" w:rsidR="00C3331D" w:rsidRDefault="00DD5ED1" w:rsidP="00EC1474">
      <w:pPr>
        <w:spacing w:line="360" w:lineRule="auto"/>
        <w:jc w:val="left"/>
        <w:rPr>
          <w:rFonts w:cstheme="minorHAnsi"/>
          <w:b/>
          <w:bCs/>
          <w:color w:val="000000" w:themeColor="text1"/>
          <w:spacing w:val="20"/>
          <w:szCs w:val="24"/>
          <w:lang w:val="en-GB" w:eastAsia="ar-SA"/>
        </w:rPr>
      </w:pPr>
      <w:r w:rsidRPr="00C3331D">
        <w:rPr>
          <w:rFonts w:cstheme="minorHAnsi"/>
          <w:b/>
          <w:bCs/>
          <w:color w:val="000000" w:themeColor="text1"/>
          <w:spacing w:val="20"/>
          <w:szCs w:val="24"/>
          <w:lang w:val="en-GB" w:eastAsia="ar-SA"/>
        </w:rPr>
        <w:t>Masoud Asgharian</w:t>
      </w:r>
      <w:r w:rsidR="00E169EA">
        <w:rPr>
          <w:rFonts w:cstheme="minorHAnsi"/>
          <w:b/>
          <w:bCs/>
          <w:color w:val="000000" w:themeColor="text1"/>
          <w:spacing w:val="20"/>
          <w:szCs w:val="24"/>
          <w:lang w:val="en-GB" w:eastAsia="ar-SA"/>
        </w:rPr>
        <w:t>, PhD</w:t>
      </w:r>
    </w:p>
    <w:p w14:paraId="275B8833" w14:textId="2CF309E8" w:rsidR="00C3331D" w:rsidRPr="007455B1" w:rsidRDefault="00C3331D" w:rsidP="007455B1">
      <w:r w:rsidRPr="007455B1">
        <w:t>Professor</w:t>
      </w:r>
      <w:r w:rsidR="00576C93" w:rsidRPr="007455B1">
        <w:t xml:space="preserve"> of Statistics</w:t>
      </w:r>
    </w:p>
    <w:p w14:paraId="0CAA5F5C" w14:textId="57653A58" w:rsidR="00C3331D" w:rsidRPr="007455B1" w:rsidRDefault="00C3331D" w:rsidP="007455B1">
      <w:r w:rsidRPr="007455B1">
        <w:t>Department of Mathematics and Statistics, McGill University, Canada</w:t>
      </w:r>
    </w:p>
    <w:p w14:paraId="256010A6" w14:textId="2D43E039" w:rsidR="00C3331D" w:rsidRDefault="00144B5B" w:rsidP="00EC1474">
      <w:pPr>
        <w:spacing w:line="360" w:lineRule="auto"/>
        <w:jc w:val="left"/>
        <w:rPr>
          <w:rFonts w:cstheme="minorHAnsi"/>
          <w:bCs/>
          <w:color w:val="000000" w:themeColor="text1"/>
          <w:spacing w:val="20"/>
          <w:szCs w:val="24"/>
          <w:lang w:val="en-GB" w:eastAsia="ar-SA"/>
        </w:rPr>
      </w:pPr>
      <w:hyperlink r:id="rId9" w:history="1">
        <w:r w:rsidR="008C48E4" w:rsidRPr="002E5AEC">
          <w:rPr>
            <w:rStyle w:val="Hyperlink"/>
            <w:rFonts w:cstheme="minorHAnsi"/>
            <w:bCs/>
            <w:spacing w:val="20"/>
            <w:szCs w:val="24"/>
            <w:lang w:val="en-GB" w:eastAsia="ar-SA"/>
          </w:rPr>
          <w:t>masoud.asgharian2@mcgill.ca</w:t>
        </w:r>
      </w:hyperlink>
      <w:r w:rsidR="008C48E4">
        <w:rPr>
          <w:rFonts w:cstheme="minorHAnsi"/>
          <w:bCs/>
          <w:color w:val="000000" w:themeColor="text1"/>
          <w:spacing w:val="20"/>
          <w:szCs w:val="24"/>
          <w:lang w:val="en-GB" w:eastAsia="ar-SA"/>
        </w:rPr>
        <w:t xml:space="preserve"> </w:t>
      </w:r>
      <w:r w:rsidR="00C3331D" w:rsidRPr="00C3331D">
        <w:rPr>
          <w:rFonts w:cstheme="minorHAnsi"/>
          <w:bCs/>
          <w:color w:val="000000" w:themeColor="text1"/>
          <w:spacing w:val="20"/>
          <w:szCs w:val="24"/>
          <w:lang w:val="en-GB" w:eastAsia="ar-SA"/>
        </w:rPr>
        <w:t xml:space="preserve"> </w:t>
      </w:r>
    </w:p>
    <w:p w14:paraId="16C3ABA7" w14:textId="0E0AE2A4" w:rsidR="008B4E58" w:rsidRDefault="008B4E58" w:rsidP="00EC1474">
      <w:pPr>
        <w:spacing w:line="360" w:lineRule="auto"/>
        <w:jc w:val="left"/>
        <w:rPr>
          <w:rFonts w:cstheme="minorHAnsi"/>
          <w:bCs/>
          <w:color w:val="000000" w:themeColor="text1"/>
          <w:spacing w:val="20"/>
          <w:szCs w:val="24"/>
          <w:lang w:val="en-GB" w:eastAsia="ar-SA"/>
        </w:rPr>
      </w:pPr>
    </w:p>
    <w:p w14:paraId="52A55823" w14:textId="7E6CAF9E" w:rsidR="008B4E58" w:rsidRPr="008B4E58" w:rsidRDefault="008B4E58" w:rsidP="00EC1474">
      <w:pPr>
        <w:spacing w:line="360" w:lineRule="auto"/>
        <w:jc w:val="left"/>
        <w:rPr>
          <w:rFonts w:cstheme="minorHAnsi"/>
          <w:b/>
          <w:bCs/>
          <w:color w:val="000000" w:themeColor="text1"/>
          <w:spacing w:val="20"/>
          <w:szCs w:val="24"/>
          <w:lang w:val="en-GB" w:eastAsia="ar-SA"/>
        </w:rPr>
      </w:pPr>
      <w:r w:rsidRPr="008B4E58">
        <w:rPr>
          <w:rFonts w:cstheme="minorHAnsi"/>
          <w:b/>
          <w:bCs/>
          <w:color w:val="000000" w:themeColor="text1"/>
          <w:spacing w:val="20"/>
          <w:szCs w:val="24"/>
          <w:lang w:val="en-GB" w:eastAsia="ar-SA"/>
        </w:rPr>
        <w:t>Frank</w:t>
      </w:r>
      <w:r w:rsidR="004D2DD8">
        <w:rPr>
          <w:rFonts w:cstheme="minorHAnsi"/>
          <w:b/>
          <w:bCs/>
          <w:color w:val="000000" w:themeColor="text1"/>
          <w:spacing w:val="20"/>
          <w:szCs w:val="24"/>
          <w:lang w:val="en-GB" w:eastAsia="ar-SA"/>
        </w:rPr>
        <w:t xml:space="preserve"> J</w:t>
      </w:r>
      <w:r w:rsidRPr="008B4E58">
        <w:rPr>
          <w:rFonts w:cstheme="minorHAnsi"/>
          <w:b/>
          <w:bCs/>
          <w:color w:val="000000" w:themeColor="text1"/>
          <w:spacing w:val="20"/>
          <w:szCs w:val="24"/>
          <w:lang w:val="en-GB" w:eastAsia="ar-SA"/>
        </w:rPr>
        <w:t xml:space="preserve"> Kelly, PhD</w:t>
      </w:r>
    </w:p>
    <w:p w14:paraId="25E2A44E" w14:textId="77777777" w:rsidR="008B4E58" w:rsidRDefault="008B4E58" w:rsidP="008B4E58">
      <w:r>
        <w:t>Humphrey Battcock Chair of Community Health &amp; Policy</w:t>
      </w:r>
    </w:p>
    <w:p w14:paraId="02C60920" w14:textId="77777777" w:rsidR="008B4E58" w:rsidRDefault="008B4E58" w:rsidP="008B4E58">
      <w:r>
        <w:t>Director, Environmental Research Group</w:t>
      </w:r>
    </w:p>
    <w:p w14:paraId="07F20881" w14:textId="616C816A" w:rsidR="008B4E58" w:rsidRDefault="008B4E58" w:rsidP="008B4E58">
      <w:r>
        <w:t>School of Public Health, Faculty of Medicine</w:t>
      </w:r>
      <w:r w:rsidR="008C48E4">
        <w:t xml:space="preserve">, </w:t>
      </w:r>
      <w:r>
        <w:t>Imperial College London</w:t>
      </w:r>
      <w:r w:rsidR="008C48E4">
        <w:t>, UK</w:t>
      </w:r>
    </w:p>
    <w:p w14:paraId="1AAD99E0" w14:textId="7A09C069" w:rsidR="008C48E4" w:rsidRDefault="00144B5B" w:rsidP="008B4E58">
      <w:hyperlink r:id="rId10" w:history="1">
        <w:r w:rsidR="00242F1A" w:rsidRPr="00F10A15">
          <w:rPr>
            <w:rStyle w:val="Hyperlink"/>
          </w:rPr>
          <w:t>frank.kelly@imperial.ac.uk</w:t>
        </w:r>
      </w:hyperlink>
      <w:r w:rsidR="008C48E4">
        <w:t xml:space="preserve"> </w:t>
      </w:r>
    </w:p>
    <w:p w14:paraId="70BFC4E4" w14:textId="77777777" w:rsidR="00C3331D" w:rsidRPr="00C3331D" w:rsidRDefault="00C3331D" w:rsidP="00EC1474">
      <w:pPr>
        <w:spacing w:line="360" w:lineRule="auto"/>
        <w:jc w:val="left"/>
        <w:rPr>
          <w:rFonts w:cstheme="minorHAnsi"/>
          <w:b/>
          <w:bCs/>
          <w:color w:val="000000" w:themeColor="text1"/>
          <w:spacing w:val="20"/>
          <w:szCs w:val="24"/>
          <w:lang w:val="en-GB" w:eastAsia="ar-SA"/>
        </w:rPr>
      </w:pPr>
    </w:p>
    <w:p w14:paraId="48A4EF3E" w14:textId="5CADD6EF" w:rsidR="00EC1474" w:rsidRPr="00C3331D" w:rsidRDefault="00EC1474" w:rsidP="00EC1474">
      <w:pPr>
        <w:spacing w:line="360" w:lineRule="auto"/>
        <w:jc w:val="left"/>
        <w:rPr>
          <w:rFonts w:cstheme="minorHAnsi"/>
          <w:b/>
          <w:bCs/>
          <w:color w:val="000000" w:themeColor="text1"/>
          <w:spacing w:val="20"/>
          <w:szCs w:val="24"/>
          <w:lang w:val="en-GB" w:eastAsia="ar-SA"/>
        </w:rPr>
      </w:pPr>
      <w:r w:rsidRPr="00C3331D">
        <w:rPr>
          <w:rFonts w:cstheme="minorHAnsi"/>
          <w:b/>
          <w:bCs/>
          <w:color w:val="000000" w:themeColor="text1"/>
          <w:spacing w:val="20"/>
          <w:szCs w:val="24"/>
          <w:lang w:val="en-GB" w:eastAsia="ar-SA"/>
        </w:rPr>
        <w:t>Rahul Goel</w:t>
      </w:r>
      <w:r w:rsidR="00E169EA">
        <w:rPr>
          <w:rFonts w:cstheme="minorHAnsi"/>
          <w:b/>
          <w:bCs/>
          <w:color w:val="000000" w:themeColor="text1"/>
          <w:spacing w:val="20"/>
          <w:szCs w:val="24"/>
          <w:lang w:val="en-GB" w:eastAsia="ar-SA"/>
        </w:rPr>
        <w:t>, PhD</w:t>
      </w:r>
    </w:p>
    <w:p w14:paraId="62054824" w14:textId="77777777" w:rsidR="00D37229" w:rsidRDefault="00D37229" w:rsidP="007455B1">
      <w:r>
        <w:t>Visiting Faculty</w:t>
      </w:r>
    </w:p>
    <w:p w14:paraId="3A0D14E5" w14:textId="15454904" w:rsidR="004C157D" w:rsidRPr="007455B1" w:rsidRDefault="00D37229" w:rsidP="007455B1">
      <w:r>
        <w:t>Transportation Research and Injury Prevention Centre, Indian Institute of Technology Delhi, New Delhi, India</w:t>
      </w:r>
    </w:p>
    <w:p w14:paraId="5EAA7DF3" w14:textId="69C6BF22" w:rsidR="00C3331D" w:rsidRPr="00C3331D" w:rsidRDefault="00144B5B" w:rsidP="00EC1474">
      <w:pPr>
        <w:spacing w:line="360" w:lineRule="auto"/>
        <w:jc w:val="left"/>
        <w:rPr>
          <w:rFonts w:cstheme="minorHAnsi"/>
          <w:color w:val="000000" w:themeColor="text1"/>
          <w:szCs w:val="24"/>
          <w:lang w:val="en-GB"/>
        </w:rPr>
      </w:pPr>
      <w:hyperlink r:id="rId11" w:history="1">
        <w:r w:rsidR="008C48E4" w:rsidRPr="002E5AEC">
          <w:rPr>
            <w:rStyle w:val="Hyperlink"/>
            <w:rFonts w:cstheme="minorHAnsi"/>
            <w:szCs w:val="24"/>
            <w:lang w:val="en-GB"/>
          </w:rPr>
          <w:t>rahulatiitd@gmail.com</w:t>
        </w:r>
      </w:hyperlink>
      <w:r w:rsidR="008C48E4">
        <w:rPr>
          <w:rFonts w:cstheme="minorHAnsi"/>
          <w:color w:val="000000" w:themeColor="text1"/>
          <w:szCs w:val="24"/>
          <w:lang w:val="en-GB"/>
        </w:rPr>
        <w:t xml:space="preserve"> </w:t>
      </w:r>
    </w:p>
    <w:p w14:paraId="083CD2E3" w14:textId="7A2B9688" w:rsidR="00EC1474" w:rsidRPr="00041684" w:rsidRDefault="00EC1474" w:rsidP="00EC1474">
      <w:pPr>
        <w:spacing w:line="360" w:lineRule="auto"/>
        <w:jc w:val="left"/>
        <w:rPr>
          <w:rFonts w:cstheme="minorHAnsi"/>
          <w:bCs/>
          <w:spacing w:val="20"/>
          <w:szCs w:val="24"/>
          <w:lang w:val="en-GB" w:eastAsia="ar-SA"/>
        </w:rPr>
      </w:pPr>
    </w:p>
    <w:p w14:paraId="753AE334" w14:textId="1DE42AD0" w:rsidR="00EC1474" w:rsidRDefault="00EC1474" w:rsidP="00EC1474">
      <w:pPr>
        <w:spacing w:line="360" w:lineRule="auto"/>
        <w:jc w:val="left"/>
        <w:rPr>
          <w:rFonts w:cstheme="minorHAnsi"/>
          <w:bCs/>
          <w:spacing w:val="20"/>
          <w:szCs w:val="24"/>
          <w:lang w:val="en-GB" w:eastAsia="ar-SA"/>
        </w:rPr>
      </w:pPr>
    </w:p>
    <w:p w14:paraId="554B3C9C" w14:textId="15241A0A" w:rsidR="008C48E4" w:rsidRDefault="008C48E4" w:rsidP="00EC1474">
      <w:pPr>
        <w:spacing w:line="360" w:lineRule="auto"/>
        <w:jc w:val="left"/>
        <w:rPr>
          <w:rFonts w:cstheme="minorHAnsi"/>
          <w:bCs/>
          <w:spacing w:val="20"/>
          <w:szCs w:val="24"/>
          <w:lang w:val="en-GB" w:eastAsia="ar-SA"/>
        </w:rPr>
      </w:pPr>
    </w:p>
    <w:p w14:paraId="2507A64F" w14:textId="5BE8EAAD" w:rsidR="008C48E4" w:rsidRDefault="008C48E4" w:rsidP="00EC1474">
      <w:pPr>
        <w:spacing w:line="360" w:lineRule="auto"/>
        <w:jc w:val="left"/>
        <w:rPr>
          <w:rFonts w:cstheme="minorHAnsi"/>
          <w:bCs/>
          <w:spacing w:val="20"/>
          <w:szCs w:val="24"/>
          <w:lang w:val="en-GB" w:eastAsia="ar-SA"/>
        </w:rPr>
      </w:pPr>
    </w:p>
    <w:p w14:paraId="2F276EBA" w14:textId="1DC9C4D6" w:rsidR="003E30F4" w:rsidRDefault="00B54B01" w:rsidP="00B54B01">
      <w:pPr>
        <w:pStyle w:val="Heading1"/>
        <w:rPr>
          <w:lang w:val="en-GB"/>
        </w:rPr>
      </w:pPr>
      <w:r>
        <w:rPr>
          <w:lang w:val="en-GB"/>
        </w:rPr>
        <w:lastRenderedPageBreak/>
        <w:t>Abstract</w:t>
      </w:r>
    </w:p>
    <w:p w14:paraId="6091008F" w14:textId="77777777" w:rsidR="00922D98" w:rsidRPr="00922D98" w:rsidRDefault="00922D98" w:rsidP="00922D98">
      <w:pPr>
        <w:rPr>
          <w:lang w:val="en-GB"/>
        </w:rPr>
      </w:pPr>
    </w:p>
    <w:p w14:paraId="128A0837" w14:textId="77777777" w:rsidR="008A5D1F" w:rsidRPr="00B54B01" w:rsidRDefault="008A5D1F" w:rsidP="008A5D1F">
      <w:pPr>
        <w:pStyle w:val="ListParagraph"/>
        <w:spacing w:line="480" w:lineRule="auto"/>
        <w:ind w:left="0"/>
        <w:rPr>
          <w:szCs w:val="20"/>
          <w:lang w:val="en-GB"/>
        </w:rPr>
      </w:pPr>
      <w:r w:rsidRPr="00B54B01">
        <w:rPr>
          <w:szCs w:val="20"/>
          <w:lang w:val="en-GB"/>
        </w:rPr>
        <w:t>Traffic is one of the major contributors to PM</w:t>
      </w:r>
      <w:r w:rsidRPr="00B54B01">
        <w:rPr>
          <w:szCs w:val="20"/>
          <w:vertAlign w:val="subscript"/>
          <w:lang w:val="en-GB"/>
        </w:rPr>
        <w:t>2.5</w:t>
      </w:r>
      <w:r w:rsidRPr="00B54B01">
        <w:rPr>
          <w:szCs w:val="20"/>
          <w:lang w:val="en-GB"/>
        </w:rPr>
        <w:t xml:space="preserve"> in cities worldwide. Quantifying the role of traffic is an important step towards understanding the impact of transport policies on the possibilities to achieve cleaner air and accompanying health benefits. </w:t>
      </w:r>
      <w:r>
        <w:rPr>
          <w:szCs w:val="20"/>
          <w:lang w:val="en-GB"/>
        </w:rPr>
        <w:t>With the aim of estimating potential health benefits of eliminating traffic emissions, w</w:t>
      </w:r>
      <w:r w:rsidRPr="00B54B01">
        <w:rPr>
          <w:szCs w:val="20"/>
          <w:lang w:val="en-GB"/>
        </w:rPr>
        <w:t>e carried out a meta-analysis using the World Health Organisation (WHO) database of source apportionment studies of PM</w:t>
      </w:r>
      <w:r w:rsidRPr="00B54B01">
        <w:rPr>
          <w:szCs w:val="20"/>
          <w:vertAlign w:val="subscript"/>
          <w:lang w:val="en-GB"/>
        </w:rPr>
        <w:t>2.5</w:t>
      </w:r>
      <w:r w:rsidRPr="00B54B01">
        <w:rPr>
          <w:szCs w:val="20"/>
          <w:lang w:val="en-GB"/>
        </w:rPr>
        <w:t xml:space="preserve"> concentrations. Specifically, we used a Bayesian meta-regression approach, modelling both overall and traffic-related (tailpipe and non-tailpipe) concentrations simultaneously. We obtained the distributions of expected PM</w:t>
      </w:r>
      <w:r w:rsidRPr="00B54B01">
        <w:rPr>
          <w:szCs w:val="20"/>
          <w:vertAlign w:val="subscript"/>
          <w:lang w:val="en-GB"/>
        </w:rPr>
        <w:t>2.5</w:t>
      </w:r>
      <w:r w:rsidRPr="00B54B01">
        <w:rPr>
          <w:szCs w:val="20"/>
          <w:lang w:val="en-GB"/>
        </w:rPr>
        <w:t xml:space="preserve"> concentrations (posterior densities) of different types for 117 cities worldwide. Using the non-linear Integrated Exposure Response (IER) function of PM</w:t>
      </w:r>
      <w:r w:rsidRPr="00B54B01">
        <w:rPr>
          <w:szCs w:val="20"/>
          <w:vertAlign w:val="subscript"/>
          <w:lang w:val="en-GB"/>
        </w:rPr>
        <w:t>2.5</w:t>
      </w:r>
      <w:r w:rsidRPr="00B54B01">
        <w:rPr>
          <w:szCs w:val="20"/>
          <w:lang w:val="en-GB"/>
        </w:rPr>
        <w:t xml:space="preserve">, we estimated percent reduction in different disease endpoints for a scenario with complete removal of traffic emissions. We found that </w:t>
      </w:r>
      <w:r>
        <w:rPr>
          <w:szCs w:val="20"/>
          <w:lang w:val="en-GB"/>
        </w:rPr>
        <w:t xml:space="preserve">eliminating traffic emissions </w:t>
      </w:r>
      <w:r w:rsidRPr="00B54B01">
        <w:rPr>
          <w:szCs w:val="20"/>
          <w:lang w:val="en-GB"/>
        </w:rPr>
        <w:t>results in achieving the WHO-recommended concentration of PM</w:t>
      </w:r>
      <w:r w:rsidRPr="00B54B01">
        <w:rPr>
          <w:szCs w:val="20"/>
          <w:vertAlign w:val="subscript"/>
          <w:lang w:val="en-GB"/>
        </w:rPr>
        <w:t>2.5</w:t>
      </w:r>
      <w:r w:rsidRPr="00B54B01">
        <w:rPr>
          <w:szCs w:val="20"/>
          <w:lang w:val="en-GB"/>
        </w:rPr>
        <w:t xml:space="preserve"> only for a handful of cities that already have low concentrations of pollution. The percentage reduction in </w:t>
      </w:r>
      <w:r>
        <w:rPr>
          <w:szCs w:val="20"/>
          <w:lang w:val="en-GB"/>
        </w:rPr>
        <w:t xml:space="preserve">premature </w:t>
      </w:r>
      <w:r w:rsidRPr="00B54B01">
        <w:rPr>
          <w:szCs w:val="20"/>
          <w:lang w:val="en-GB"/>
        </w:rPr>
        <w:t xml:space="preserve">mortality </w:t>
      </w:r>
      <w:r>
        <w:rPr>
          <w:szCs w:val="20"/>
          <w:lang w:val="en-GB"/>
        </w:rPr>
        <w:t>due to</w:t>
      </w:r>
      <w:r w:rsidRPr="00B54B01">
        <w:rPr>
          <w:szCs w:val="20"/>
          <w:lang w:val="en-GB"/>
        </w:rPr>
        <w:t xml:space="preserve"> cardiovascular and respiratory diseases increase</w:t>
      </w:r>
      <w:r>
        <w:rPr>
          <w:szCs w:val="20"/>
          <w:lang w:val="en-GB"/>
        </w:rPr>
        <w:t>s</w:t>
      </w:r>
      <w:r w:rsidRPr="00B54B01">
        <w:rPr>
          <w:szCs w:val="20"/>
          <w:lang w:val="en-GB"/>
        </w:rPr>
        <w:t xml:space="preserve"> up to a point (30-40 </w:t>
      </w:r>
      <w:proofErr w:type="spellStart"/>
      <w:r w:rsidRPr="00B54B01">
        <w:rPr>
          <w:szCs w:val="20"/>
          <w:lang w:val="en-GB"/>
        </w:rPr>
        <w:t>ug</w:t>
      </w:r>
      <w:proofErr w:type="spellEnd"/>
      <w:r w:rsidRPr="00B54B01">
        <w:rPr>
          <w:szCs w:val="20"/>
          <w:lang w:val="en-GB"/>
        </w:rPr>
        <w:t>/m</w:t>
      </w:r>
      <w:r w:rsidRPr="00B54B01">
        <w:rPr>
          <w:szCs w:val="20"/>
          <w:vertAlign w:val="superscript"/>
          <w:lang w:val="en-GB"/>
        </w:rPr>
        <w:t>3</w:t>
      </w:r>
      <w:r w:rsidRPr="00B54B01">
        <w:rPr>
          <w:szCs w:val="20"/>
          <w:lang w:val="en-GB"/>
        </w:rPr>
        <w:t xml:space="preserve">), and above this concentration, it flattens off. For </w:t>
      </w:r>
      <w:r>
        <w:rPr>
          <w:szCs w:val="20"/>
          <w:lang w:val="en-GB"/>
        </w:rPr>
        <w:t>d</w:t>
      </w:r>
      <w:r w:rsidRPr="00B54B01">
        <w:rPr>
          <w:szCs w:val="20"/>
          <w:lang w:val="en-GB"/>
        </w:rPr>
        <w:t xml:space="preserve">iabetes-related mortality, the percentage reduction in mortality </w:t>
      </w:r>
      <w:r w:rsidRPr="00140C69">
        <w:rPr>
          <w:szCs w:val="20"/>
          <w:lang w:val="en-GB"/>
        </w:rPr>
        <w:t>decreases</w:t>
      </w:r>
      <w:r w:rsidRPr="00B54B01">
        <w:rPr>
          <w:szCs w:val="20"/>
          <w:lang w:val="en-GB"/>
        </w:rPr>
        <w:t xml:space="preserve"> with increasing concentrations—a trend that is opposite to other outcomes. For cities with high concentrations of pollution, the results highlight the need for multi-sectoral strategies to reduce pollution. The IER functions of PM</w:t>
      </w:r>
      <w:r w:rsidRPr="00B54B01">
        <w:rPr>
          <w:szCs w:val="20"/>
          <w:vertAlign w:val="subscript"/>
          <w:lang w:val="en-GB"/>
        </w:rPr>
        <w:t>2.5</w:t>
      </w:r>
      <w:r w:rsidRPr="00B54B01">
        <w:rPr>
          <w:szCs w:val="20"/>
          <w:lang w:val="en-GB"/>
        </w:rPr>
        <w:t xml:space="preserve"> result in diminishing returns of health benefits at high concentrations, and in case of </w:t>
      </w:r>
      <w:r>
        <w:rPr>
          <w:szCs w:val="20"/>
          <w:lang w:val="en-GB"/>
        </w:rPr>
        <w:t>d</w:t>
      </w:r>
      <w:r w:rsidRPr="00B54B01">
        <w:rPr>
          <w:szCs w:val="20"/>
          <w:lang w:val="en-GB"/>
        </w:rPr>
        <w:t xml:space="preserve">iabetes, there are even negative returns. The results show the significant effect of the shape of IER functions on health benefits. Overall, despite the diminishing results, a significant burden of deaths can be prevented by policies that aim to reduce traffic emissions even at high concentrations of pollution. </w:t>
      </w:r>
    </w:p>
    <w:p w14:paraId="13BA9CD0" w14:textId="098D970F" w:rsidR="003E30F4" w:rsidRPr="00041684" w:rsidRDefault="006644F3" w:rsidP="00EC1474">
      <w:pPr>
        <w:pStyle w:val="Heading1"/>
        <w:spacing w:line="360" w:lineRule="auto"/>
        <w:rPr>
          <w:rFonts w:cstheme="minorHAnsi"/>
          <w:color w:val="auto"/>
          <w:szCs w:val="24"/>
          <w:lang w:val="en-GB"/>
        </w:rPr>
      </w:pPr>
      <w:r w:rsidRPr="00041684">
        <w:rPr>
          <w:rFonts w:cstheme="minorHAnsi"/>
          <w:color w:val="auto"/>
          <w:szCs w:val="24"/>
          <w:lang w:val="en-GB"/>
        </w:rPr>
        <w:lastRenderedPageBreak/>
        <w:t>Introduction</w:t>
      </w:r>
      <w:r w:rsidR="003E0444">
        <w:rPr>
          <w:rFonts w:cstheme="minorHAnsi"/>
          <w:color w:val="auto"/>
          <w:szCs w:val="24"/>
          <w:lang w:val="en-GB"/>
        </w:rPr>
        <w:t xml:space="preserve"> and background</w:t>
      </w:r>
    </w:p>
    <w:p w14:paraId="0445CF5F" w14:textId="65730F07" w:rsidR="00EA72B2" w:rsidRDefault="00EC1474" w:rsidP="00B54B01">
      <w:pPr>
        <w:pStyle w:val="ListParagraph"/>
        <w:spacing w:line="480" w:lineRule="auto"/>
        <w:ind w:left="0"/>
        <w:rPr>
          <w:color w:val="000000" w:themeColor="text1"/>
          <w:lang w:val="en-GB"/>
        </w:rPr>
      </w:pPr>
      <w:r w:rsidRPr="00041684">
        <w:rPr>
          <w:color w:val="000000" w:themeColor="text1"/>
          <w:lang w:val="en-GB"/>
        </w:rPr>
        <w:t>Motorised traffic is growing rapidl</w:t>
      </w:r>
      <w:r w:rsidR="00FC661F">
        <w:rPr>
          <w:color w:val="000000" w:themeColor="text1"/>
          <w:lang w:val="en-GB"/>
        </w:rPr>
        <w:t>y in many low</w:t>
      </w:r>
      <w:r w:rsidR="00D92E44">
        <w:rPr>
          <w:color w:val="000000" w:themeColor="text1"/>
          <w:lang w:val="en-GB"/>
        </w:rPr>
        <w:t>-</w:t>
      </w:r>
      <w:r w:rsidR="00FC661F">
        <w:rPr>
          <w:color w:val="000000" w:themeColor="text1"/>
          <w:lang w:val="en-GB"/>
        </w:rPr>
        <w:t xml:space="preserve"> </w:t>
      </w:r>
      <w:r w:rsidRPr="00041684">
        <w:rPr>
          <w:color w:val="000000" w:themeColor="text1"/>
          <w:lang w:val="en-GB"/>
        </w:rPr>
        <w:t>and</w:t>
      </w:r>
      <w:r w:rsidR="00FC661F">
        <w:rPr>
          <w:color w:val="000000" w:themeColor="text1"/>
          <w:lang w:val="en-GB"/>
        </w:rPr>
        <w:t xml:space="preserve"> </w:t>
      </w:r>
      <w:r w:rsidRPr="00041684">
        <w:rPr>
          <w:color w:val="000000" w:themeColor="text1"/>
          <w:lang w:val="en-GB"/>
        </w:rPr>
        <w:t>middle</w:t>
      </w:r>
      <w:r w:rsidR="00D92E44">
        <w:rPr>
          <w:color w:val="000000" w:themeColor="text1"/>
          <w:lang w:val="en-GB"/>
        </w:rPr>
        <w:t>-</w:t>
      </w:r>
      <w:r w:rsidRPr="00041684">
        <w:rPr>
          <w:color w:val="000000" w:themeColor="text1"/>
          <w:lang w:val="en-GB"/>
        </w:rPr>
        <w:t>income countries</w:t>
      </w:r>
      <w:r w:rsidR="000A6971">
        <w:rPr>
          <w:color w:val="000000" w:themeColor="text1"/>
          <w:lang w:val="en-GB"/>
        </w:rPr>
        <w:t xml:space="preserve"> (LMICs)</w:t>
      </w:r>
      <w:r w:rsidRPr="00041684">
        <w:rPr>
          <w:color w:val="000000" w:themeColor="text1"/>
          <w:lang w:val="en-GB"/>
        </w:rPr>
        <w:t xml:space="preserve"> resulting from increasing ownership of vehicles and </w:t>
      </w:r>
      <w:r w:rsidR="002C4F90">
        <w:rPr>
          <w:color w:val="000000" w:themeColor="text1"/>
          <w:lang w:val="en-GB"/>
        </w:rPr>
        <w:t xml:space="preserve">rapid </w:t>
      </w:r>
      <w:r w:rsidRPr="00041684">
        <w:rPr>
          <w:color w:val="000000" w:themeColor="text1"/>
          <w:lang w:val="en-GB"/>
        </w:rPr>
        <w:t xml:space="preserve">urbanisation. In these settings, emissions are </w:t>
      </w:r>
      <w:r w:rsidR="00016355">
        <w:rPr>
          <w:color w:val="000000" w:themeColor="text1"/>
          <w:lang w:val="en-GB"/>
        </w:rPr>
        <w:t>still</w:t>
      </w:r>
      <w:r w:rsidRPr="00041684">
        <w:rPr>
          <w:color w:val="000000" w:themeColor="text1"/>
          <w:lang w:val="en-GB"/>
        </w:rPr>
        <w:t xml:space="preserve"> increasing compared to Europe </w:t>
      </w:r>
      <w:r w:rsidR="002C4F90">
        <w:rPr>
          <w:color w:val="000000" w:themeColor="text1"/>
          <w:lang w:val="en-GB"/>
        </w:rPr>
        <w:t>and</w:t>
      </w:r>
      <w:r w:rsidRPr="00041684">
        <w:rPr>
          <w:color w:val="000000" w:themeColor="text1"/>
          <w:lang w:val="en-GB"/>
        </w:rPr>
        <w:t xml:space="preserve"> the United States where emissions </w:t>
      </w:r>
      <w:r w:rsidR="001C0F76" w:rsidRPr="00041684">
        <w:rPr>
          <w:color w:val="000000" w:themeColor="text1"/>
          <w:lang w:val="en-GB"/>
        </w:rPr>
        <w:t>have</w:t>
      </w:r>
      <w:r w:rsidRPr="00041684">
        <w:rPr>
          <w:color w:val="000000" w:themeColor="text1"/>
          <w:lang w:val="en-GB"/>
        </w:rPr>
        <w:t xml:space="preserve"> stabilised or </w:t>
      </w:r>
      <w:r w:rsidR="00016355">
        <w:rPr>
          <w:color w:val="000000" w:themeColor="text1"/>
          <w:lang w:val="en-GB"/>
        </w:rPr>
        <w:t xml:space="preserve">are </w:t>
      </w:r>
      <w:r w:rsidRPr="00041684">
        <w:rPr>
          <w:color w:val="000000" w:themeColor="text1"/>
          <w:lang w:val="en-GB"/>
        </w:rPr>
        <w:t xml:space="preserve">decreasing </w:t>
      </w:r>
      <w:r w:rsidRPr="00041684">
        <w:rPr>
          <w:color w:val="000000" w:themeColor="text1"/>
          <w:lang w:val="en-GB"/>
        </w:rPr>
        <w:fldChar w:fldCharType="begin" w:fldLock="1"/>
      </w:r>
      <w:r w:rsidR="005C3B0E">
        <w:rPr>
          <w:color w:val="000000" w:themeColor="text1"/>
          <w:lang w:val="en-GB"/>
        </w:rPr>
        <w:instrText>ADDIN CSL_CITATION {"citationItems":[{"id":"ITEM-1","itemData":{"DOI":"10.5194/essd-10-1987-2018","ISSN":"18663516","abstract":"&lt;p&gt;The new version of the Emissions Database for Global Atmospheric Research (EDGAR v4.3.2) compiles gaseous and particulate air pollutant emissions, making use of the same anthropogenic sectors, time period (1970-2012), and international activity data that is used for estimating GHG emissions, as described in a companion paper (Janssens-Maenhout et al., 2017). All human activities, except large scale biomass burning and land use, land-use change, and forestry are included in the emissions calculation. The bottom-up compilation methodology of sector-specific emissions was applied consistently for all world countries, providing methodological transparency and comparability between countries. In addition to the activity data used to estimate GHG emissions, air pollutant emissions are determined by the process technology and end-of-pipe emission reduction abatements. Region-specific emission factors and abatement measures were selected from recent available scientific literature and reports. Compared to previous versions of EDGAR, the EDGAR v4.3.2 dataset covers all gaseous and particulate air pollutants, has extended time series (1970-2012), and has been evaluated with quality control and quality assurance (QC and QA) procedures both for the emission time series (e.g. particulate matter - PM - mass balance, gap-filling for missing data, the split-up of countries over time, few updates in the emission factors, etc.) and grid maps (full coverage of the world, complete mapping of EDGAR emissions with sector-specific proxies, etc.). This publication focuses on the gaseous air pollutants of CO, NO&lt;i&gt;x&lt;/i&gt;, SO2, total non-methane volatile organic compounds (NMVOCs), NH3, and the aerosols PM10, PM2.5, black carbon (BC), and organic carbon (OC). Considering the 1970-2012 time period, global emissions of SO2 increased from 99 to 103&amp;thinsp;Mt, CO from 441 to 562&amp;thinsp;Mt, NO&lt;i&gt;x&lt;/i&gt; from 68 to 122&amp;thinsp;Mt, NMVOC from 119 to 170&amp;thinsp;Mt, NH3 from 25 to 59&amp;thinsp;Mt, PM10 from 37 to 65&amp;thinsp;Mt, PM2.5 from 24 to 41&amp;thinsp;Mt, BC from 2.7 to 4.5&amp;thinsp;Mt, and OC from 9 to 11&amp;thinsp;Mt. We present the country-specific emission totals and analyze the larger emitting countries (including the European Union) to provide insights on major sector contributions. In addition, per capita and per GDP emissions and implied emission factors - the apparent emissions per unit of production or energy consumption - are presented. We find that the implied emission factors (EFs)…","author":[{"dropping-particle":"","family":"Crippa","given":"Monica","non-dropping-particle":"","parse-names":false,"suffix":""},{"dropping-particle":"","family":"Guizzardi","given":"Diego","non-dropping-particle":"","parse-names":false,"suffix":""},{"dropping-particle":"","family":"Muntean","given":"Marilena","non-dropping-particle":"","parse-names":false,"suffix":""},{"dropping-particle":"","family":"Schaaf","given":"Edwin","non-dropping-particle":"","parse-names":false,"suffix":""},{"dropping-particle":"","family":"Dentener","given":"Frank","non-dropping-particle":"","parse-names":false,"suffix":""},{"dropping-particle":"","family":"Aardenne","given":"John A.","non-dropping-particle":"Van","parse-names":false,"suffix":""},{"dropping-particle":"","family":"Monni","given":"Suvi","non-dropping-particle":"","parse-names":false,"suffix":""},{"dropping-particle":"","family":"Doering","given":"Ulrike","non-dropping-particle":"","parse-names":false,"suffix":""},{"dropping-particle":"","family":"Olivier","given":"Jos G.J.","non-dropping-particle":"","parse-names":false,"suffix":""},{"dropping-particle":"","family":"Pagliari","given":"Valerio","non-dropping-particle":"","parse-names":false,"suffix":""},{"dropping-particle":"","family":"Janssens-Maenhout","given":"Greet","non-dropping-particle":"","parse-names":false,"suffix":""}],"container-title":"Earth System Science Data","id":"ITEM-1","issue":"4","issued":{"date-parts":[["2018"]]},"page":"1987-2013","title":"Gridded emissions of air pollutants for the period 1970-2012 within EDGAR v4.3.2","type":"article-journal","volume":"10"},"uris":["http://www.mendeley.com/documents/?uuid=13e26a26-cf73-4a3a-8dee-371991cd4958","http://www.mendeley.com/documents/?uuid=febb35f4-a683-4de4-bb5c-3129af39f0df"]}],"mendeley":{"formattedCitation":"[1]","plainTextFormattedCitation":"[1]","previouslyFormattedCitation":"[1]"},"properties":{"noteIndex":0},"schema":"https://github.com/citation-style-language/schema/raw/master/csl-citation.json"}</w:instrText>
      </w:r>
      <w:r w:rsidRPr="00041684">
        <w:rPr>
          <w:color w:val="000000" w:themeColor="text1"/>
          <w:lang w:val="en-GB"/>
        </w:rPr>
        <w:fldChar w:fldCharType="separate"/>
      </w:r>
      <w:r w:rsidR="005C3B0E" w:rsidRPr="005C3B0E">
        <w:rPr>
          <w:noProof/>
          <w:color w:val="000000" w:themeColor="text1"/>
          <w:lang w:val="en-GB"/>
        </w:rPr>
        <w:t>[1]</w:t>
      </w:r>
      <w:r w:rsidRPr="00041684">
        <w:rPr>
          <w:color w:val="000000" w:themeColor="text1"/>
          <w:lang w:val="en-GB"/>
        </w:rPr>
        <w:fldChar w:fldCharType="end"/>
      </w:r>
      <w:r w:rsidRPr="00041684">
        <w:rPr>
          <w:color w:val="000000" w:themeColor="text1"/>
          <w:lang w:val="en-GB"/>
        </w:rPr>
        <w:t>. As expected, fine particulate matter (PM</w:t>
      </w:r>
      <w:r w:rsidR="002D6685" w:rsidRPr="00041684">
        <w:rPr>
          <w:color w:val="000000" w:themeColor="text1"/>
          <w:vertAlign w:val="subscript"/>
          <w:lang w:val="en-GB"/>
        </w:rPr>
        <w:t>2.5</w:t>
      </w:r>
      <w:r w:rsidRPr="00041684">
        <w:rPr>
          <w:color w:val="000000" w:themeColor="text1"/>
          <w:lang w:val="en-GB"/>
        </w:rPr>
        <w:t xml:space="preserve">) </w:t>
      </w:r>
      <w:r w:rsidR="00A7000C">
        <w:rPr>
          <w:color w:val="000000" w:themeColor="text1"/>
          <w:lang w:val="en-GB"/>
        </w:rPr>
        <w:t>concentrations</w:t>
      </w:r>
      <w:r w:rsidRPr="00041684">
        <w:rPr>
          <w:color w:val="000000" w:themeColor="text1"/>
          <w:lang w:val="en-GB"/>
        </w:rPr>
        <w:t xml:space="preserve"> in East Asia, South Asia, and parts of Sub-Saharan Africa have increased markedly over the past decades and are currently the highest in the world</w:t>
      </w:r>
      <w:r w:rsidR="005C3B0E">
        <w:rPr>
          <w:color w:val="000000" w:themeColor="text1"/>
          <w:lang w:val="en-GB"/>
        </w:rPr>
        <w:t xml:space="preserve"> </w:t>
      </w:r>
      <w:r w:rsidR="005C3B0E">
        <w:rPr>
          <w:color w:val="000000" w:themeColor="text1"/>
          <w:lang w:val="en-GB"/>
        </w:rPr>
        <w:fldChar w:fldCharType="begin" w:fldLock="1"/>
      </w:r>
      <w:r w:rsidR="005C3B0E">
        <w:rPr>
          <w:color w:val="000000" w:themeColor="text1"/>
          <w:lang w:val="en-GB"/>
        </w:rPr>
        <w:instrText>ADDIN CSL_CITATION {"citationItems":[{"id":"ITEM-1","itemData":{"DOI":"10.1021/acs.estlett.8b00360","ISSN":"23288930","abstract":"Exposure to ambient fine particulate matter (PM2.5) air pollution is a major risk for premature death. Here, we systematically quantify the global impact of PM2.5 on life expectancy. Using data from the Global Burden of Disease project and actuarial standard life table methods, we estimate global and national decrements in life expectancy that can be attributed to ambient PM2.5 for 185 countries. In 2016, PM2.5 exposure reduced average global life expectancy at birth by 1 year with reductions of 1.2-1.9 years in polluted countries of Asia and Africa. If PM2.5 in all countries met the World Health Organization Air Quality Guideline (10 μg m-3), we estimate life expectancy could increase by a population-weighted median of 0.6 year (interquartile range of 0.2-1.0 year), a benefit of a magnitude similar to that of eradicating lung and breast cancer. Because background disease rates modulate the effect of air pollution on life expectancy, high age-specific rates of cardiovascular disease in many polluted low- and middle-income countries amplify the impact of PM2.5 on survival. Our analysis adds to prior research by illustrating how mortality from air pollution substantially reduces human longevity.","author":[{"dropping-particle":"","family":"Apte","given":"Joshua S.","non-dropping-particle":"","parse-names":false,"suffix":""},{"dropping-particle":"","family":"Brauer","given":"Michael","non-dropping-particle":"","parse-names":false,"suffix":""},{"dropping-particle":"","family":"Cohen","given":"Aaron J.","non-dropping-particle":"","parse-names":false,"suffix":""},{"dropping-particle":"","family":"Ezzati","given":"Majid","non-dropping-particle":"","parse-names":false,"suffix":""},{"dropping-particle":"","family":"Pope","given":"C. Arden","non-dropping-particle":"","parse-names":false,"suffix":""}],"container-title":"Environmental Science and Technology Letters","id":"ITEM-1","issue":"9","issued":{"date-parts":[["2018"]]},"page":"546-551","title":"Ambient PM2.5 Reduces Global and Regional Life Expectancy","type":"article-journal","volume":"5"},"uris":["http://www.mendeley.com/documents/?uuid=d030bafe-e8c8-4672-8038-e6ce1df6b10c"]},{"id":"ITEM-2","itemData":{"DOI":"10.3390/atmos11060589","ISSN":"20734433","abstract":"The recent proliferation of cohort studies of long-term exposure to outdoor fine particulate air pollution and mortality has led to a significant increase in knowledge about this important global health risk factor. As scientific knowledge has grown, mortality relative risk estimators for fine particulate matter have evolved from simple risk models based on a single study to complex, computationally intensive, integration of multiple independent particulate sources based on nearly one hundred studies. Since its introduction nearly 10 years ago, the integrated exposure-response (IER) model has become the state-of-the art model for such estimates, now used by the Global Burden of Disease Study (GBD), the World Health Organization, the World Bank, the United States Environmental Protection Agency's benefits assessment software, and scientists worldwide to estimate the burden of disease and examine strategies to improve air quality at global, national, and sub-national scales for outdoor fine particulate air pollution, secondhand smoke, and household pollution from heating and cooking. With each yearly update of the GBD, estimates of the IER continue to evolve, changing with the incorporation of new data and fitting methods. As the number of outdoor fine particulate air pollution cohort studies has grown, including recent estimates of high levels of fine particulate pollution in China, new estimators based solely on outdoor fine particulate air pollution evidence have been proposed which require fewer assumptions than the IER and yield larger relative risk estimates. This paper will discuss the scientific and technical issues analysts should consider regarding the use of these methods to estimate the burden of disease attributable to outdoor fine particulate pollution in their own settings.","author":[{"dropping-particle":"","family":"Burnett","given":"Richard","non-dropping-particle":"","parse-names":false,"suffix":""},{"dropping-particle":"","family":"Cohen","given":"Aaron","non-dropping-particle":"","parse-names":false,"suffix":""}],"container-title":"Atmosphere","id":"ITEM-2","issue":"6","issued":{"date-parts":[["2020"]]},"page":"1-13","title":"Relative risk functions for estimating excess mortality attributable to outdoor PM2.5 air pollution: Evolution and state-of-the-art","type":"article-journal","volume":"11"},"uris":["http://www.mendeley.com/documents/?uuid=ed7f2dae-95c7-40f5-aee3-50e5989f168b"]}],"mendeley":{"formattedCitation":"[2,3]","plainTextFormattedCitation":"[2,3]","previouslyFormattedCitation":"[2,3]"},"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2,3]</w:t>
      </w:r>
      <w:r w:rsidR="005C3B0E">
        <w:rPr>
          <w:color w:val="000000" w:themeColor="text1"/>
          <w:lang w:val="en-GB"/>
        </w:rPr>
        <w:fldChar w:fldCharType="end"/>
      </w:r>
      <w:r w:rsidRPr="00041684">
        <w:rPr>
          <w:color w:val="000000" w:themeColor="text1"/>
          <w:lang w:val="en-GB"/>
        </w:rPr>
        <w:t xml:space="preserve">. These </w:t>
      </w:r>
      <w:r w:rsidR="00A7000C">
        <w:rPr>
          <w:color w:val="000000" w:themeColor="text1"/>
          <w:lang w:val="en-GB"/>
        </w:rPr>
        <w:t>concentrations</w:t>
      </w:r>
      <w:r w:rsidRPr="00041684">
        <w:rPr>
          <w:color w:val="000000" w:themeColor="text1"/>
          <w:lang w:val="en-GB"/>
        </w:rPr>
        <w:t xml:space="preserve"> of pollution result in disproportionate share of premature mortality due to cardiovascular and respiratory diseases in </w:t>
      </w:r>
      <w:r w:rsidR="001A60AD">
        <w:rPr>
          <w:color w:val="000000" w:themeColor="text1"/>
          <w:lang w:val="en-GB"/>
        </w:rPr>
        <w:t>LMICs</w:t>
      </w:r>
      <w:r w:rsidR="005C3B0E">
        <w:rPr>
          <w:color w:val="000000" w:themeColor="text1"/>
          <w:lang w:val="en-GB"/>
        </w:rPr>
        <w:t xml:space="preserve"> </w:t>
      </w:r>
      <w:r w:rsidR="005C3B0E">
        <w:rPr>
          <w:color w:val="000000" w:themeColor="text1"/>
          <w:lang w:val="en-GB"/>
        </w:rPr>
        <w:fldChar w:fldCharType="begin" w:fldLock="1"/>
      </w:r>
      <w:r w:rsidR="005C3B0E">
        <w:rPr>
          <w:color w:val="000000" w:themeColor="text1"/>
          <w:lang w:val="en-GB"/>
        </w:rPr>
        <w:instrText>ADDIN CSL_CITATION {"citationItems":[{"id":"ITEM-1","itemData":{"DOI":"10.3390/atmos11060589","ISSN":"20734433","abstract":"The recent proliferation of cohort studies of long-term exposure to outdoor fine particulate air pollution and mortality has led to a significant increase in knowledge about this important global health risk factor. As scientific knowledge has grown, mortality relative risk estimators for fine particulate matter have evolved from simple risk models based on a single study to complex, computationally intensive, integration of multiple independent particulate sources based on nearly one hundred studies. Since its introduction nearly 10 years ago, the integrated exposure-response (IER) model has become the state-of-the art model for such estimates, now used by the Global Burden of Disease Study (GBD), the World Health Organization, the World Bank, the United States Environmental Protection Agency's benefits assessment software, and scientists worldwide to estimate the burden of disease and examine strategies to improve air quality at global, national, and sub-national scales for outdoor fine particulate air pollution, secondhand smoke, and household pollution from heating and cooking. With each yearly update of the GBD, estimates of the IER continue to evolve, changing with the incorporation of new data and fitting methods. As the number of outdoor fine particulate air pollution cohort studies has grown, including recent estimates of high levels of fine particulate pollution in China, new estimators based solely on outdoor fine particulate air pollution evidence have been proposed which require fewer assumptions than the IER and yield larger relative risk estimates. This paper will discuss the scientific and technical issues analysts should consider regarding the use of these methods to estimate the burden of disease attributable to outdoor fine particulate pollution in their own settings.","author":[{"dropping-particle":"","family":"Burnett","given":"Richard","non-dropping-particle":"","parse-names":false,"suffix":""},{"dropping-particle":"","family":"Cohen","given":"Aaron","non-dropping-particle":"","parse-names":false,"suffix":""}],"container-title":"Atmosphere","id":"ITEM-1","issue":"6","issued":{"date-parts":[["2020"]]},"page":"1-13","title":"Relative risk functions for estimating excess mortality attributable to outdoor PM2.5 air pollution: Evolution and state-of-the-art","type":"article-journal","volume":"11"},"uris":["http://www.mendeley.com/documents/?uuid=ed7f2dae-95c7-40f5-aee3-50e5989f168b"]}],"mendeley":{"formattedCitation":"[3]","plainTextFormattedCitation":"[3]","previouslyFormattedCitation":"[3]"},"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3]</w:t>
      </w:r>
      <w:r w:rsidR="005C3B0E">
        <w:rPr>
          <w:color w:val="000000" w:themeColor="text1"/>
          <w:lang w:val="en-GB"/>
        </w:rPr>
        <w:fldChar w:fldCharType="end"/>
      </w:r>
      <w:r w:rsidRPr="00041684">
        <w:rPr>
          <w:color w:val="000000" w:themeColor="text1"/>
          <w:lang w:val="en-GB"/>
        </w:rPr>
        <w:t>. New evidence on the impact of PM</w:t>
      </w:r>
      <w:r w:rsidR="002D6685" w:rsidRPr="00041684">
        <w:rPr>
          <w:color w:val="000000" w:themeColor="text1"/>
          <w:vertAlign w:val="subscript"/>
          <w:lang w:val="en-GB"/>
        </w:rPr>
        <w:t>2.5</w:t>
      </w:r>
      <w:r w:rsidRPr="00041684">
        <w:rPr>
          <w:color w:val="000000" w:themeColor="text1"/>
          <w:lang w:val="en-GB"/>
        </w:rPr>
        <w:t xml:space="preserve"> pollution on infant mortality </w:t>
      </w:r>
      <w:r w:rsidRPr="00041684">
        <w:rPr>
          <w:color w:val="000000" w:themeColor="text1"/>
          <w:lang w:val="en-GB"/>
        </w:rPr>
        <w:fldChar w:fldCharType="begin" w:fldLock="1"/>
      </w:r>
      <w:r w:rsidR="005C3B0E">
        <w:rPr>
          <w:color w:val="000000" w:themeColor="text1"/>
          <w:lang w:val="en-GB"/>
        </w:rPr>
        <w:instrText>ADDIN CSL_CITATION {"citationItems":[{"id":"ITEM-1","itemData":{"DOI":"10.1038/s41586-018-0263-3","ISSN":"14764687","PMID":"29950722","abstract":"Poor air quality is thought to be an important mortality risk factor globally 1-3, but there is little direct evidence from the developing world on how mortality risk varies with changing exposure to ambient particulate matter. Current global estimates apply exposure-response relationships that have been derived mostly from wealthy, mid-latitude countries to spatial population data 4, and these estimates remain unvalidated across large portions of the globe. Here we combine household survey-based information on the location and timing of nearly 1 million births across sub-Saharan Africa with satellite-based estimates 5 of exposure to ambient respirable particulate matter with an aerodynamic diameter less than 2.5 μm (PM2.5) to estimate the impact of air quality on mortality rates among infants in Africa. We find that a 10 μg m-3 increase in PM2.5 concentration is associated with a 9% (95% confidence interval, 4-14%) rise in infant mortality across the dataset. This effect has not declined over the last 15 years and does not diminish with higher levels of household wealth. Our estimates suggest that PM2.5 concentrations above minimum exposure levels were responsible for 22% (95% confidence interval, 9-35%) of infant deaths in our 30 study countries and led to 449,000 (95% confidence interval, 194,000-709,000) additional deaths of infants in 2015, an estimate that is more than three times higher than existing estimates that attribute death of infants to poor air quality for these countries 2,6 . Upward revision of disease-burden estimates in the studied countries in Africa alone would result in a doubling of current estimates of global deaths of infants that are associated with air pollution, and modest reductions in African PM2.5 exposures are predicted to have health benefits to infants that are larger than most known health interventions.","author":[{"dropping-particle":"","family":"Heft-Neal","given":"Sam","non-dropping-particle":"","parse-names":false,"suffix":""},{"dropping-particle":"","family":"Burney","given":"Jennifer","non-dropping-particle":"","parse-names":false,"suffix":""},{"dropping-particle":"","family":"Bendavid","given":"Eran","non-dropping-particle":"","parse-names":false,"suffix":""},{"dropping-particle":"","family":"Burke","given":"Marshall","non-dropping-particle":"","parse-names":false,"suffix":""}],"container-title":"Nature","id":"ITEM-1","issue":"7713","issued":{"date-parts":[["2018"]]},"page":"254-258","publisher":"Springer US","title":"Robust relationship between air quality and infant mortality in Africa","type":"article-journal","volume":"559"},"uris":["http://www.mendeley.com/documents/?uuid=eb4da570-3342-4a73-983f-5c5132c7db12","http://www.mendeley.com/documents/?uuid=89eb2490-a308-40e8-8593-53bc8fdbf275"]}],"mendeley":{"formattedCitation":"[4]","plainTextFormattedCitation":"[4]","previouslyFormattedCitation":"[4]"},"properties":{"noteIndex":0},"schema":"https://github.com/citation-style-language/schema/raw/master/csl-citation.json"}</w:instrText>
      </w:r>
      <w:r w:rsidRPr="00041684">
        <w:rPr>
          <w:color w:val="000000" w:themeColor="text1"/>
          <w:lang w:val="en-GB"/>
        </w:rPr>
        <w:fldChar w:fldCharType="separate"/>
      </w:r>
      <w:r w:rsidR="005C3B0E" w:rsidRPr="005C3B0E">
        <w:rPr>
          <w:noProof/>
          <w:color w:val="000000" w:themeColor="text1"/>
          <w:lang w:val="en-GB"/>
        </w:rPr>
        <w:t>[4]</w:t>
      </w:r>
      <w:r w:rsidRPr="00041684">
        <w:rPr>
          <w:color w:val="000000" w:themeColor="text1"/>
          <w:lang w:val="en-GB"/>
        </w:rPr>
        <w:fldChar w:fldCharType="end"/>
      </w:r>
      <w:r w:rsidR="003B72E2">
        <w:rPr>
          <w:color w:val="000000" w:themeColor="text1"/>
          <w:lang w:val="en-GB"/>
        </w:rPr>
        <w:t xml:space="preserve"> and </w:t>
      </w:r>
      <w:r w:rsidR="000928B6">
        <w:rPr>
          <w:color w:val="000000" w:themeColor="text1"/>
          <w:lang w:val="en-GB"/>
        </w:rPr>
        <w:t>d</w:t>
      </w:r>
      <w:r w:rsidR="000928B6" w:rsidRPr="00041684">
        <w:rPr>
          <w:color w:val="000000" w:themeColor="text1"/>
          <w:lang w:val="en-GB"/>
        </w:rPr>
        <w:t xml:space="preserve">iabetes </w:t>
      </w:r>
      <w:r w:rsidRPr="00041684">
        <w:rPr>
          <w:color w:val="000000" w:themeColor="text1"/>
          <w:lang w:val="en-GB"/>
        </w:rPr>
        <w:fldChar w:fldCharType="begin" w:fldLock="1"/>
      </w:r>
      <w:r w:rsidR="005C3B0E">
        <w:rPr>
          <w:color w:val="000000" w:themeColor="text1"/>
          <w:lang w:val="en-GB"/>
        </w:rPr>
        <w:instrText>ADDIN CSL_CITATION {"citationItems":[{"id":"ITEM-1","itemData":{"DOI":"10.1016/S2542-5196(18)30140-2","ISSN":"25425196","PMID":"30074893","abstract":"Background: PM 2·5 air pollution is associated with increased risk of diabetes; however, a knowledge gap exists to further define and quantify the burden of diabetes attributable to PM 2·5 air pollution. Therefore, we aimed to define the relationship between PM 2·5 and diabetes. We also aimed to characterise an integrated exposure response function and to provide a quantitative estimate of the global and national burden of diabetes attributable to PM 2·5 . Methods: We did a longitudinal cohort study of the association of PM 2·5 with diabetes. We built a cohort of US veterans with no previous history of diabetes from various databases. Participants were followed up for a median of 8·5 years, we and used survival models to examine the association between PM 2·5 and the risk of diabetes. All models were adjusted for sociodemographic and health characteristics. We tested a positive outcome control (ie, risk of all-cause mortality), negative exposure control (ie, ambient air sodium concentrations), and a negative outcome control (ie, risk of lower limb fracture). Data for the models were reported as hazard ratios (HRs) and 95% CIs. Additionally, we reviewed studies of PM 2·5 and the risk of diabetes, and used the estimates to build a non-linear integrated exposure response function to characterise the relationship across all concentrations of PM 2·5 exposure. We included studies into the building of the integrated exposure response function if they scored at least a four on the Newcastle-Ottawa Quality Assessment Scale and were only included if the outcome was type 2 diabetes or all types of diabetes. Finally, we used the Global Burden of Disease study data and methodologies to estimate the attributable burden of disease (ABD) and disability-adjusted life-years (DALYs) of diabetes attributable to PM 2·5 air pollution globally and in 194 countries and territories. Findings: We examined the relationship of PM 2·5 and the risk of incident diabetes in a longitudinal cohort of 1 729 108 participants followed up for a median of 8·5 years (IQR 8·1–8·8). In adjusted models, a 10 μg/m 3 increase in PM 2·5 was associated with increased risk of diabetes (HR 1·15, 95% CI 1·08–1·22). PM 2·5 was associated with increased risk of death as the positive outcome control (HR 1·08, 95% CI 1·03–1·13), but not with lower limb fracture as the negative outcome control (1·00, 0·91–1·09). An IQR increase (0·045 μg/m 3 ) in ambient air sodium concentration as the negative exposure con…","author":[{"dropping-particle":"","family":"Bowe","given":"Benjamin","non-dropping-particle":"","parse-names":false,"suffix":""},{"dropping-particle":"","family":"Xie","given":"Yan","non-dropping-particle":"","parse-names":false,"suffix":""},{"dropping-particle":"","family":"Li","given":"Tingting","non-dropping-particle":"","parse-names":false,"suffix":""},{"dropping-particle":"","family":"Yan","given":"Yan","non-dropping-particle":"","parse-names":false,"suffix":""},{"dropping-particle":"","family":"Xian","given":"Hong","non-dropping-particle":"","parse-names":false,"suffix":""},{"dropping-particle":"","family":"Al-Aly","given":"Ziyad","non-dropping-particle":"","parse-names":false,"suffix":""}],"container-title":"The Lancet Planetary Health","id":"ITEM-1","issue":"7","issued":{"date-parts":[["2018"]]},"page":"e301-e312","publisher":"The Author(s). Published by Elsevier Ltd. This is an Open Access article under the CC BY 4.0 license","title":"The 2016 global and national burden of diabetes mellitus attributable to PM 2·5 air pollution","type":"article-journal","volume":"2"},"uris":["http://www.mendeley.com/documents/?uuid=8816c982-5386-4317-9d0f-f733000ef974","http://www.mendeley.com/documents/?uuid=28476834-b6a7-48ec-975d-d679e675ccfe"]}],"mendeley":{"formattedCitation":"[5]","plainTextFormattedCitation":"[5]","previouslyFormattedCitation":"[5]"},"properties":{"noteIndex":0},"schema":"https://github.com/citation-style-language/schema/raw/master/csl-citation.json"}</w:instrText>
      </w:r>
      <w:r w:rsidRPr="00041684">
        <w:rPr>
          <w:color w:val="000000" w:themeColor="text1"/>
          <w:lang w:val="en-GB"/>
        </w:rPr>
        <w:fldChar w:fldCharType="separate"/>
      </w:r>
      <w:r w:rsidR="005C3B0E" w:rsidRPr="005C3B0E">
        <w:rPr>
          <w:noProof/>
          <w:color w:val="000000" w:themeColor="text1"/>
          <w:lang w:val="en-GB"/>
        </w:rPr>
        <w:t>[5]</w:t>
      </w:r>
      <w:r w:rsidRPr="00041684">
        <w:rPr>
          <w:color w:val="000000" w:themeColor="text1"/>
          <w:lang w:val="en-GB"/>
        </w:rPr>
        <w:fldChar w:fldCharType="end"/>
      </w:r>
      <w:r w:rsidRPr="00041684">
        <w:rPr>
          <w:color w:val="000000" w:themeColor="text1"/>
          <w:lang w:val="en-GB"/>
        </w:rPr>
        <w:t xml:space="preserve">, now included in the Global Burden of Disease estimates </w:t>
      </w:r>
      <w:r w:rsidRPr="00041684">
        <w:rPr>
          <w:color w:val="000000" w:themeColor="text1"/>
          <w:lang w:val="en-GB"/>
        </w:rPr>
        <w:fldChar w:fldCharType="begin" w:fldLock="1"/>
      </w:r>
      <w:r w:rsidR="005C3B0E">
        <w:rPr>
          <w:color w:val="000000" w:themeColor="text1"/>
          <w:lang w:val="en-GB"/>
        </w:rPr>
        <w:instrText>ADDIN CSL_CITATION {"citationItems":[{"id":"ITEM-1","itemData":{"DOI":"10.1016/S0140-6736(18)32225-6","ISSN":"1474547X","PMID":"30496105","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 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Bin","family":"Sayeed","given":"Muhammad Shahdaat","non-dropping-particle":"","parse-names":false,"suffix":""},{"dropping-particle":"","family":"Bisanzio","given":"Donal","non-dropping-particle":"","parse-names":false,"suffix":""},{"dropping-particle":"","family":"Biswas","given":"Tuhin","non-dropping-particle":"","parse-names":false,"suffix":""},{"dropping-particle":"","family":"Bjo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neda-Orjuela","given":"Carlos A.","non-dropping-particle":"","parse-names":false,"suffix":""},{"dropping-particle":"","family":"Rivas","given":"Jacqueline Castillo","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Das","family":"Gupta","given":"Rajat","non-dropping-particle":"","parse-names":false,"suffix":""},{"dropping-particle":"Das","family":"Neves","given":"José","non-dropping-particle":"","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De","family":"Hoz","given":"Fernando Pio","non-dropping-particle":"La","parse-names":false,"suffix":""},{"dropping-particle":"De","family":"Leo","given":"Diego","non-dropping-particle":"","parse-names":false,"suffix":""},{"dropping-particle":"De","family":"Neve","given":"Jan Walter","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Des","non-dropping-particle":"","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El","family":"Bcheraoui","given":"Charbel","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Falavarjani","given":"Khalil Ghasemi","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Rad","given":"Enayatollah Homaie","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l","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Matin","given":"Behzad Karami","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Defo","given":"Barthelemy Kuate","non-dropping-particle":"","parse-names":false,"suffix":""},{"dropping-particle":"","family":"Bicer","given":"Burcu Kucuk","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Mahesh","given":"P.","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Ballesteros","given":"Wayra Citlali Paz","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Moghaddam","given":"Sahar Saeedi","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n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Levy","given":"Teresa Shamah","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a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TZA","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Jabbari","given":"Seyed Hossein Yahyazadeh","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1","issue":"10159","issued":{"date-parts":[["2018"]]},"page":"1923-1994","title":"Global, regional, and national comparative risk assessment of 84 behavioural, environmental and occupational, and metabolic risks or clusters of risks for 195 countries and territories, 1990-2017: A systematic analysis for the Global Burden of Disease Stu","type":"article-journal","volume":"392"},"uris":["http://www.mendeley.com/documents/?uuid=4e02d9eb-19a8-4574-9c09-c5252ff389b8","http://www.mendeley.com/documents/?uuid=4e44684c-ab57-4481-bddc-f52cda76791e"]}],"mendeley":{"formattedCitation":"[6]","plainTextFormattedCitation":"[6]","previouslyFormattedCitation":"[6]"},"properties":{"noteIndex":0},"schema":"https://github.com/citation-style-language/schema/raw/master/csl-citation.json"}</w:instrText>
      </w:r>
      <w:r w:rsidRPr="00041684">
        <w:rPr>
          <w:color w:val="000000" w:themeColor="text1"/>
          <w:lang w:val="en-GB"/>
        </w:rPr>
        <w:fldChar w:fldCharType="separate"/>
      </w:r>
      <w:r w:rsidR="005C3B0E" w:rsidRPr="005C3B0E">
        <w:rPr>
          <w:noProof/>
          <w:color w:val="000000" w:themeColor="text1"/>
          <w:lang w:val="en-GB"/>
        </w:rPr>
        <w:t>[6]</w:t>
      </w:r>
      <w:r w:rsidRPr="00041684">
        <w:rPr>
          <w:color w:val="000000" w:themeColor="text1"/>
          <w:lang w:val="en-GB"/>
        </w:rPr>
        <w:fldChar w:fldCharType="end"/>
      </w:r>
      <w:r w:rsidRPr="00041684">
        <w:rPr>
          <w:color w:val="000000" w:themeColor="text1"/>
          <w:lang w:val="en-GB"/>
        </w:rPr>
        <w:t xml:space="preserve">, has added to the </w:t>
      </w:r>
      <w:r w:rsidR="001C0F76" w:rsidRPr="00041684">
        <w:rPr>
          <w:color w:val="000000" w:themeColor="text1"/>
          <w:lang w:val="en-GB"/>
        </w:rPr>
        <w:t xml:space="preserve">previously known </w:t>
      </w:r>
      <w:r w:rsidRPr="00041684">
        <w:rPr>
          <w:color w:val="000000" w:themeColor="text1"/>
          <w:lang w:val="en-GB"/>
        </w:rPr>
        <w:t>health burden of PM</w:t>
      </w:r>
      <w:r w:rsidR="002D6685" w:rsidRPr="00041684">
        <w:rPr>
          <w:color w:val="000000" w:themeColor="text1"/>
          <w:vertAlign w:val="subscript"/>
          <w:lang w:val="en-GB"/>
        </w:rPr>
        <w:t>2.5</w:t>
      </w:r>
      <w:r w:rsidRPr="00041684">
        <w:rPr>
          <w:color w:val="000000" w:themeColor="text1"/>
          <w:lang w:val="en-GB"/>
        </w:rPr>
        <w:t xml:space="preserve">. </w:t>
      </w:r>
      <w:r w:rsidR="007C636C">
        <w:rPr>
          <w:color w:val="000000" w:themeColor="text1"/>
          <w:lang w:val="en-GB"/>
        </w:rPr>
        <w:t xml:space="preserve">Air pollution is one of the key pathways through which transport impacts public health in the cities </w:t>
      </w:r>
      <w:r w:rsidR="007C636C">
        <w:rPr>
          <w:color w:val="000000" w:themeColor="text1"/>
          <w:lang w:val="en-GB"/>
        </w:rPr>
        <w:fldChar w:fldCharType="begin" w:fldLock="1"/>
      </w:r>
      <w:r w:rsidR="005C3B0E">
        <w:rPr>
          <w:color w:val="000000" w:themeColor="text1"/>
          <w:lang w:val="en-GB"/>
        </w:rPr>
        <w:instrText>ADDIN CSL_CITATION {"citationItems":[{"id":"ITEM-1","itemData":{"DOI":"https://doi.org/10.1016/j.jth.2017.06.003","ISSN":"2214-1405","abstract":"Background Urban transport related exposures and practices are associated with a significant burden of morbidity and premature mortality, which could be prevented by changing current practices. Cities now have access to an increasingly wide range of transport policy measures which continue to expand. However, the health impacts of these measures are not always explicitly defined or well understood and therefore may not be sufficiently considered when selecting policy measures. Aims The aim of this paper is to qualitatively review 64 different transport policy measures indexed in the Knowledgebase on Sustainable Urban Land use and Transport (KonSULT), and provide an indication of their potential health impacts, based on expert judgment. Results We report that key health impacts of transport occur via pathways of motor vehicle crashes, traffic-related air pollution, noise, heat islands, lack of green space, physical inactivity, climate change and social exclusion and community severance. We systematically describe the expected health impacts of transport policy measures sourced from KonSULT and find that many, but not all, can have a positive impact on health. The magnitude of both the positive and negative impacts remains largely unknown and warrants further research and synthesis. Conclusions Urban transport is responsible for a large mortality and morbidity burden and policy measures that are beneficial to health need to be implemented to reduce this burden. There are considerable differences between these policy measures in terms of potential health impacts and this should be considered in any transport planning. It is important to monitor the health impacts of all policy measures to provide further evidence on whether they work as expected or not, to ensure that the most cost-effective solutions, with the largest benefits and the smallest health risks, are being adopted.","author":[{"dropping-particle":"","family":"Khreis","given":"Haneen","non-dropping-particle":"","parse-names":false,"suffix":""},{"dropping-particle":"","family":"May","given":"Anthony D","non-dropping-particle":"","parse-names":false,"suffix":""},{"dropping-particle":"","family":"Nieuwenhuijsen","given":"Mark J","non-dropping-particle":"","parse-names":false,"suffix":""}],"container-title":"Journal of Transport &amp; Health","id":"ITEM-1","issued":{"date-parts":[["2017"]]},"page":"209-227","title":"Health impacts of urban transport policy measures: A guidance note for practice","type":"article-journal","volume":"6"},"uris":["http://www.mendeley.com/documents/?uuid=205fd1a3-d0b3-47c7-8d7c-8caff2b1c753"]}],"mendeley":{"formattedCitation":"[7]","plainTextFormattedCitation":"[7]","previouslyFormattedCitation":"[7]"},"properties":{"noteIndex":0},"schema":"https://github.com/citation-style-language/schema/raw/master/csl-citation.json"}</w:instrText>
      </w:r>
      <w:r w:rsidR="007C636C">
        <w:rPr>
          <w:color w:val="000000" w:themeColor="text1"/>
          <w:lang w:val="en-GB"/>
        </w:rPr>
        <w:fldChar w:fldCharType="separate"/>
      </w:r>
      <w:r w:rsidR="005C3B0E" w:rsidRPr="005C3B0E">
        <w:rPr>
          <w:noProof/>
          <w:color w:val="000000" w:themeColor="text1"/>
          <w:lang w:val="en-GB"/>
        </w:rPr>
        <w:t>[7]</w:t>
      </w:r>
      <w:r w:rsidR="007C636C">
        <w:rPr>
          <w:color w:val="000000" w:themeColor="text1"/>
          <w:lang w:val="en-GB"/>
        </w:rPr>
        <w:fldChar w:fldCharType="end"/>
      </w:r>
      <w:r w:rsidR="007C636C">
        <w:rPr>
          <w:color w:val="000000" w:themeColor="text1"/>
          <w:lang w:val="en-GB"/>
        </w:rPr>
        <w:t xml:space="preserve">. </w:t>
      </w:r>
      <w:r w:rsidRPr="00041684">
        <w:rPr>
          <w:color w:val="000000" w:themeColor="text1"/>
          <w:lang w:val="en-GB"/>
        </w:rPr>
        <w:t xml:space="preserve">Health impact studies that focus on reducing the use of motorised </w:t>
      </w:r>
      <w:r w:rsidR="002C4F90">
        <w:rPr>
          <w:color w:val="000000" w:themeColor="text1"/>
          <w:lang w:val="en-GB"/>
        </w:rPr>
        <w:t>travel</w:t>
      </w:r>
      <w:r w:rsidR="001C0F76" w:rsidRPr="00041684">
        <w:rPr>
          <w:color w:val="000000" w:themeColor="text1"/>
          <w:lang w:val="en-GB"/>
        </w:rPr>
        <w:t xml:space="preserve"> through a shift to active modes of travel</w:t>
      </w:r>
      <w:r w:rsidRPr="00041684">
        <w:rPr>
          <w:color w:val="000000" w:themeColor="text1"/>
          <w:lang w:val="en-GB"/>
        </w:rPr>
        <w:t xml:space="preserve"> have highlighted the health benefits from reduction in </w:t>
      </w:r>
      <w:r w:rsidR="00E71B57">
        <w:rPr>
          <w:color w:val="000000" w:themeColor="text1"/>
          <w:lang w:val="en-GB"/>
        </w:rPr>
        <w:t>traffic</w:t>
      </w:r>
      <w:r w:rsidRPr="00041684">
        <w:rPr>
          <w:color w:val="000000" w:themeColor="text1"/>
          <w:lang w:val="en-GB"/>
        </w:rPr>
        <w:t xml:space="preserve"> emissions</w:t>
      </w:r>
      <w:r w:rsidR="0035353B">
        <w:rPr>
          <w:color w:val="000000" w:themeColor="text1"/>
          <w:lang w:val="en-GB"/>
        </w:rPr>
        <w:t xml:space="preserve"> </w:t>
      </w:r>
      <w:r w:rsidR="0035353B">
        <w:rPr>
          <w:color w:val="000000" w:themeColor="text1"/>
          <w:lang w:val="en-GB"/>
        </w:rPr>
        <w:fldChar w:fldCharType="begin" w:fldLock="1"/>
      </w:r>
      <w:r w:rsidR="005C3B0E">
        <w:rPr>
          <w:color w:val="000000" w:themeColor="text1"/>
          <w:lang w:val="en-GB"/>
        </w:rPr>
        <w:instrText>ADDIN CSL_CITATION {"citationItems":[{"id":"ITEM-1","itemData":{"ISSN":"0091-7435","author":[{"dropping-particle":"","family":"Mueller","given":"Natalie","non-dropping-particle":"","parse-names":false,"suffix":""},{"dropping-particle":"","family":"Rojas-Rueda","given":"David","non-dropping-particle":"","parse-names":false,"suffix":""},{"dropping-particle":"","family":"Salmon","given":"Maëlle","non-dropping-particle":"","parse-names":false,"suffix":""},{"dropping-particle":"","family":"Martinez","given":"David","non-dropping-particle":"","parse-names":false,"suffix":""},{"dropping-particle":"","family":"Ambros","given":"Albert","non-dropping-particle":"","parse-names":false,"suffix":""},{"dropping-particle":"","family":"Brand","given":"Christian","non-dropping-particle":"","parse-names":false,"suffix":""},{"dropping-particle":"","family":"Nazelle","given":"Audrey","non-dropping-particle":"De","parse-names":false,"suffix":""},{"dropping-particle":"","family":"Dons","given":"Evi","non-dropping-particle":"","parse-names":false,"suffix":""},{"dropping-particle":"","family":"Gaupp-Berghausen","given":"Mailin","non-dropping-particle":"","parse-names":false,"suffix":""},{"dropping-particle":"","family":"Gerike","given":"Regine","non-dropping-particle":"","parse-names":false,"suffix":""}],"container-title":"Preventive medicine","id":"ITEM-1","issued":{"date-parts":[["2018"]]},"page":"62-70","publisher":"Elsevier","title":"Health impact assessment of cycling network expansions in European cities","type":"article-journal","volume":"109"},"uris":["http://www.mendeley.com/documents/?uuid=5f0370ce-de92-4945-b629-d69daf819dd1","http://www.mendeley.com/documents/?uuid=25ab930a-dda7-4a3c-8a1e-58d6ec8c62ea"]},{"id":"ITEM-2","itemData":{"DOI":"10.1016/j.jth.2015.06.005","ISSN":"22141405","abstract":"Transport is a major source of air pollution, noise, injuries and physical activity in the urban environment. The quantification of the health risks and benefits arising from these factors would provide useful information for the planning of cost-effective mitigation actions. In this study we quantified the burden of disease caused by local transport in the city of Warsaw, Poland. The disability-adjusted life-years (DALYs) were estimated for transport related air pollution (particulate matter (PM), nitrogen oxides (NOx), sulfur dioxide (SO2), benzo[a]pyrene (BaP), cadmium, lead and nickel), noise, injuries and physical activity. Exposure to these factors was based on local and international data, and the exposure-response functions (ERFs) were based on published reviews and recommendations. The uncertainties were quantified and propagated with the Monte Carlo method. Local transport generated air pollution, noise and injuries were estimated to cause approximately 58,000 DALYs in the study area. From this burden 44% was due to air pollution and 46% due to noise. Transport related physical activity was estimated to cause a health benefit of 17,000 DALYs. Main quantified uncertainties were related to disability weight for the annoyance (due to noise) and to the ERFs for fine particulate matter (PM2.5) air pollution and walking. The results indicate that the health burden of transport could be mitigated by reducing motorized transport, which causes air pollution and noise, and by encouraging walking and cycling in the study area.","author":[{"dropping-particle":"","family":"Tainio","given":"Marko","non-dropping-particle":"","parse-names":false,"suffix":""}],"container-title":"Journal of Transport and Health","id":"ITEM-2","issue":"3","issued":{"date-parts":[["2015"]]},"page":"423-433","publisher":"Elsevier","title":"Burden of disease caused by local transport in Warsaw, Poland","type":"article-journal","volume":"2"},"uris":["http://www.mendeley.com/documents/?uuid=509f0968-998a-474d-94a3-d0ea2cabbe35"]}],"mendeley":{"formattedCitation":"[8,9]","plainTextFormattedCitation":"[8,9]","previouslyFormattedCitation":"[8,9]"},"properties":{"noteIndex":0},"schema":"https://github.com/citation-style-language/schema/raw/master/csl-citation.json"}</w:instrText>
      </w:r>
      <w:r w:rsidR="0035353B">
        <w:rPr>
          <w:color w:val="000000" w:themeColor="text1"/>
          <w:lang w:val="en-GB"/>
        </w:rPr>
        <w:fldChar w:fldCharType="separate"/>
      </w:r>
      <w:r w:rsidR="005C3B0E" w:rsidRPr="005C3B0E">
        <w:rPr>
          <w:noProof/>
          <w:color w:val="000000" w:themeColor="text1"/>
          <w:lang w:val="en-GB"/>
        </w:rPr>
        <w:t>[8,9]</w:t>
      </w:r>
      <w:r w:rsidR="0035353B">
        <w:rPr>
          <w:color w:val="000000" w:themeColor="text1"/>
          <w:lang w:val="en-GB"/>
        </w:rPr>
        <w:fldChar w:fldCharType="end"/>
      </w:r>
      <w:r w:rsidRPr="00041684">
        <w:rPr>
          <w:color w:val="000000" w:themeColor="text1"/>
          <w:lang w:val="en-GB"/>
        </w:rPr>
        <w:t>.</w:t>
      </w:r>
    </w:p>
    <w:p w14:paraId="4CABA203" w14:textId="19EDFDD0" w:rsidR="00525C2F" w:rsidRDefault="002B4297" w:rsidP="00B54B01">
      <w:pPr>
        <w:pStyle w:val="ListParagraph"/>
        <w:spacing w:line="480" w:lineRule="auto"/>
        <w:ind w:left="0" w:firstLine="720"/>
        <w:rPr>
          <w:color w:val="000000" w:themeColor="text1"/>
          <w:lang w:val="en-GB"/>
        </w:rPr>
      </w:pPr>
      <w:r>
        <w:rPr>
          <w:color w:val="000000" w:themeColor="text1"/>
          <w:lang w:val="en-GB"/>
        </w:rPr>
        <w:t>Several previous studies investigated different aspects of traffic-related air pollution and its health impacts</w:t>
      </w:r>
      <w:r w:rsidR="00B576B7">
        <w:rPr>
          <w:color w:val="000000" w:themeColor="text1"/>
          <w:lang w:val="en-GB"/>
        </w:rPr>
        <w:t xml:space="preserve"> </w:t>
      </w:r>
      <w:r w:rsidR="00B576B7">
        <w:rPr>
          <w:color w:val="000000" w:themeColor="text1"/>
          <w:lang w:val="en-GB"/>
        </w:rPr>
        <w:fldChar w:fldCharType="begin" w:fldLock="1"/>
      </w:r>
      <w:r w:rsidR="005C3B0E">
        <w:rPr>
          <w:color w:val="000000" w:themeColor="text1"/>
          <w:lang w:val="en-GB"/>
        </w:rPr>
        <w:instrText xml:space="preserve">ADDIN CSL_CITATION {"citationItems":[{"id":"ITEM-1","itemData":{"DOI":"https://doi.org/10.1016/j.atmosenv.2019.03.022","ISSN":"1352-2310","abstract":"Significant emissions from transportation contribute to the formation of O3 and fine particulate matter (PM2.5), causing poor air quality and health. In this study, four scenarios were developed to understand how future fleet electrification and turnover of both gasoline and diesel vehicles affect air quality and health in the Houston Metropolitan area. These scenarios considered increased vehicle activity and various configurations of emissions controls. Comparing to a base year of 2013, model predictions for 2040 indicated a </w:instrText>
      </w:r>
      <w:r w:rsidR="005C3B0E">
        <w:rPr>
          <w:rFonts w:ascii="Cambria Math" w:hAnsi="Cambria Math" w:cs="Cambria Math"/>
          <w:color w:val="000000" w:themeColor="text1"/>
          <w:lang w:val="en-GB"/>
        </w:rPr>
        <w:instrText>∼</w:instrText>
      </w:r>
      <w:r w:rsidR="005C3B0E">
        <w:rPr>
          <w:color w:val="000000" w:themeColor="text1"/>
          <w:lang w:val="en-GB"/>
        </w:rPr>
        <w:instrText xml:space="preserve">50% emissions increase in the Business As Usual (BAU) case, and </w:instrText>
      </w:r>
      <w:r w:rsidR="005C3B0E">
        <w:rPr>
          <w:rFonts w:ascii="Cambria Math" w:hAnsi="Cambria Math" w:cs="Cambria Math"/>
          <w:color w:val="000000" w:themeColor="text1"/>
          <w:lang w:val="en-GB"/>
        </w:rPr>
        <w:instrText>∼</w:instrText>
      </w:r>
      <w:r w:rsidR="005C3B0E">
        <w:rPr>
          <w:color w:val="000000" w:themeColor="text1"/>
          <w:lang w:val="en-GB"/>
        </w:rPr>
        <w:instrText xml:space="preserve">50%, </w:instrText>
      </w:r>
      <w:r w:rsidR="005C3B0E">
        <w:rPr>
          <w:rFonts w:ascii="Cambria Math" w:hAnsi="Cambria Math" w:cs="Cambria Math"/>
          <w:color w:val="000000" w:themeColor="text1"/>
          <w:lang w:val="en-GB"/>
        </w:rPr>
        <w:instrText>∼</w:instrText>
      </w:r>
      <w:r w:rsidR="005C3B0E">
        <w:rPr>
          <w:color w:val="000000" w:themeColor="text1"/>
          <w:lang w:val="en-GB"/>
        </w:rPr>
        <w:instrText xml:space="preserve">75%, and </w:instrText>
      </w:r>
      <w:r w:rsidR="005C3B0E">
        <w:rPr>
          <w:rFonts w:ascii="Cambria Math" w:hAnsi="Cambria Math" w:cs="Cambria Math"/>
          <w:color w:val="000000" w:themeColor="text1"/>
          <w:lang w:val="en-GB"/>
        </w:rPr>
        <w:instrText>∼</w:instrText>
      </w:r>
      <w:r w:rsidR="005C3B0E">
        <w:rPr>
          <w:color w:val="000000" w:themeColor="text1"/>
          <w:lang w:val="en-GB"/>
        </w:rPr>
        <w:instrText>95% reductions in the three distinct emissions control cases, the Moderate Electrification (ME), Aggressive Electrification (AE), and Complete Turnover (CT) cases, respectively. Each modeling scenario was conducted using a high-resolution (1 km) WRF-SMOKE-CMAQ-BenMAP air quality and health modeling framework, which helped capture urban features in higher detail. The emissions control cases resulted in 1–4 ppb maximum 8 h O3 increase along highways and reductions both in the regions enclosed by the highways and those downwind. Simulated PM2.5 concentrations decreased between 0.5 and 2 μg m−3. Health impact results suggest that increased O3 and PM2.5 concentrations from the BAU case will lead to 122 additional premature deaths with respect to 2013. However, reduced emissions for the control cases (ME, AE, CT) will prevent 114–246 premature deaths. Additionally, about 7,500 asthma exacerbation and 5,500 school loss days will be prevented in the ME case, benefiting younger individuals. The economic benefits generally followed the same trends as health impacts. The analysis framework developed in this study can be applied to other metropolitan areas. The effects of motor vehicle electrification on power plant emissions were estimated using the Argonne National Laboratory's Autonomie data, and indicated the electrification load to be negligible as opposed to projected electricity generation.","author":[{"dropping-particle":"","family":"Pan","given":"Shuai","non-dropping-particle":"","parse-names":false,"suffix":""},{"dropping-particle":"","family":"Roy","given":"Anirban","non-dropping-particle":"","parse-names":false,"suffix":""},{"dropping-particle":"","family":"Choi","given":"Yunsoo","non-dropping-particle":"","parse-names":false,"suffix":""},{"dropping-particle":"","family":"Eslami","given":"Ebrahim","non-dropping-particle":"","parse-names":false,"suffix":""},{"dropping-particle":"","family":"Thomas","given":"Stephanie","non-dropping-particle":"","parse-names":false,"suffix":""},{"dropping-particle":"","family":"Jiang","given":"Xiangyu","non-dropping-particle":"","parse-names":false,"suffix":""},{"dropping-particle":"","family":"Gao","given":"H Oliver","non-dropping-particle":"","parse-names":false,"suffix":""}],"container-title":"Atmospheric Environment","id":"ITEM-1","issued":{"date-parts":[["2019"]]},"page":"38-51","title":"Potential impacts of electric vehicles on air quality and health endpoints in the Greater Houston Area in 2040","type":"article-journal","volume":"207"},"uris":["http://www.mendeley.com/documents/?uuid=87fca469-93bd-4bf8-87b3-eeb3477b3c03"]},{"id":"ITEM-2","itemData":{"DOI":"https://doi.org/10.1016/j.atmosenv.2020.117396","ISSN":"1352-2310","abstract":"China's government has announced the mandatory, nationwide use of ethanol blended gasoline fuels (E10, namely, 10% ethanol blend) by 2020. It is necessary to assess the air quality and health impacts of E10 gasoline in China. This study compares two E10 gasoline fuels, ELA (lower content of aromatics) and ELO (lower content of olefins), assuming 100% utilization in the Beijing-Tianjin-Hebei (BTH) and Yangtze-River Delta (YRD) regions in 2030. We found that reduced emissions of primary fine particulate matter (PM2.5) and increased emissions of NOX could be achieved by using both E10 fuels. For nonmethane volatile organic compounds (NMVOC), on-road emissions would be increased by 8% under Scenario ELA and reduced by 3% under Scenario ELO because of the different impacts of the two E10 fuels on evaporation. By using an atmospheric chemical transport model, the annual average reduction in PM2.5 concentrations is estimated to reach nearly 0.2 μg m−3 in the urban areas under Scenario ELO, while the benefit of the decline of the ambient PM2.5 concentrations is smaller under Scenario ELA (&lt;0.1 μg m−3). E10 fuels could increase ambient NO2 concentrations, and the greatest increase, up to 0.4–0.5 μg m−3 (0.7%–1.5%), is estimated to occur in Beijing. For ozone (O3) formation, the impacts of the two E10 fuels are different. Scenario ELA is estimated to increase ambient O3 concentrations while Scenario ELO would help reduce O3, both exhibiting VOC-limited characteristics. We further found that positive health impacts could be achieved by using E10 fuels based on the estimated mortality attributable to long-term exposures to ambient PM2.5 and O3. 1015 (679–1258) and 790 (522–991) premature deaths are estimated to be avoided in the BTH and YRD regions, respectively, by using the ELO fuel. Future analysis is recommended to investigate detailed species-resolved emissions, more fuel formulas and future vehicle technologies.","author":[{"dropping-particle":"","family":"Liang","given":"Xinyu","non-dropping-particle":"","parse-names":false,"suffix":""},{"dropping-particle":"","family":"Zhang","given":"Shaojun","non-dropping-particle":"","parse-names":false,"suffix":""},{"dropping-particle":"","family":"Wu","given":"Xian","non-dropping-particle":"","parse-names":false,"suffix":""},{"dropping-particle":"","family":"Guo","given":"Xin","non-dropping-particle":"","parse-names":false,"suffix":""},{"dropping-particle":"","family":"Han","given":"Lu","non-dropping-particle":"","parse-names":false,"suffix":""},{"dropping-particle":"","family":"Liu","given":"Huan","non-dropping-particle":"","parse-names":false,"suffix":""},{"dropping-particle":"","family":"Wu","given":"Ye","non-dropping-particle":"","parse-names":false,"suffix":""},{"dropping-particle":"","family":"Hao","given":"Jiming","non-dropping-particle":"","parse-names":false,"suffix":""}],"container-title":"Atmospheric Environment","id":"ITEM-2","issued":{"date-parts":[["2020"]]},"page":"117396","title":"Air quality and health impacts from using ethanol blended gasoline fuels in China","type":"article-journal","volume":"228"},"uris":["http://www.mendeley.com/documents/?uuid=709779f1-3fa5-4a9e-a3d7-f9df020d698d"]},{"id":"ITEM-3","itemData":{"DOI":"https://doi.org/10.1016/j.atmosenv.2020.117674","ISSN":"1352-2310","abstract":"We investigated the contribution of road traffic and shipping related emissions of NO2 and PM2.5 to total air quality and annual mean population exposure in Hamburg 2012. For this purpose, we compiled a detailed emission inventory following SNAP categories focusing on the detailed representations of road traffic and shipping emissions. The emission inventory was applied to a global-to-local Chemistry Transport Model (CTM) system to simulate hourly NO2 and PM2.5 concentrations with a horizontal grid resolution of 500 m. To simulate urban-scale pollutant concentrations we used the coupled prognostic meteorological and chemistry transport model TAPM. The comparison of modelled to measured hourly values gives high correlation and small bias at urban and background stations but large underestimations of NO2 and PM2.5 at measurements stations near roads. Simulated contributions of road traffic emissions to annual mean concentrations of NO2 and PM2.5 is highest close to highways with relative contributions of 50% for NO2 and 40% for PM2.5. Nevertheless, the urban domain is widely affected by road traffic, especially in the city centre. Shipping impact focuses on the port and nearby industrial areas with contributions of up to 60% for NO2 and 40% for PM2.5. In residential areas in the north of the port, shipping contributes with up to 20–30% for NO2 and PM2.5. Our simulation resulted in 14% of the population of Hamburg being exposed to hourly NO2 concentration above the hourly limit of 200 μg/m³, &lt;1% to annual NO2 concentrations above the annual limit of 40 μg/m³, and 39% to PM2.5 concentrations above the annual WHO limit of 10 μg/m³. The calculation of the population-weighted mean exposure (PWE) to NO2 and PM2.5 reveals mean exposures of 20.51 μg/m³ for NO2 and 9.42 μg/m³ for PM2.5. In terms of PWE to NO2, traffic contributes 22.7% to the total and is 1.6 times higher than the contribution of shipping (13.9%). In total, traffic and shipping contribute with 36.6% to the NO2 PWE in Hamburg in 2012. When it comes to PM2.5, traffic contributes 18.1% and is 5.3 times higher than the contribution from shipping (3.4%). In total, traffic and shipping contribute 21.5% to the PM2.5 PWE in Hamburg in 2012. Two local scenarios for emissions reductions have been applied. A scenario simulating decrease in shipping emissions by instalment of on-shore electricity for ships at berth, revealed reduction potentials of up to 40% for total NO2 exposure and 35% for PM2.5 respective…","author":[{"dropping-particle":"","family":"Ramacher","given":"Martin Otto Paul","non-dropping-particle":"","parse-names":false,"suffix":""},{"dropping-particle":"","family":"Matthias","given":"Volker","non-dropping-particle":"","parse-names":false,"suffix":""},{"dropping-particle":"","family":"Aulinger","given":"Armin","non-dropping-particle":"","parse-names":false,"suffix":""},{"dropping-particle":"","family":"Quante","given":"Markus","non-dropping-particle":"","parse-names":false,"suffix":""},{"dropping-particle":"","family":"Bieser","given":"Johannes","non-dropping-particle":"","parse-names":false,"suffix":""},{"dropping-particle":"","family":"Karl","given":"Matthias","non-dropping-particle":"","parse-names":false,"suffix":""}],"container-title":"Atmospheric Environment","id":"ITEM-3","issued":{"date-parts":[["2020"]]},"page":"117674","title":"Contributions of traffic and shipping emissions to city-scale NOx and PM2.5 exposure in Hamburg","type":"article-journal","volume":"237"},"uris":["http://www.mendeley.com/documents/?uuid=a6d2e3d0-2707-4e56-bdcf-c1ccc9ba575d"]},{"id":"ITEM-4","itemData":{"DOI":"https://doi.org/10.1016/j.atmosenv.2019.117258","ISSN":"1352-2310","abstract":"Mobile source emissions have significantly contributed to fine particulate matter (PM2.5) pollution in urban atmospheric environments. Few studies have explored on-road vehicular PM2.5 emissions and the health effects attributed to these emissions under different traffic conditions. Based on driving data obtained from 20000 taxi receipts, a motor vehicle emission simulator (MOVES) model was used to estimate the PM2.5 emission levels of motor vehicles in the urban area within the Sixth Ring Road of Beijing (SRRB) on weekdays and weekends, respectively. Two different PM2.5 exposure scenarios were further simulated using an atmospheric dispersion model. Subsequently, the health effects attributable to traffic-related PM2.5 exposure were quantified by using exposure-response function to calculate the population acute morbidity and premature mortality during different time periods. We found that PM2.5 emission levels of motor vehicles on normal weekdays were overall higher than those on weekends. The median vehicular PM2.5 dispersion concentration in the study area was 2.68 μg/m3 on weekdays and 1.82 μg/m3 on weekends. Annually, there were 4435 premature deaths attributed to vehicle emissions (95% confidence interval (CI): 3655, 4904) under weekday exposure conditions, and this number sharply decreased to 3462 (95% CI: 3052, 4011) on weekends. Considering the hourly measurements, road traffic emissions have the greatest impact on public health during morning rush hour (8:00 a.m.). Total PM2.5 emissions were closely associated with road traffic conditions and largely determined the magnitude of the health impacts caused by traffic-related PM2.5 exposure. These findings provide information to aid in formulating reasonable public health policies to address vehicular PM2.5 emission-induced health implications.","author":[{"dropping-particle":"","family":"Tong","given":"Ruipeng","non-dropping-particle":"","parse-names":false,"suffix":""},{"dropping-particle":"","family":"Liu","given":"Jiefeng","non-dropping-particle":"","parse-names":false,"suffix":""},{"dropping-particle":"","family":"Wang","given":"Wei","non-dropping-particle":"","parse-names":false,"suffix":""},{"dropping-particle":"","family":"Fang","given":"Yingqian","non-dropping-particle":"","parse-names":false,"suffix":""}],"container-title":"Atmospheric Environment","id":"ITEM-4","issued":{"date-parts":[["2020"]]},"page":"117258","title":"Health effects of PM2.5 emissions from on-road vehicles during weekdays and weekends in Beijing, China","type":"article-journal","volume":"223"},"uris":["http://www.mendeley.com/documents/?uuid=e4e4513f-6a76-4633-9793-bfe2b284f02b"]},{"id":"ITEM-5","itemData":{"DOI":"https://doi.org/10.1016/j.atmosenv.2020.117814","ISSN":"1352-2310","abstract":"The Brazilian transport system is based on the use of highways and road heavy-duty trucks are the main type of vehicle to perform this activity. There are more than 1 million km of highways in the country and the search for alternative technologies to reduce emissions from the transport industry is increasing. The Blue Corridor research started to replace heavy-duty vehicles fueled by conventional diesel to liquefied natural gas (LNG) and its effect on pollutant emissions reductions. In this context, this paper aims at evaluating the atmospheric dispersion of particulate matter (PM) from road heavy-duty trucks in 12 cities in the São Paulo State, assessing the impacts of the replacement of full fleet powered by diesel to LNG and the effects on the health of the local population. The model AERMOD was used to simulate the dispersion of PM produced by heavy-duty vehicles fuel combustion and the methodology suggested by the World Health Organization (WHO) was used to analyze the number of deaths attributed to the PM emitted. Results showed some municipalities with high PM concentrations, which exceeded the limits suggested by WHO. In terms of health issues, cardiovascular diseases in a population older than 30 years were the main cause of death from PM emissions. When it comes to fuel replacement, LNG helps to reduce PM emissions, but considering this reduction alone is not sufficient to avoid attributable deaths.","author":[{"dropping-particle":"","family":"Rodrigues Teixeira","given":"Ana Carolina","non-dropping-particle":"","parse-names":false,"suffix":""},{"dropping-particle":"","family":"Borges","given":"Raquel Rocha","non-dropping-particle":"","parse-names":false,"suffix":""},{"dropping-particle":"","family":"Machado","given":"Pedro Gerber","non-dropping-particle":"","parse-names":false,"suffix":""},{"dropping-particle":"","family":"Mouette","given":"Dominique","non-dropping-particle":"","parse-names":false,"suffix":""},{"dropping-particle":"","family":"Dutra Ribeiro","given":"Flavia Noronha","non-dropping-particle":"","parse-names":false,"suffix":""}],"container-title":"Atmospheric Environment","id":"ITEM-5","issued":{"date-parts":[["2020"]]},"page":"117814","title":"PM emissions from heavy-duty trucks and their impacts on human health","type":"article-journal","volume":"241"},"uris":["http://www.mendeley.com/documents/?uuid=97190bf0-d755-45dc-8cf0-0af55ee5a164"]},{"id":"ITEM-6","itemData":{"DOI":"10.1088/1748-9326/9/10/104009","ISSN":"17489326","abstract":"Exposure to ambient fine particular matter (PM2.5) was responsible for 3.2 million premature deaths in 2010 and is among the top ten leading risk factors for early death. Surface transportation is a significant global source of PM2.5emissions and a target for new actions. The objective of this study is to estimate the global and national health burden of ambient PM2.5exposure attributable to surface transportation emissions. This share of health burden is called the transportation attributable fraction (TAF), and is assumed equal to the proportional decrease in modeled ambient particulate matter concentrations when surface transportation emissions are removed. National population-weighted TAFs for 190 countries are modeled for 2005 using the MOZART-4 global chemical transport model. Changes in annual average concentration of PM2.5at 0.5 x 0.67 degree horizontal resolution are based on a global emissions inventory and removal of all surface transportation emissions. Global population-weighted average TAF was 8.5 percent or 1.75 μg m-3in 2005. Approximately 242 000 annual premature deaths were attributable to surface transportation emissions, dominated by China, the United States, the European Union and India. This application of TAF allows future Global Burden of Disease studies to estimate the sector-specific burden of ambient PM2.5exposure. Additional research is needed to capture intraurban variations in emissions and exposure, and to broaden the range of health effects considered, including the effects of other pollutants.","author":[{"dropping-particle":"","family":"Chambliss","given":"S. E.","non-dropping-particle":"","parse-names":false,"suffix":""},{"dropping-particle":"","family":"Silva","given":"R.","non-dropping-particle":"","parse-names":false,"suffix":""},{"dropping-particle":"","family":"West","given":"J. J.","non-dropping-particle":"","parse-names":false,"suffix":""},{"dropping-particle":"","family":"Zeinali","given":"M.","non-dropping-particle":"","parse-names":false,"suffix":""},{"dropping-particle":"","family":"Minjares","given":"R.","non-dropping-particle":"","parse-names":false,"suffix":""}],"container-title":"Environmental Research Letters","id":"ITEM-6","issue":"10","issued":{"date-parts":[["2014"]]},"publisher":"IOP Publishing","title":"Estimating source-attributable health impacts of ambient fine particulate matter exposure: Global premature mortality from surface transportation emissions in 2005","type":"article-journal","volume":"9"},"uris":["http://www.mendeley.com/documents/?uuid=0c422c46-b9bc-4744-b893-d0308fa1d519"]}],"mendeley":{"formattedCitation":"[10–15]","plainTextFormattedCitation":"[10–15]","previouslyFormattedCitation":"[10–15]"},"properties":{"noteIndex":0},"schema":"https://github.com/citation-style-language/schema/raw/master/csl-citation.json"}</w:instrText>
      </w:r>
      <w:r w:rsidR="00B576B7">
        <w:rPr>
          <w:color w:val="000000" w:themeColor="text1"/>
          <w:lang w:val="en-GB"/>
        </w:rPr>
        <w:fldChar w:fldCharType="separate"/>
      </w:r>
      <w:r w:rsidR="005C3B0E" w:rsidRPr="005C3B0E">
        <w:rPr>
          <w:noProof/>
          <w:color w:val="000000" w:themeColor="text1"/>
          <w:lang w:val="en-GB"/>
        </w:rPr>
        <w:t>[10–15]</w:t>
      </w:r>
      <w:r w:rsidR="00B576B7">
        <w:rPr>
          <w:color w:val="000000" w:themeColor="text1"/>
          <w:lang w:val="en-GB"/>
        </w:rPr>
        <w:fldChar w:fldCharType="end"/>
      </w:r>
      <w:r>
        <w:rPr>
          <w:color w:val="000000" w:themeColor="text1"/>
          <w:lang w:val="en-GB"/>
        </w:rPr>
        <w:t xml:space="preserve">. For example, </w:t>
      </w:r>
      <w:r w:rsidR="00B576B7">
        <w:rPr>
          <w:color w:val="000000" w:themeColor="text1"/>
          <w:lang w:val="en-GB"/>
        </w:rPr>
        <w:fldChar w:fldCharType="begin" w:fldLock="1"/>
      </w:r>
      <w:r w:rsidR="00A17921">
        <w:rPr>
          <w:color w:val="000000" w:themeColor="text1"/>
          <w:lang w:val="en-GB"/>
        </w:rPr>
        <w:instrText xml:space="preserve">ADDIN CSL_CITATION {"citationItems":[{"id":"ITEM-1","itemData":{"DOI":"https://doi.org/10.1016/j.atmosenv.2019.03.022","ISSN":"1352-2310","abstract":"Significant emissions from transportation contribute to the formation of O3 and fine particulate matter (PM2.5), causing poor air quality and health. In this study, four scenarios were developed to understand how future fleet electrification and turnover of both gasoline and diesel vehicles affect air quality and health in the Houston Metropolitan area. These scenarios considered increased vehicle activity and various configurations of emissions controls. Comparing to a base year of 2013, model predictions for 2040 indicated a </w:instrText>
      </w:r>
      <w:r w:rsidR="00A17921">
        <w:rPr>
          <w:rFonts w:ascii="Cambria Math" w:hAnsi="Cambria Math" w:cs="Cambria Math"/>
          <w:color w:val="000000" w:themeColor="text1"/>
          <w:lang w:val="en-GB"/>
        </w:rPr>
        <w:instrText>∼</w:instrText>
      </w:r>
      <w:r w:rsidR="00A17921">
        <w:rPr>
          <w:color w:val="000000" w:themeColor="text1"/>
          <w:lang w:val="en-GB"/>
        </w:rPr>
        <w:instrText xml:space="preserve">50% emissions increase in the Business As Usual (BAU) case, and </w:instrText>
      </w:r>
      <w:r w:rsidR="00A17921">
        <w:rPr>
          <w:rFonts w:ascii="Cambria Math" w:hAnsi="Cambria Math" w:cs="Cambria Math"/>
          <w:color w:val="000000" w:themeColor="text1"/>
          <w:lang w:val="en-GB"/>
        </w:rPr>
        <w:instrText>∼</w:instrText>
      </w:r>
      <w:r w:rsidR="00A17921">
        <w:rPr>
          <w:color w:val="000000" w:themeColor="text1"/>
          <w:lang w:val="en-GB"/>
        </w:rPr>
        <w:instrText xml:space="preserve">50%, </w:instrText>
      </w:r>
      <w:r w:rsidR="00A17921">
        <w:rPr>
          <w:rFonts w:ascii="Cambria Math" w:hAnsi="Cambria Math" w:cs="Cambria Math"/>
          <w:color w:val="000000" w:themeColor="text1"/>
          <w:lang w:val="en-GB"/>
        </w:rPr>
        <w:instrText>∼</w:instrText>
      </w:r>
      <w:r w:rsidR="00A17921">
        <w:rPr>
          <w:color w:val="000000" w:themeColor="text1"/>
          <w:lang w:val="en-GB"/>
        </w:rPr>
        <w:instrText xml:space="preserve">75%, and </w:instrText>
      </w:r>
      <w:r w:rsidR="00A17921">
        <w:rPr>
          <w:rFonts w:ascii="Cambria Math" w:hAnsi="Cambria Math" w:cs="Cambria Math"/>
          <w:color w:val="000000" w:themeColor="text1"/>
          <w:lang w:val="en-GB"/>
        </w:rPr>
        <w:instrText>∼</w:instrText>
      </w:r>
      <w:r w:rsidR="00A17921">
        <w:rPr>
          <w:color w:val="000000" w:themeColor="text1"/>
          <w:lang w:val="en-GB"/>
        </w:rPr>
        <w:instrText>95% reductions in the three distinct emissions control cases, the Moderate Electrification (ME), Aggressive Electrification (AE), and Complete Turnover (CT) cases, respectively. Each modeling scenario was conducted using a high-resolution (1</w:instrText>
      </w:r>
      <w:r w:rsidR="00A17921">
        <w:rPr>
          <w:rFonts w:ascii="Times New Roman" w:hAnsi="Times New Roman" w:cs="Times New Roman"/>
          <w:color w:val="000000" w:themeColor="text1"/>
          <w:lang w:val="en-GB"/>
        </w:rPr>
        <w:instrText> </w:instrText>
      </w:r>
      <w:r w:rsidR="00A17921">
        <w:rPr>
          <w:color w:val="000000" w:themeColor="text1"/>
          <w:lang w:val="en-GB"/>
        </w:rPr>
        <w:instrText>km) WRF-SMOKE-CMAQ-BenMAP air quality and health modeling framework, which helped capture urban features in higher detail. The emissions control cases resulted in 1–4 ppb maximum 8 h O3 increase along highways and reductions both in the regions enclosed by the highways and those downwind. Simulated PM2.5 concentrations decreased between 0.5 and 2 μg m−3. Health impact results suggest that increased O3 and PM2.5 concentrations from the BAU case will lead to 122 additional premature deaths with respect to 2013. However, reduced emissions for the control cases (ME, AE, CT) will prevent 114–246 premature deaths. Additionally, about 7,500 asthma exacerbation and 5,500 school loss days will be prevented in the ME case, benefiting younger individuals. The economic benefits generally followed the same trends as health impacts. The analysis framework developed in this study can be applied to other metropolitan areas. The effects of motor vehicle electrification on power plant emissions were estimated using the Argonne National Laboratory's Autonomie data, and indicated the electrification load to be negligible as opposed to projected electricity generation.","author":[{"dropping-particle":"","family":"Pan","given":"Shuai","non-dropping-particle":"","parse-names":false,"suffix":""},{"dropping-particle":"","family":"Roy","given":"Anirban","non-dropping-particle":"","parse-names":false,"suffix":""},{"dropping-particle":"","family":"Choi","given":"Yunsoo","non-dropping-particle":"","parse-names":false,"suffix":""},{"dropping-particle":"","family":"Eslami","given":"Ebrahim","non-dropping-particle":"","parse-names":false,"suffix":""},{"dropping-particle":"","family":"Thomas","given":"Stephanie","non-dropping-particle":"","parse-names":false,"suffix":""},{"dropping-particle":"","family":"Jiang","given":"Xiangyu","non-dropping-particle":"","parse-names":false,"suffix":""},{"dropping-particle":"","family":"Gao","given":"H Oliver","non-dropping-particle":"","parse-names":false,"suffix":""}],"container-title":"Atmospheric Environment","id":"ITEM-1","issued":{"date-parts":[["2019"]]},"page":"38-51","title":"Potential impacts of electric vehicles on air quality and health endpoints in the Greater Houston Area in 2040","type":"article-journal","volume":"207"},"uris":["http://www.mendeley.com/documents/?uuid=87fca469-93bd-4bf8-87b3-eeb3477b3c03"]}],"mendeley":{"formattedCitation":"[10]","manualFormatting":"Pan et al. [10","plainTextFormattedCitation":"[10]","previouslyFormattedCitation":"[10]"},"properties":{"noteIndex":0},"schema":"https://github.com/citation-style-language/schema/raw/master/csl-citation.json"}</w:instrText>
      </w:r>
      <w:r w:rsidR="00B576B7">
        <w:rPr>
          <w:color w:val="000000" w:themeColor="text1"/>
          <w:lang w:val="en-GB"/>
        </w:rPr>
        <w:fldChar w:fldCharType="separate"/>
      </w:r>
      <w:r w:rsidR="00B576B7" w:rsidRPr="00B576B7">
        <w:rPr>
          <w:noProof/>
          <w:color w:val="000000" w:themeColor="text1"/>
          <w:lang w:val="en-GB"/>
        </w:rPr>
        <w:t xml:space="preserve">Pan et al. </w:t>
      </w:r>
      <w:r w:rsidR="0094535F">
        <w:rPr>
          <w:noProof/>
          <w:color w:val="000000" w:themeColor="text1"/>
          <w:lang w:val="en-GB"/>
        </w:rPr>
        <w:t>[10</w:t>
      </w:r>
      <w:r w:rsidR="00B576B7">
        <w:rPr>
          <w:color w:val="000000" w:themeColor="text1"/>
          <w:lang w:val="en-GB"/>
        </w:rPr>
        <w:fldChar w:fldCharType="end"/>
      </w:r>
      <w:r w:rsidR="0094535F">
        <w:rPr>
          <w:color w:val="000000" w:themeColor="text1"/>
          <w:lang w:val="en-GB"/>
        </w:rPr>
        <w:t>]</w:t>
      </w:r>
      <w:r>
        <w:rPr>
          <w:color w:val="000000" w:themeColor="text1"/>
          <w:lang w:val="en-GB"/>
        </w:rPr>
        <w:t xml:space="preserve"> estimated potential impacts of electric vehicles on air quality and health endpoints in Houston (USA) in 2040. </w:t>
      </w:r>
      <w:r w:rsidR="005C3B0E">
        <w:rPr>
          <w:color w:val="000000" w:themeColor="text1"/>
          <w:lang w:val="en-GB"/>
        </w:rPr>
        <w:t xml:space="preserve">Tong et al. </w:t>
      </w:r>
      <w:r w:rsidR="005C3B0E">
        <w:rPr>
          <w:color w:val="000000" w:themeColor="text1"/>
          <w:lang w:val="en-GB"/>
        </w:rPr>
        <w:fldChar w:fldCharType="begin" w:fldLock="1"/>
      </w:r>
      <w:r w:rsidR="005C3B0E">
        <w:rPr>
          <w:color w:val="000000" w:themeColor="text1"/>
          <w:lang w:val="en-GB"/>
        </w:rPr>
        <w:instrText>ADDIN CSL_CITATION {"citationItems":[{"id":"ITEM-1","itemData":{"DOI":"https://doi.org/10.1016/j.atmosenv.2019.117258","ISSN":"1352-2310","abstract":"Mobile source emissions have significantly contributed to fine particulate matter (PM2.5) pollution in urban atmospheric environments. Few studies have explored on-road vehicular PM2.5 emissions and the health effects attributed to these emissions under different traffic conditions. Based on driving data obtained from 20000 taxi receipts, a motor vehicle emission simulator (MOVES) model was used to estimate the PM2.5 emission levels of motor vehicles in the urban area within the Sixth Ring Road of Beijing (SRRB) on weekdays and weekends, respectively. Two different PM2.5 exposure scenarios were further simulated using an atmospheric dispersion model. Subsequently, the health effects attributable to traffic-related PM2.5 exposure were quantified by using exposure-response function to calculate the population acute morbidity and premature mortality during different time periods. We found that PM2.5 emission levels of motor vehicles on normal weekdays were overall higher than those on weekends. The median vehicular PM2.5 dispersion concentration in the study area was 2.68 μg/m3 on weekdays and 1.82 μg/m3 on weekends. Annually, there were 4435 premature deaths attributed to vehicle emissions (95% confidence interval (CI): 3655, 4904) under weekday exposure conditions, and this number sharply decreased to 3462 (95% CI: 3052, 4011) on weekends. Considering the hourly measurements, road traffic emissions have the greatest impact on public health during morning rush hour (8:00 a.m.). Total PM2.5 emissions were closely associated with road traffic conditions and largely determined the magnitude of the health impacts caused by traffic-related PM2.5 exposure. These findings provide information to aid in formulating reasonable public health policies to address vehicular PM2.5 emission-induced health implications.","author":[{"dropping-particle":"","family":"Tong","given":"Ruipeng","non-dropping-particle":"","parse-names":false,"suffix":""},{"dropping-particle":"","family":"Liu","given":"Jiefeng","non-dropping-particle":"","parse-names":false,"suffix":""},{"dropping-particle":"","family":"Wang","given":"Wei","non-dropping-particle":"","parse-names":false,"suffix":""},{"dropping-particle":"","family":"Fang","given":"Yingqian","non-dropping-particle":"","parse-names":false,"suffix":""}],"container-title":"Atmospheric Environment","id":"ITEM-1","issued":{"date-parts":[["2020"]]},"page":"117258","title":"Health effects of PM2.5 emissions from on-road vehicles during weekdays and weekends in Beijing, China","type":"article-journal","volume":"223"},"uris":["http://www.mendeley.com/documents/?uuid=e4e4513f-6a76-4633-9793-bfe2b284f02b"]}],"mendeley":{"formattedCitation":"[13]","plainTextFormattedCitation":"[13]","previouslyFormattedCitation":"[13]"},"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13]</w:t>
      </w:r>
      <w:r w:rsidR="005C3B0E">
        <w:rPr>
          <w:color w:val="000000" w:themeColor="text1"/>
          <w:lang w:val="en-GB"/>
        </w:rPr>
        <w:fldChar w:fldCharType="end"/>
      </w:r>
      <w:r>
        <w:rPr>
          <w:color w:val="000000" w:themeColor="text1"/>
          <w:lang w:val="en-GB"/>
        </w:rPr>
        <w:t xml:space="preserve"> examined h</w:t>
      </w:r>
      <w:r w:rsidRPr="002B4297">
        <w:rPr>
          <w:color w:val="000000" w:themeColor="text1"/>
          <w:lang w:val="en-GB"/>
        </w:rPr>
        <w:t>ealth effects of PM</w:t>
      </w:r>
      <w:r w:rsidRPr="00B73D16">
        <w:rPr>
          <w:color w:val="000000" w:themeColor="text1"/>
          <w:vertAlign w:val="subscript"/>
          <w:lang w:val="en-GB"/>
        </w:rPr>
        <w:t>2.5</w:t>
      </w:r>
      <w:r w:rsidRPr="00525C2F">
        <w:rPr>
          <w:color w:val="000000" w:themeColor="text1"/>
          <w:lang w:val="en-GB"/>
        </w:rPr>
        <w:t xml:space="preserve"> </w:t>
      </w:r>
      <w:r w:rsidRPr="002B4297">
        <w:rPr>
          <w:color w:val="000000" w:themeColor="text1"/>
          <w:lang w:val="en-GB"/>
        </w:rPr>
        <w:t>emissions from on-road vehicles during weekdays and weekends in Beijing, China</w:t>
      </w:r>
      <w:r>
        <w:rPr>
          <w:color w:val="000000" w:themeColor="text1"/>
          <w:lang w:val="en-GB"/>
        </w:rPr>
        <w:t xml:space="preserve">. </w:t>
      </w:r>
      <w:r w:rsidR="005C3B0E">
        <w:rPr>
          <w:color w:val="000000" w:themeColor="text1"/>
          <w:lang w:val="en-GB"/>
        </w:rPr>
        <w:t xml:space="preserve">Teixeira  et al </w:t>
      </w:r>
      <w:r w:rsidR="005C3B0E">
        <w:rPr>
          <w:color w:val="000000" w:themeColor="text1"/>
          <w:lang w:val="en-GB"/>
        </w:rPr>
        <w:fldChar w:fldCharType="begin" w:fldLock="1"/>
      </w:r>
      <w:r w:rsidR="005C3B0E">
        <w:rPr>
          <w:color w:val="000000" w:themeColor="text1"/>
          <w:lang w:val="en-GB"/>
        </w:rPr>
        <w:instrText>ADDIN CSL_CITATION {"citationItems":[{"id":"ITEM-1","itemData":{"DOI":"https://doi.org/10.1016/j.atmosenv.2020.117814","ISSN":"1352-2310","abstract":"The Brazilian transport system is based on the use of highways and road heavy-duty trucks are the main type of vehicle to perform this activity. There are more than 1 million km of highways in the country and the search for alternative technologies to reduce emissions from the transport industry is increasing. The Blue Corridor research started to replace heavy-duty vehicles fueled by conventional diesel to liquefied natural gas (LNG) and its effect on pollutant emissions reductions. In this context, this paper aims at evaluating the atmospheric dispersion of particulate matter (PM) from road heavy-duty trucks in 12 cities in the São Paulo State, assessing the impacts of the replacement of full fleet powered by diesel to LNG and the effects on the health of the local population. The model AERMOD was used to simulate the dispersion of PM produced by heavy-duty vehicles fuel combustion and the methodology suggested by the World Health Organization (WHO) was used to analyze the number of deaths attributed to the PM emitted. Results showed some municipalities with high PM concentrations, which exceeded the limits suggested by WHO. In terms of health issues, cardiovascular diseases in a population older than 30 years were the main cause of death from PM emissions. When it comes to fuel replacement, LNG helps to reduce PM emissions, but considering this reduction alone is not sufficient to avoid attributable deaths.","author":[{"dropping-particle":"","family":"Rodrigues Teixeira","given":"Ana Carolina","non-dropping-particle":"","parse-names":false,"suffix":""},{"dropping-particle":"","family":"Borges","given":"Raquel Rocha","non-dropping-particle":"","parse-names":false,"suffix":""},{"dropping-particle":"","family":"Machado","given":"Pedro Gerber","non-dropping-particle":"","parse-names":false,"suffix":""},{"dropping-particle":"","family":"Mouette","given":"Dominique","non-dropping-particle":"","parse-names":false,"suffix":""},{"dropping-particle":"","family":"Dutra Ribeiro","given":"Flavia Noronha","non-dropping-particle":"","parse-names":false,"suffix":""}],"container-title":"Atmospheric Environment","id":"ITEM-1","issued":{"date-parts":[["2020"]]},"page":"117814","title":"PM emissions from heavy-duty trucks and their impacts on human health","type":"article-journal","volume":"241"},"uris":["http://www.mendeley.com/documents/?uuid=97190bf0-d755-45dc-8cf0-0af55ee5a164"]}],"mendeley":{"formattedCitation":"[14]","plainTextFormattedCitation":"[14]","previouslyFormattedCitation":"[14]"},"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14]</w:t>
      </w:r>
      <w:r w:rsidR="005C3B0E">
        <w:rPr>
          <w:color w:val="000000" w:themeColor="text1"/>
          <w:lang w:val="en-GB"/>
        </w:rPr>
        <w:fldChar w:fldCharType="end"/>
      </w:r>
      <w:r w:rsidR="005C3B0E">
        <w:rPr>
          <w:color w:val="000000" w:themeColor="text1"/>
          <w:lang w:val="en-GB"/>
        </w:rPr>
        <w:t xml:space="preserve"> </w:t>
      </w:r>
      <w:r w:rsidR="00D9423E" w:rsidRPr="00DF51B9">
        <w:rPr>
          <w:color w:val="000000" w:themeColor="text1"/>
          <w:lang w:val="en-GB"/>
        </w:rPr>
        <w:t xml:space="preserve">estimated the impact of PM emissions from heavy-duty trucks on human health. </w:t>
      </w:r>
      <w:r w:rsidR="00525C2F" w:rsidRPr="00DF51B9">
        <w:rPr>
          <w:color w:val="000000" w:themeColor="text1"/>
          <w:lang w:val="en-GB"/>
        </w:rPr>
        <w:t>A review by Health Effects Institute</w:t>
      </w:r>
      <w:r w:rsidR="004D5927" w:rsidRPr="00DF51B9">
        <w:rPr>
          <w:color w:val="000000" w:themeColor="text1"/>
          <w:lang w:val="en-GB"/>
        </w:rPr>
        <w:t xml:space="preserve"> </w:t>
      </w:r>
      <w:r w:rsidR="004D5927" w:rsidRPr="00DF51B9">
        <w:rPr>
          <w:color w:val="000000" w:themeColor="text1"/>
          <w:lang w:val="en-GB"/>
        </w:rPr>
        <w:fldChar w:fldCharType="begin" w:fldLock="1"/>
      </w:r>
      <w:r w:rsidR="005C3B0E">
        <w:rPr>
          <w:color w:val="000000" w:themeColor="text1"/>
          <w:lang w:val="en-GB"/>
        </w:rPr>
        <w:instrText>ADDIN CSL_CITATION {"citationItems":[{"id":"ITEM-1","itemData":{"abstract":"Cervical cancer kills approximately 270,000 women worldwide each year, with nearly 85% of those deaths oc-curring in resource-poor settings. 1 Use of the Pap smear for routine screening of women has resulted in a dramatic decline in cervical cancer deaths over the past four decades in wealthier countries. A key reason for continuing high mortality in the developing world is the shortage of effi-cient, high-quality screening programs in those regions. In 1999, five international health organizations came to-gether to create the Alliance for Cervical Cancer Prevention (ACCP).* For the next eight years, with support from the Bill &amp; Melinda Gates Foundation, the partners worked on a coordinated research agenda aimed at assessing a variety of approaches to cervical cancer screening and treatment (especially ones that may be better suited to low-resource settings), improving service delivery systems, ensuring that community perspectives and needs are incorporated into program design, and increasing awareness of cervical cancer and effective prevention strategies. Several out-standing issues were identified at that time. A general issue was a lack of consensus about the most effective and fea-sible options for improving cancer screening and treat-ment. Specific issues included uncertainty about the im-pact of simple screening methods and a screen-and-treat approach on cervical cancer incidence and mortality; the comparative performance of visual inspection methods of screening—visual inspection with acetic acid (VIA) or Lugol's iodine (VILI) —and new methods using human papillomavirus (HPV) DNA testing; the optimal ways to reduce false-positive results from visual inspection meth-ods without producing more false-negatives; and any pos-sible links between the use of cryotherapy and subsequent HIV acquisition. Recent studies and analyses have answered some of these questions and have validated earlier findings related to safe, effective, operationally feasible and culturally ap-propriate strategies for secondary prevention of cervical cancer. On the basis of these new data and the results of earlier research conducted in 20 African, Asian and Latin American countries, the ACCP partners have summarized and shared key findings and recommendations for effec-tive cervical cancer screening and treatment programs in low-resource settings, as follows. FINDINGS • In low-resource settings, the optimal age-group for cervi-cal cancer screening to achieve the greatest publi…","author":[{"dropping-particle":"","family":"HEI","given":"","non-dropping-particle":"","parse-names":false,"suffix":""}],"container-title":"Health effects Institute","id":"ITEM-1","issue":"January","issued":{"date-parts":[["2010"]]},"publisher-place":"Boston, MA","title":"Traffic-Related Air Pollution: A Critical Review of the Literature on Emissions, Exposure, and Health Effects. HEI Special Report 17.","type":"report"},"uris":["http://www.mendeley.com/documents/?uuid=446da14d-97c2-4a14-a7f3-c51614b17827"]}],"mendeley":{"formattedCitation":"[16]","plainTextFormattedCitation":"[16]","previouslyFormattedCitation":"[16]"},"properties":{"noteIndex":0},"schema":"https://github.com/citation-style-language/schema/raw/master/csl-citation.json"}</w:instrText>
      </w:r>
      <w:r w:rsidR="004D5927" w:rsidRPr="00DF51B9">
        <w:rPr>
          <w:color w:val="000000" w:themeColor="text1"/>
          <w:lang w:val="en-GB"/>
        </w:rPr>
        <w:fldChar w:fldCharType="separate"/>
      </w:r>
      <w:r w:rsidR="005C3B0E" w:rsidRPr="005C3B0E">
        <w:rPr>
          <w:noProof/>
          <w:color w:val="000000" w:themeColor="text1"/>
          <w:lang w:val="en-GB"/>
        </w:rPr>
        <w:t>[16]</w:t>
      </w:r>
      <w:r w:rsidR="004D5927" w:rsidRPr="00DF51B9">
        <w:rPr>
          <w:color w:val="000000" w:themeColor="text1"/>
          <w:lang w:val="en-GB"/>
        </w:rPr>
        <w:fldChar w:fldCharType="end"/>
      </w:r>
      <w:r w:rsidR="00525C2F" w:rsidRPr="00DF51B9">
        <w:rPr>
          <w:color w:val="000000" w:themeColor="text1"/>
          <w:lang w:val="en-GB"/>
        </w:rPr>
        <w:t xml:space="preserve"> found suggestive evidence </w:t>
      </w:r>
      <w:r w:rsidR="004D5927" w:rsidRPr="00DF51B9">
        <w:rPr>
          <w:color w:val="000000" w:themeColor="text1"/>
          <w:lang w:val="en-GB"/>
        </w:rPr>
        <w:t xml:space="preserve">of </w:t>
      </w:r>
      <w:r w:rsidR="00525C2F" w:rsidRPr="00DF51B9">
        <w:rPr>
          <w:color w:val="000000" w:themeColor="text1"/>
          <w:lang w:val="en-GB"/>
        </w:rPr>
        <w:t>a causal relationship</w:t>
      </w:r>
      <w:r w:rsidR="004D5927" w:rsidRPr="00DF51B9">
        <w:rPr>
          <w:color w:val="000000" w:themeColor="text1"/>
          <w:lang w:val="en-GB"/>
        </w:rPr>
        <w:t xml:space="preserve"> between exposure to traffic-related air pollution and</w:t>
      </w:r>
      <w:r w:rsidR="00525C2F" w:rsidRPr="00DF51B9">
        <w:rPr>
          <w:color w:val="000000" w:themeColor="text1"/>
          <w:lang w:val="en-GB"/>
        </w:rPr>
        <w:t xml:space="preserve"> onset of childhood asthma, non</w:t>
      </w:r>
      <w:r w:rsidR="004D5927" w:rsidRPr="00DF51B9">
        <w:rPr>
          <w:color w:val="000000" w:themeColor="text1"/>
          <w:lang w:val="en-GB"/>
        </w:rPr>
        <w:t>-</w:t>
      </w:r>
      <w:r w:rsidR="00525C2F" w:rsidRPr="00DF51B9">
        <w:rPr>
          <w:color w:val="000000" w:themeColor="text1"/>
          <w:lang w:val="en-GB"/>
        </w:rPr>
        <w:t xml:space="preserve">asthma respiratory symptoms, impaired lung function, total and cardiovascular mortality, and </w:t>
      </w:r>
      <w:r w:rsidR="00525C2F" w:rsidRPr="00DF51B9">
        <w:rPr>
          <w:color w:val="000000" w:themeColor="text1"/>
          <w:lang w:val="en-GB"/>
        </w:rPr>
        <w:lastRenderedPageBreak/>
        <w:t xml:space="preserve">cardiovascular morbidity. </w:t>
      </w:r>
      <w:r w:rsidR="0076231E" w:rsidRPr="00DF51B9">
        <w:rPr>
          <w:color w:val="000000" w:themeColor="text1"/>
          <w:lang w:val="en-GB"/>
        </w:rPr>
        <w:t xml:space="preserve">These studies have all </w:t>
      </w:r>
      <w:r w:rsidR="004D5927" w:rsidRPr="00DF51B9">
        <w:rPr>
          <w:color w:val="000000" w:themeColor="text1"/>
          <w:lang w:val="en-GB"/>
        </w:rPr>
        <w:t>pointed towards the potential of achieving</w:t>
      </w:r>
      <w:r w:rsidR="0076231E" w:rsidRPr="00DF51B9">
        <w:rPr>
          <w:color w:val="000000" w:themeColor="text1"/>
          <w:lang w:val="en-GB"/>
        </w:rPr>
        <w:t xml:space="preserve"> health benefits </w:t>
      </w:r>
      <w:r w:rsidR="004D5927" w:rsidRPr="00DF51B9">
        <w:rPr>
          <w:color w:val="000000" w:themeColor="text1"/>
          <w:lang w:val="en-GB"/>
        </w:rPr>
        <w:t xml:space="preserve">from </w:t>
      </w:r>
      <w:r w:rsidR="0076231E" w:rsidRPr="00DF51B9">
        <w:rPr>
          <w:color w:val="000000" w:themeColor="text1"/>
          <w:lang w:val="en-GB"/>
        </w:rPr>
        <w:t>reduc</w:t>
      </w:r>
      <w:r w:rsidR="004D5927" w:rsidRPr="00DF51B9">
        <w:rPr>
          <w:color w:val="000000" w:themeColor="text1"/>
          <w:lang w:val="en-GB"/>
        </w:rPr>
        <w:t>tion in</w:t>
      </w:r>
      <w:r w:rsidR="0076231E" w:rsidRPr="00DF51B9">
        <w:rPr>
          <w:color w:val="000000" w:themeColor="text1"/>
          <w:lang w:val="en-GB"/>
        </w:rPr>
        <w:t xml:space="preserve"> tr</w:t>
      </w:r>
      <w:r w:rsidR="0076231E">
        <w:rPr>
          <w:color w:val="000000" w:themeColor="text1"/>
          <w:lang w:val="en-GB"/>
        </w:rPr>
        <w:t>affic-related air pollution in urban settings.</w:t>
      </w:r>
      <w:r w:rsidR="00F815F0">
        <w:rPr>
          <w:color w:val="000000" w:themeColor="text1"/>
          <w:lang w:val="en-GB"/>
        </w:rPr>
        <w:t xml:space="preserve"> </w:t>
      </w:r>
    </w:p>
    <w:p w14:paraId="43658130" w14:textId="1D7AD9B0" w:rsidR="001C0F76" w:rsidRDefault="00621837" w:rsidP="00B54B01">
      <w:pPr>
        <w:pStyle w:val="ListParagraph"/>
        <w:spacing w:line="480" w:lineRule="auto"/>
        <w:ind w:left="0" w:firstLine="720"/>
        <w:rPr>
          <w:szCs w:val="20"/>
          <w:lang w:val="en-GB"/>
        </w:rPr>
      </w:pPr>
      <w:r>
        <w:rPr>
          <w:color w:val="000000" w:themeColor="text1"/>
          <w:lang w:val="en-GB"/>
        </w:rPr>
        <w:t>The potential of gaining health benefits in a city through reduction in tra</w:t>
      </w:r>
      <w:r w:rsidR="000A6971">
        <w:rPr>
          <w:color w:val="000000" w:themeColor="text1"/>
          <w:lang w:val="en-GB"/>
        </w:rPr>
        <w:t>ffic</w:t>
      </w:r>
      <w:r>
        <w:rPr>
          <w:color w:val="000000" w:themeColor="text1"/>
          <w:lang w:val="en-GB"/>
        </w:rPr>
        <w:t xml:space="preserve"> emissions depends on the proportion of PM</w:t>
      </w:r>
      <w:r w:rsidRPr="00621837">
        <w:rPr>
          <w:color w:val="000000" w:themeColor="text1"/>
          <w:vertAlign w:val="subscript"/>
          <w:lang w:val="en-GB"/>
        </w:rPr>
        <w:t>2.5</w:t>
      </w:r>
      <w:r>
        <w:rPr>
          <w:color w:val="000000" w:themeColor="text1"/>
          <w:lang w:val="en-GB"/>
        </w:rPr>
        <w:t xml:space="preserve"> concentrations that is </w:t>
      </w:r>
      <w:r w:rsidR="00123149">
        <w:rPr>
          <w:color w:val="000000" w:themeColor="text1"/>
          <w:lang w:val="en-GB"/>
        </w:rPr>
        <w:t>contributed</w:t>
      </w:r>
      <w:r>
        <w:rPr>
          <w:color w:val="000000" w:themeColor="text1"/>
          <w:lang w:val="en-GB"/>
        </w:rPr>
        <w:t xml:space="preserve"> by </w:t>
      </w:r>
      <w:r w:rsidR="000A6971">
        <w:rPr>
          <w:color w:val="000000" w:themeColor="text1"/>
          <w:lang w:val="en-GB"/>
        </w:rPr>
        <w:t>this sector</w:t>
      </w:r>
      <w:r>
        <w:rPr>
          <w:color w:val="000000" w:themeColor="text1"/>
          <w:lang w:val="en-GB"/>
        </w:rPr>
        <w:t xml:space="preserve"> as well as the </w:t>
      </w:r>
      <w:r w:rsidR="00123149">
        <w:rPr>
          <w:color w:val="000000" w:themeColor="text1"/>
          <w:lang w:val="en-GB"/>
        </w:rPr>
        <w:t xml:space="preserve">total </w:t>
      </w:r>
      <w:r w:rsidR="00123149" w:rsidRPr="00041684">
        <w:rPr>
          <w:szCs w:val="20"/>
          <w:lang w:val="en-GB"/>
        </w:rPr>
        <w:t>PM</w:t>
      </w:r>
      <w:r w:rsidR="00123149" w:rsidRPr="00041684">
        <w:rPr>
          <w:szCs w:val="20"/>
          <w:vertAlign w:val="subscript"/>
          <w:lang w:val="en-GB"/>
        </w:rPr>
        <w:t>2.5</w:t>
      </w:r>
      <w:r w:rsidR="00123149">
        <w:rPr>
          <w:szCs w:val="20"/>
          <w:vertAlign w:val="subscript"/>
          <w:lang w:val="en-GB"/>
        </w:rPr>
        <w:t xml:space="preserve"> </w:t>
      </w:r>
      <w:r w:rsidR="00123149" w:rsidRPr="00123149">
        <w:rPr>
          <w:szCs w:val="20"/>
          <w:lang w:val="en-GB"/>
        </w:rPr>
        <w:t>burden</w:t>
      </w:r>
      <w:r>
        <w:rPr>
          <w:color w:val="000000" w:themeColor="text1"/>
          <w:lang w:val="en-GB"/>
        </w:rPr>
        <w:t xml:space="preserve">. Since the dose-response functions are non-linear, with a curve that is steep at low concentrations and flattens towards higher concentrations, there are diminishing returns of reduction in pollution levels at higher concentrations </w:t>
      </w:r>
      <w:r>
        <w:rPr>
          <w:color w:val="000000" w:themeColor="text1"/>
          <w:lang w:val="en-GB"/>
        </w:rPr>
        <w:fldChar w:fldCharType="begin" w:fldLock="1"/>
      </w:r>
      <w:r w:rsidR="005C3B0E">
        <w:rPr>
          <w:color w:val="000000" w:themeColor="text1"/>
          <w:lang w:val="en-GB"/>
        </w:rPr>
        <w:instrText>ADDIN CSL_CITATION {"citationItems":[{"id":"ITEM-1","itemData":{"DOI":"10.1021/acs.estlett.8b00360","ISSN":"23288930","abstract":"Exposure to ambient fine particulate matter (PM2.5) air pollution is a major risk for premature death. Here, we systematically quantify the global impact of PM2.5 on life expectancy. Using data from the Global Burden of Disease project and actuarial standard life table methods, we estimate global and national decrements in life expectancy that can be attributed to ambient PM2.5 for 185 countries. In 2016, PM2.5 exposure reduced average global life expectancy at birth by 1 year with reductions of 1.2-1.9 years in polluted countries of Asia and Africa. If PM2.5 in all countries met the World Health Organization Air Quality Guideline (10 μg m-3), we estimate life expectancy could increase by a population-weighted median of 0.6 year (interquartile range of 0.2-1.0 year), a benefit of a magnitude similar to that of eradicating lung and breast cancer. Because background disease rates modulate the effect of air pollution on life expectancy, high age-specific rates of cardiovascular disease in many polluted low- and middle-income countries amplify the impact of PM2.5 on survival. Our analysis adds to prior research by illustrating how mortality from air pollution substantially reduces human longevity.","author":[{"dropping-particle":"","family":"Apte","given":"Joshua S.","non-dropping-particle":"","parse-names":false,"suffix":""},{"dropping-particle":"","family":"Brauer","given":"Michael","non-dropping-particle":"","parse-names":false,"suffix":""},{"dropping-particle":"","family":"Cohen","given":"Aaron J.","non-dropping-particle":"","parse-names":false,"suffix":""},{"dropping-particle":"","family":"Ezzati","given":"Majid","non-dropping-particle":"","parse-names":false,"suffix":""},{"dropping-particle":"","family":"Pope","given":"C. Arden","non-dropping-particle":"","parse-names":false,"suffix":""}],"container-title":"Environmental Science and Technology Letters","id":"ITEM-1","issue":"9","issued":{"date-parts":[["2018"]]},"page":"546-551","title":"Ambient PM2.5 Reduces Global and Regional Life Expectancy","type":"article-journal","volume":"5"},"uris":["http://www.mendeley.com/documents/?uuid=5772fb64-a769-4c69-96c9-1fcde4f895da","http://www.mendeley.com/documents/?uuid=d030bafe-e8c8-4672-8038-e6ce1df6b10c"]}],"mendeley":{"formattedCitation":"[2]","plainTextFormattedCitation":"[2]","previouslyFormattedCitation":"[2]"},"properties":{"noteIndex":0},"schema":"https://github.com/citation-style-language/schema/raw/master/csl-citation.json"}</w:instrText>
      </w:r>
      <w:r>
        <w:rPr>
          <w:color w:val="000000" w:themeColor="text1"/>
          <w:lang w:val="en-GB"/>
        </w:rPr>
        <w:fldChar w:fldCharType="separate"/>
      </w:r>
      <w:r w:rsidR="005C3B0E" w:rsidRPr="005C3B0E">
        <w:rPr>
          <w:noProof/>
          <w:color w:val="000000" w:themeColor="text1"/>
          <w:lang w:val="en-GB"/>
        </w:rPr>
        <w:t>[2]</w:t>
      </w:r>
      <w:r>
        <w:rPr>
          <w:color w:val="000000" w:themeColor="text1"/>
          <w:lang w:val="en-GB"/>
        </w:rPr>
        <w:fldChar w:fldCharType="end"/>
      </w:r>
      <w:r>
        <w:rPr>
          <w:color w:val="000000" w:themeColor="text1"/>
          <w:lang w:val="en-GB"/>
        </w:rPr>
        <w:t>.</w:t>
      </w:r>
      <w:r w:rsidR="003F310F">
        <w:rPr>
          <w:color w:val="000000" w:themeColor="text1"/>
          <w:lang w:val="en-GB"/>
        </w:rPr>
        <w:t xml:space="preserve"> </w:t>
      </w:r>
      <w:r w:rsidR="000A6971">
        <w:rPr>
          <w:color w:val="000000" w:themeColor="text1"/>
          <w:lang w:val="en-GB"/>
        </w:rPr>
        <w:t xml:space="preserve">The two factors (proportion of traffic and overall </w:t>
      </w:r>
      <w:r w:rsidR="009F47EB" w:rsidRPr="00041684">
        <w:rPr>
          <w:szCs w:val="20"/>
          <w:lang w:val="en-GB"/>
        </w:rPr>
        <w:t>PM</w:t>
      </w:r>
      <w:r w:rsidR="009F47EB" w:rsidRPr="00041684">
        <w:rPr>
          <w:szCs w:val="20"/>
          <w:vertAlign w:val="subscript"/>
          <w:lang w:val="en-GB"/>
        </w:rPr>
        <w:t>2.5</w:t>
      </w:r>
      <w:r w:rsidR="009F47EB" w:rsidRPr="00041684">
        <w:rPr>
          <w:szCs w:val="20"/>
          <w:lang w:val="en-GB"/>
        </w:rPr>
        <w:t xml:space="preserve"> </w:t>
      </w:r>
      <w:r w:rsidR="000A6971">
        <w:rPr>
          <w:color w:val="000000" w:themeColor="text1"/>
          <w:lang w:val="en-GB"/>
        </w:rPr>
        <w:t xml:space="preserve">concentrations) vary greatly across the world </w:t>
      </w:r>
      <w:r w:rsidR="000A6971">
        <w:rPr>
          <w:color w:val="000000" w:themeColor="text1"/>
          <w:lang w:val="en-GB"/>
        </w:rPr>
        <w:fldChar w:fldCharType="begin" w:fldLock="1"/>
      </w:r>
      <w:r w:rsidR="005C3B0E">
        <w:rPr>
          <w:color w:val="000000" w:themeColor="text1"/>
          <w:lang w:val="en-GB"/>
        </w:rPr>
        <w:instrText>ADDIN CSL_CITATION {"citationItems":[{"id":"ITEM-1","itemData":{"DOI":"10.1016/j.atmosenv.2015.08.087","ISSN":"18732844","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Systematic Scopus and Google searches were performed to retrieve city studies of source apportionment for particulate matter. Six source categories were defined. Country and regional averages of source apportionment were estimated based on city population weighting.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author":[{"dropping-particle":"","family":"Karagulian","given":"Federico","non-dropping-particle":"","parse-names":false,"suffix":""},{"dropping-particle":"","family":"Belis","given":"Claudio A.","non-dropping-particle":"","parse-names":false,"suffix":""},{"dropping-particle":"","family":"Dora","given":"Carlos Francisco C.","non-dropping-particle":"","parse-names":false,"suffix":""},{"dropping-particle":"","family":"Prüss-Ustün","given":"Annette M.","non-dropping-particle":"","parse-names":false,"suffix":""},{"dropping-particle":"","family":"Bonjour","given":"Sophie","non-dropping-particle":"","parse-names":false,"suffix":""},{"dropping-particle":"","family":"Adair-Rohani","given":"Heather","non-dropping-particle":"","parse-names":false,"suffix":""},{"dropping-particle":"","family":"Amann","given":"Markus","non-dropping-particle":"","parse-names":false,"suffix":""}],"container-title":"Atmospheric Environment","id":"ITEM-1","issued":{"date-parts":[["2015"]]},"page":"475-483","publisher":"Elsevier Ltd","title":"Contributions to cities' ambient particulate matter (PM): A systematic review of local source contributions at global level","type":"article-journal","volume":"120"},"uris":["http://www.mendeley.com/documents/?uuid=c10f0dac-4c93-4d4e-8f05-839ce9817d27","http://www.mendeley.com/documents/?uuid=c9ae3b9b-d886-4da8-a56a-3c89390471cf"]},{"id":"ITEM-2","itemData":{"URL":"https://www.who.int/news-room/fact-sheets/detail/ambient-(outdoor)-air-quality-and-health#:~:text=%22WHO air quality guidelines%22 estimate,related deaths by around 15%25","author":[{"dropping-particle":"","family":"WHO","given":"","non-dropping-particle":"","parse-names":false,"suffix":""}],"id":"ITEM-2","issued":{"date-parts":[["2018"]]},"title":"Ambient (outdoor) air pollution","type":"webpage"},"uris":["http://www.mendeley.com/documents/?uuid=5bf59728-f354-46e5-aee3-5a79fc4f0e01","http://www.mendeley.com/documents/?uuid=f6561177-b346-4b6d-8efa-d5fe9318290c"]},{"id":"ITEM-3","itemData":{"DOI":"10.1016/j.envint.2020.105800","ISSN":"18736750","PMID":"32474298","abstract":"Quantifying traffic contribution to air pollution in urban settings is required to inform traffic management strategies and environmental policies that aim at improving air quality. Assessments and comparative analyses across multiple urban areas are challenged by the lack of datasets and methods available for global applications. In this study, we quantify the traffic contribution to particulate matter concentration in multiple cities worldwide by synthesising 155 previous studies reported in the World Health Organization (WHO)’s air pollution source apportionment data for PM10 and PM2.5. We employed a Bayesian multilevel meta-regression that accounts for uncertainties and captures both within- and between-study variations (in estimation methods, study protocols, etc.) through study-specific and location-specific explanatory variables. The final sample analysed in this paper covers 169 cities worldwide. Based on our analysis, traffic contribution to air pollution (particulate matter) varies from 5% to 61% in cities worldwide, with an average of 27%. We found that variability in the traffic contribution estimates reported worldwide can be explained by the region of study, publication year, PM size fraction, and population. Specifically, traffic contribution to air pollution in cities located in Europe, North America, or Oceania is on average 36% lower relative to the rest of the world. Traffic contribution is 28% lower among studies published after 2005 than those published on or before 2005. Traffic contribution is on average 24% lower among cities with less than 500,000 inhabitants and 19% higher when estimated based on PM10 relative to PM2.5. This quantitative summary overcomes challenges in the data and provides useful information for health impact modellers and decision-makers to assess impacts of traffic reduction policies.","author":[{"dropping-particle":"","family":"Heydari","given":"Shahram","non-dropping-particle":"","parse-names":false,"suffix":""},{"dropping-particle":"","family":"Tainio","given":"Marko","non-dropping-particle":"","parse-names":false,"suffix":""},{"dropping-particle":"","family":"Woodcock","given":"James","non-dropping-particle":"","parse-names":false,"suffix":""},{"dropping-particle":"","family":"Nazelle","given":"Audrey","non-dropping-particle":"de","parse-names":false,"suffix":""}],"container-title":"Environment International","id":"ITEM-3","issue":"May","issued":{"date-parts":[["2020"]]},"page":"105800","publisher":"Elsevier","title":"Estimating traffic contribution to particulate matter concentration in urban areas using a multilevel Bayesian meta-regression approach","type":"article-journal","volume":"141"},"uris":["http://www.mendeley.com/documents/?uuid=9ab589d6-d87a-4bad-830d-21582bc2b457"]}],"mendeley":{"formattedCitation":"[17–19]","plainTextFormattedCitation":"[17–19]","previouslyFormattedCitation":"[17–19]"},"properties":{"noteIndex":0},"schema":"https://github.com/citation-style-language/schema/raw/master/csl-citation.json"}</w:instrText>
      </w:r>
      <w:r w:rsidR="000A6971">
        <w:rPr>
          <w:color w:val="000000" w:themeColor="text1"/>
          <w:lang w:val="en-GB"/>
        </w:rPr>
        <w:fldChar w:fldCharType="separate"/>
      </w:r>
      <w:r w:rsidR="005C3B0E" w:rsidRPr="005C3B0E">
        <w:rPr>
          <w:noProof/>
          <w:color w:val="000000" w:themeColor="text1"/>
          <w:lang w:val="en-GB"/>
        </w:rPr>
        <w:t>[17–19]</w:t>
      </w:r>
      <w:r w:rsidR="000A6971">
        <w:rPr>
          <w:color w:val="000000" w:themeColor="text1"/>
          <w:lang w:val="en-GB"/>
        </w:rPr>
        <w:fldChar w:fldCharType="end"/>
      </w:r>
      <w:r w:rsidR="000A6971">
        <w:rPr>
          <w:color w:val="000000" w:themeColor="text1"/>
          <w:lang w:val="en-GB"/>
        </w:rPr>
        <w:t xml:space="preserve">. </w:t>
      </w:r>
      <w:r w:rsidR="00EF32D8">
        <w:rPr>
          <w:color w:val="000000" w:themeColor="text1"/>
          <w:lang w:val="en-GB"/>
        </w:rPr>
        <w:t xml:space="preserve">For example, </w:t>
      </w:r>
      <w:r w:rsidR="009248FC">
        <w:rPr>
          <w:color w:val="000000" w:themeColor="text1"/>
          <w:lang w:val="en-GB"/>
        </w:rPr>
        <w:fldChar w:fldCharType="begin" w:fldLock="1"/>
      </w:r>
      <w:r w:rsidR="00A17921">
        <w:rPr>
          <w:color w:val="000000" w:themeColor="text1"/>
          <w:lang w:val="en-GB"/>
        </w:rPr>
        <w:instrText>ADDIN CSL_CITATION {"citationItems":[{"id":"ITEM-1","itemData":{"DOI":"10.1016/j.envint.2020.105800","ISSN":"18736750","PMID":"32474298","abstract":"Quantifying traffic contribution to air pollution in urban settings is required to inform traffic management strategies and environmental policies that aim at improving air quality. Assessments and comparative analyses across multiple urban areas are challenged by the lack of datasets and methods available for global applications. In this study, we quantify the traffic contribution to particulate matter concentration in multiple cities worldwide by synthesising 155 previous studies reported in the World Health Organization (WHO)’s air pollution source apportionment data for PM10 and PM2.5. We employed a Bayesian multilevel meta-regression that accounts for uncertainties and captures both within- and between-study variations (in estimation methods, study protocols, etc.) through study-specific and location-specific explanatory variables. The final sample analysed in this paper covers 169 cities worldwide. Based on our analysis, traffic contribution to air pollution (particulate matter) varies from 5% to 61% in cities worldwide, with an average of 27%. We found that variability in the traffic contribution estimates reported worldwide can be explained by the region of study, publication year, PM size fraction, and population. Specifically, traffic contribution to air pollution in cities located in Europe, North America, or Oceania is on average 36% lower relative to the rest of the world. Traffic contribution is 28% lower among studies published after 2005 than those published on or before 2005. Traffic contribution is on average 24% lower among cities with less than 500,000 inhabitants and 19% higher when estimated based on PM10 relative to PM2.5. This quantitative summary overcomes challenges in the data and provides useful information for health impact modellers and decision-makers to assess impacts of traffic reduction policies.","author":[{"dropping-particle":"","family":"Heydari","given":"Shahram","non-dropping-particle":"","parse-names":false,"suffix":""},{"dropping-particle":"","family":"Tainio","given":"Marko","non-dropping-particle":"","parse-names":false,"suffix":""},{"dropping-particle":"","family":"Woodcock","given":"James","non-dropping-particle":"","parse-names":false,"suffix":""},{"dropping-particle":"","family":"Nazelle","given":"Audrey","non-dropping-particle":"de","parse-names":false,"suffix":""}],"container-title":"Environment International","id":"ITEM-1","issue":"May","issued":{"date-parts":[["2020"]]},"page":"105800","publisher":"Elsevier","title":"Estimating traffic contribution to particulate matter concentration in urban areas using a multilevel Bayesian meta-regression approach","type":"article-journal","volume":"141"},"uris":["http://www.mendeley.com/documents/?uuid=9ab589d6-d87a-4bad-830d-21582bc2b457"]}],"mendeley":{"formattedCitation":"[19]","manualFormatting":"Heydari et al. ","plainTextFormattedCitation":"[19]","previouslyFormattedCitation":"[19]"},"properties":{"noteIndex":0},"schema":"https://github.com/citation-style-language/schema/raw/master/csl-citation.json"}</w:instrText>
      </w:r>
      <w:r w:rsidR="009248FC">
        <w:rPr>
          <w:color w:val="000000" w:themeColor="text1"/>
          <w:lang w:val="en-GB"/>
        </w:rPr>
        <w:fldChar w:fldCharType="separate"/>
      </w:r>
      <w:r w:rsidR="009248FC" w:rsidRPr="009248FC">
        <w:rPr>
          <w:noProof/>
          <w:color w:val="000000" w:themeColor="text1"/>
          <w:lang w:val="en-GB"/>
        </w:rPr>
        <w:t xml:space="preserve">Heydari et al. </w:t>
      </w:r>
      <w:r w:rsidR="009248FC">
        <w:rPr>
          <w:color w:val="000000" w:themeColor="text1"/>
          <w:lang w:val="en-GB"/>
        </w:rPr>
        <w:fldChar w:fldCharType="end"/>
      </w:r>
      <w:r w:rsidR="009C0905">
        <w:rPr>
          <w:color w:val="000000" w:themeColor="text1"/>
          <w:lang w:val="en-GB"/>
        </w:rPr>
        <w:t>[19]</w:t>
      </w:r>
      <w:r w:rsidR="00EF32D8">
        <w:rPr>
          <w:color w:val="000000" w:themeColor="text1"/>
          <w:lang w:val="en-GB"/>
        </w:rPr>
        <w:t xml:space="preserve"> showed that traffic contribution estimates as well as uncertainties around these estimates vary largely</w:t>
      </w:r>
      <w:r w:rsidR="00846E10">
        <w:rPr>
          <w:color w:val="000000" w:themeColor="text1"/>
          <w:lang w:val="en-GB"/>
        </w:rPr>
        <w:t xml:space="preserve"> across </w:t>
      </w:r>
      <w:r w:rsidR="00244D50">
        <w:rPr>
          <w:color w:val="000000" w:themeColor="text1"/>
          <w:lang w:val="en-GB"/>
        </w:rPr>
        <w:t>various</w:t>
      </w:r>
      <w:r w:rsidR="008435DF">
        <w:rPr>
          <w:color w:val="000000" w:themeColor="text1"/>
          <w:lang w:val="en-GB"/>
        </w:rPr>
        <w:t xml:space="preserve"> cities and</w:t>
      </w:r>
      <w:r w:rsidR="00846E10">
        <w:rPr>
          <w:color w:val="000000" w:themeColor="text1"/>
          <w:lang w:val="en-GB"/>
        </w:rPr>
        <w:t xml:space="preserve"> regions</w:t>
      </w:r>
      <w:r w:rsidR="008435DF">
        <w:rPr>
          <w:color w:val="000000" w:themeColor="text1"/>
          <w:lang w:val="en-GB"/>
        </w:rPr>
        <w:t xml:space="preserve"> worldwide</w:t>
      </w:r>
      <w:r w:rsidR="00EF32D8">
        <w:rPr>
          <w:color w:val="000000" w:themeColor="text1"/>
          <w:lang w:val="en-GB"/>
        </w:rPr>
        <w:t xml:space="preserve">. </w:t>
      </w:r>
      <w:r w:rsidR="000A6971">
        <w:rPr>
          <w:color w:val="000000" w:themeColor="text1"/>
          <w:lang w:val="en-GB"/>
        </w:rPr>
        <w:t xml:space="preserve">Many </w:t>
      </w:r>
      <w:r w:rsidR="00FD7B3F">
        <w:rPr>
          <w:color w:val="000000" w:themeColor="text1"/>
          <w:lang w:val="en-GB"/>
        </w:rPr>
        <w:t>LMIC cities</w:t>
      </w:r>
      <w:r w:rsidR="000A6971">
        <w:rPr>
          <w:color w:val="000000" w:themeColor="text1"/>
          <w:lang w:val="en-GB"/>
        </w:rPr>
        <w:t xml:space="preserve"> have high </w:t>
      </w:r>
      <w:r w:rsidR="00AF23B5">
        <w:rPr>
          <w:color w:val="000000" w:themeColor="text1"/>
          <w:lang w:val="en-GB"/>
        </w:rPr>
        <w:t>concentrations</w:t>
      </w:r>
      <w:r w:rsidR="000A6971">
        <w:rPr>
          <w:color w:val="000000" w:themeColor="text1"/>
          <w:lang w:val="en-GB"/>
        </w:rPr>
        <w:t xml:space="preserve"> of pollution because of contributions from multiple sectors, of which transport is</w:t>
      </w:r>
      <w:r w:rsidR="00A874CB">
        <w:rPr>
          <w:color w:val="000000" w:themeColor="text1"/>
          <w:lang w:val="en-GB"/>
        </w:rPr>
        <w:t xml:space="preserve"> only</w:t>
      </w:r>
      <w:r w:rsidR="000A6971">
        <w:rPr>
          <w:color w:val="000000" w:themeColor="text1"/>
          <w:lang w:val="en-GB"/>
        </w:rPr>
        <w:t xml:space="preserve"> one of them </w:t>
      </w:r>
      <w:r w:rsidR="000A6971">
        <w:rPr>
          <w:color w:val="000000" w:themeColor="text1"/>
          <w:lang w:val="en-GB"/>
        </w:rPr>
        <w:fldChar w:fldCharType="begin" w:fldLock="1"/>
      </w:r>
      <w:r w:rsidR="005C3B0E">
        <w:rPr>
          <w:color w:val="000000" w:themeColor="text1"/>
          <w:lang w:val="en-GB"/>
        </w:rPr>
        <w:instrText>ADDIN CSL_CITATION {"citationItems":[{"id":"ITEM-1","itemData":{"DOI":"https://doi.org/10.1016/j.uclim.2018.11.005","ISSN":"2212-0955","abstract":"Delhi, with a population of 22 million (1.6% of national total) is one of the most polluted capital cities in the world. Nearly 50% of the published literature in India focus on air pollution in Delhi. However, air pollution impacts are not limited only to the capital city. Yet, there is little information and attempt to quantify these impacts for Tier 1 and 2 cities, even though they account for &gt;30% of India's population. To remedy this vacuum of information, the Air Pollution knowledge Assessments (APnA) city program deliberately focuses on 20 Indian cities, other than Delhi. We established baseline multi-pollutant high-resolution emissions inventory, after collating information from multiple resources detailed in this paper, which was used to estimate spatial concentrations of key pollutants across city's urban airshed using WRF-CAMx chemical transport modeling system. The inventory includes anthropogenic sources, such as transport (road, rail, ship, and aviation), large scale power generation (from coal, diesel, and gas power plants), small scale power generation (from diesel generator sets for household use, commercial use, and agricultural water pumping), small and medium scale industries, dust (road resuspension and construction), domestic (cooking, heating, and lighting), open waste burning, and open fires and non-anthropogenic sources, such as sea salt, dust storms, biogenic, and lightning. The emissions inventory is currently in use for 3-day advance air quality forecasting for public release on an on-going basis. Using meteorological parameters and big data like gridded speed maps from google, the emissions inventory is dynamically updated. The results from this research will be valuable to local and national policy makers - especially the information on source contributions to air pollution.","author":[{"dropping-particle":"","family":"Guttikunda","given":"Sarath K","non-dropping-particle":"","parse-names":false,"suffix":""},{"dropping-particle":"","family":"Nishadh","given":"K A","non-dropping-particle":"","parse-names":false,"suffix":""},{"dropping-particle":"","family":"Jawahar","given":"Puja","non-dropping-particle":"","parse-names":false,"suffix":""}],"container-title":"Urban Climate","id":"ITEM-1","issued":{"date-parts":[["2019"]]},"page":"124-141","title":"Air pollution knowledge assessments (APnA) for 20 Indian cities","type":"article-journal","volume":"27"},"uris":["http://www.mendeley.com/documents/?uuid=43c885cc-5397-4d0f-bba3-0fd09d231337","http://www.mendeley.com/documents/?uuid=af3b10a9-d09a-4ef4-ad10-e844f1049a87"]},{"id":"ITEM-2","itemData":{"URL":"https://www.who.int/news-room/fact-sheets/detail/ambient-(outdoor)-air-quality-and-health#:~:text=%22WHO air quality guidelines%22 estimate,related deaths by around 15%25","author":[{"dropping-particle":"","family":"WHO","given":"","non-dropping-particle":"","parse-names":false,"suffix":""}],"id":"ITEM-2","issued":{"date-parts":[["2018"]]},"title":"Ambient (outdoor) air pollution","type":"webpage"},"uris":["http://www.mendeley.com/documents/?uuid=f6561177-b346-4b6d-8efa-d5fe9318290c","http://www.mendeley.com/documents/?uuid=5bf59728-f354-46e5-aee3-5a79fc4f0e01"]}],"mendeley":{"formattedCitation":"[18,20]","plainTextFormattedCitation":"[18,20]","previouslyFormattedCitation":"[18,20]"},"properties":{"noteIndex":0},"schema":"https://github.com/citation-style-language/schema/raw/master/csl-citation.json"}</w:instrText>
      </w:r>
      <w:r w:rsidR="000A6971">
        <w:rPr>
          <w:color w:val="000000" w:themeColor="text1"/>
          <w:lang w:val="en-GB"/>
        </w:rPr>
        <w:fldChar w:fldCharType="separate"/>
      </w:r>
      <w:r w:rsidR="005C3B0E" w:rsidRPr="005C3B0E">
        <w:rPr>
          <w:noProof/>
          <w:color w:val="000000" w:themeColor="text1"/>
          <w:lang w:val="en-GB"/>
        </w:rPr>
        <w:t>[18,20]</w:t>
      </w:r>
      <w:r w:rsidR="000A6971">
        <w:rPr>
          <w:color w:val="000000" w:themeColor="text1"/>
          <w:lang w:val="en-GB"/>
        </w:rPr>
        <w:fldChar w:fldCharType="end"/>
      </w:r>
      <w:r w:rsidR="000A6971">
        <w:rPr>
          <w:color w:val="000000" w:themeColor="text1"/>
          <w:lang w:val="en-GB"/>
        </w:rPr>
        <w:t xml:space="preserve">. </w:t>
      </w:r>
      <w:r w:rsidR="007B55DD">
        <w:rPr>
          <w:color w:val="000000" w:themeColor="text1"/>
          <w:lang w:val="en-GB"/>
        </w:rPr>
        <w:t>Many of the high-income countries have achieved cleaner air due to</w:t>
      </w:r>
      <w:r w:rsidR="000A6971">
        <w:rPr>
          <w:color w:val="000000" w:themeColor="text1"/>
          <w:lang w:val="en-GB"/>
        </w:rPr>
        <w:t xml:space="preserve"> </w:t>
      </w:r>
      <w:r w:rsidR="008435DF">
        <w:rPr>
          <w:color w:val="000000" w:themeColor="text1"/>
          <w:lang w:val="en-GB"/>
        </w:rPr>
        <w:t xml:space="preserve">the </w:t>
      </w:r>
      <w:r w:rsidR="000A6971">
        <w:rPr>
          <w:color w:val="000000" w:themeColor="text1"/>
          <w:lang w:val="en-GB"/>
        </w:rPr>
        <w:t>reduction of em</w:t>
      </w:r>
      <w:r w:rsidR="007B55DD">
        <w:rPr>
          <w:color w:val="000000" w:themeColor="text1"/>
          <w:lang w:val="en-GB"/>
        </w:rPr>
        <w:t>issions across multiple sectors</w:t>
      </w:r>
      <w:r w:rsidR="000A6971">
        <w:rPr>
          <w:color w:val="000000" w:themeColor="text1"/>
          <w:lang w:val="en-GB"/>
        </w:rPr>
        <w:t>.</w:t>
      </w:r>
      <w:r w:rsidR="00FD7B3F">
        <w:rPr>
          <w:color w:val="000000" w:themeColor="text1"/>
          <w:lang w:val="en-GB"/>
        </w:rPr>
        <w:t xml:space="preserve"> </w:t>
      </w:r>
      <w:r w:rsidR="007E6C1E">
        <w:rPr>
          <w:color w:val="000000" w:themeColor="text1"/>
          <w:lang w:val="en-GB"/>
        </w:rPr>
        <w:t>Based on the WHO source apportionment database</w:t>
      </w:r>
      <w:r w:rsidR="000A6971">
        <w:rPr>
          <w:color w:val="000000" w:themeColor="text1"/>
          <w:lang w:val="en-GB"/>
        </w:rPr>
        <w:t xml:space="preserve"> </w:t>
      </w:r>
      <w:r w:rsidR="000A6971">
        <w:rPr>
          <w:color w:val="000000" w:themeColor="text1"/>
          <w:lang w:val="en-GB"/>
        </w:rPr>
        <w:fldChar w:fldCharType="begin" w:fldLock="1"/>
      </w:r>
      <w:r w:rsidR="005C3B0E">
        <w:rPr>
          <w:color w:val="000000" w:themeColor="text1"/>
          <w:lang w:val="en-GB"/>
        </w:rPr>
        <w:instrText>ADDIN CSL_CITATION {"citationItems":[{"id":"ITEM-1","itemData":{"URL":"http://www.who.int/quantifying_ehimpacts/global/source_apport/","author":[{"dropping-particle":"","family":"WHO","given":"","non-dropping-particle":"","parse-names":false,"suffix":""}],"id":"ITEM-1","issued":{"date-parts":[["2015"]]},"title":"WHO's Source Apportionment Database for PM10 and PM2.5 Updated to August 2014","type":"webpage"},"uris":["http://www.mendeley.com/documents/?uuid=a7599bef-3402-4011-9e21-f6993b22d180","http://www.mendeley.com/documents/?uuid=d803e7a4-e3c7-41a6-9038-9aa99bf8e90b"]}],"mendeley":{"formattedCitation":"[21]","plainTextFormattedCitation":"[21]","previouslyFormattedCitation":"[21]"},"properties":{"noteIndex":0},"schema":"https://github.com/citation-style-language/schema/raw/master/csl-citation.json"}</w:instrText>
      </w:r>
      <w:r w:rsidR="000A6971">
        <w:rPr>
          <w:color w:val="000000" w:themeColor="text1"/>
          <w:lang w:val="en-GB"/>
        </w:rPr>
        <w:fldChar w:fldCharType="separate"/>
      </w:r>
      <w:r w:rsidR="005C3B0E" w:rsidRPr="005C3B0E">
        <w:rPr>
          <w:noProof/>
          <w:color w:val="000000" w:themeColor="text1"/>
          <w:lang w:val="en-GB"/>
        </w:rPr>
        <w:t>[21]</w:t>
      </w:r>
      <w:r w:rsidR="000A6971">
        <w:rPr>
          <w:color w:val="000000" w:themeColor="text1"/>
          <w:lang w:val="en-GB"/>
        </w:rPr>
        <w:fldChar w:fldCharType="end"/>
      </w:r>
      <w:r w:rsidR="007E6C1E">
        <w:rPr>
          <w:color w:val="000000" w:themeColor="text1"/>
          <w:lang w:val="en-GB"/>
        </w:rPr>
        <w:t>, employing</w:t>
      </w:r>
      <w:r w:rsidR="00E821D9">
        <w:rPr>
          <w:color w:val="000000" w:themeColor="text1"/>
          <w:lang w:val="en-GB"/>
        </w:rPr>
        <w:t xml:space="preserve"> </w:t>
      </w:r>
      <w:r w:rsidR="007E6C1E">
        <w:rPr>
          <w:color w:val="000000" w:themeColor="text1"/>
          <w:lang w:val="en-GB"/>
        </w:rPr>
        <w:t>a population-weighted approach,</w:t>
      </w:r>
      <w:r w:rsidR="008F182F">
        <w:rPr>
          <w:color w:val="000000" w:themeColor="text1"/>
          <w:lang w:val="en-GB"/>
        </w:rPr>
        <w:t xml:space="preserve"> Karagulian et al.</w:t>
      </w:r>
      <w:r w:rsidR="007E6C1E">
        <w:rPr>
          <w:color w:val="000000" w:themeColor="text1"/>
          <w:lang w:val="en-GB"/>
        </w:rPr>
        <w:t xml:space="preserve"> </w:t>
      </w:r>
      <w:r w:rsidR="005C3B0E">
        <w:rPr>
          <w:color w:val="000000" w:themeColor="text1"/>
          <w:lang w:val="en-GB"/>
        </w:rPr>
        <w:fldChar w:fldCharType="begin" w:fldLock="1"/>
      </w:r>
      <w:r w:rsidR="005C3B0E">
        <w:rPr>
          <w:color w:val="000000" w:themeColor="text1"/>
          <w:lang w:val="en-GB"/>
        </w:rPr>
        <w:instrText>ADDIN CSL_CITATION {"citationItems":[{"id":"ITEM-1","itemData":{"DOI":"10.1016/j.atmosenv.2015.08.087","ISSN":"18732844","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Systematic Scopus and Google searches were performed to retrieve city studies of source apportionment for particulate matter. Six source categories were defined. Country and regional averages of source apportionment were estimated based on city population weighting.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author":[{"dropping-particle":"","family":"Karagulian","given":"Federico","non-dropping-particle":"","parse-names":false,"suffix":""},{"dropping-particle":"","family":"Belis","given":"Claudio A.","non-dropping-particle":"","parse-names":false,"suffix":""},{"dropping-particle":"","family":"Dora","given":"Carlos Francisco C.","non-dropping-particle":"","parse-names":false,"suffix":""},{"dropping-particle":"","family":"Prüss-Ustün","given":"Annette M.","non-dropping-particle":"","parse-names":false,"suffix":""},{"dropping-particle":"","family":"Bonjour","given":"Sophie","non-dropping-particle":"","parse-names":false,"suffix":""},{"dropping-particle":"","family":"Adair-Rohani","given":"Heather","non-dropping-particle":"","parse-names":false,"suffix":""},{"dropping-particle":"","family":"Amann","given":"Markus","non-dropping-particle":"","parse-names":false,"suffix":""}],"container-title":"Atmospheric Environment","id":"ITEM-1","issued":{"date-parts":[["2015"]]},"page":"475-483","publisher":"Elsevier Ltd","title":"Contributions to cities' ambient particulate matter (PM): A systematic review of local source contributions at global level","type":"article-journal","volume":"120"},"uris":["http://www.mendeley.com/documents/?uuid=c10f0dac-4c93-4d4e-8f05-839ce9817d27"]}],"mendeley":{"formattedCitation":"[17]","plainTextFormattedCitation":"[17]","previouslyFormattedCitation":"[17]"},"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17]</w:t>
      </w:r>
      <w:r w:rsidR="005C3B0E">
        <w:rPr>
          <w:color w:val="000000" w:themeColor="text1"/>
          <w:lang w:val="en-GB"/>
        </w:rPr>
        <w:fldChar w:fldCharType="end"/>
      </w:r>
      <w:r w:rsidR="005C3B0E">
        <w:rPr>
          <w:color w:val="000000" w:themeColor="text1"/>
          <w:lang w:val="en-GB"/>
        </w:rPr>
        <w:t xml:space="preserve"> </w:t>
      </w:r>
      <w:r w:rsidR="00E821D9">
        <w:rPr>
          <w:color w:val="000000" w:themeColor="text1"/>
          <w:lang w:val="en-GB"/>
        </w:rPr>
        <w:t xml:space="preserve">conducted a systematic review of local source contributions </w:t>
      </w:r>
      <w:r w:rsidR="00EA72B2">
        <w:rPr>
          <w:color w:val="000000" w:themeColor="text1"/>
          <w:lang w:val="en-GB"/>
        </w:rPr>
        <w:t>of PM in cities across the world</w:t>
      </w:r>
      <w:r w:rsidR="007E6C1E">
        <w:rPr>
          <w:color w:val="000000" w:themeColor="text1"/>
          <w:lang w:val="en-GB"/>
        </w:rPr>
        <w:t>. Using the same database</w:t>
      </w:r>
      <w:r w:rsidR="00682913">
        <w:rPr>
          <w:color w:val="000000" w:themeColor="text1"/>
          <w:lang w:val="en-GB"/>
        </w:rPr>
        <w:t xml:space="preserve"> and based on a Bayesian meta-regression approach</w:t>
      </w:r>
      <w:r w:rsidR="007E6C1E">
        <w:rPr>
          <w:color w:val="000000" w:themeColor="text1"/>
          <w:lang w:val="en-GB"/>
        </w:rPr>
        <w:t>,</w:t>
      </w:r>
      <w:r w:rsidR="008F182F">
        <w:rPr>
          <w:color w:val="000000" w:themeColor="text1"/>
          <w:lang w:val="en-GB"/>
        </w:rPr>
        <w:t xml:space="preserve"> Heydari et al.</w:t>
      </w:r>
      <w:r w:rsidR="007E6C1E">
        <w:rPr>
          <w:color w:val="000000" w:themeColor="text1"/>
          <w:lang w:val="en-GB"/>
        </w:rPr>
        <w:t xml:space="preserve"> </w:t>
      </w:r>
      <w:r w:rsidR="005C3B0E">
        <w:rPr>
          <w:color w:val="000000" w:themeColor="text1"/>
          <w:lang w:val="en-GB"/>
        </w:rPr>
        <w:fldChar w:fldCharType="begin" w:fldLock="1"/>
      </w:r>
      <w:r w:rsidR="005C3B0E">
        <w:rPr>
          <w:color w:val="000000" w:themeColor="text1"/>
          <w:lang w:val="en-GB"/>
        </w:rPr>
        <w:instrText>ADDIN CSL_CITATION {"citationItems":[{"id":"ITEM-1","itemData":{"DOI":"10.1016/j.envint.2020.105800","ISSN":"18736750","PMID":"32474298","abstract":"Quantifying traffic contribution to air pollution in urban settings is required to inform traffic management strategies and environmental policies that aim at improving air quality. Assessments and comparative analyses across multiple urban areas are challenged by the lack of datasets and methods available for global applications. In this study, we quantify the traffic contribution to particulate matter concentration in multiple cities worldwide by synthesising 155 previous studies reported in the World Health Organization (WHO)’s air pollution source apportionment data for PM10 and PM2.5. We employed a Bayesian multilevel meta-regression that accounts for uncertainties and captures both within- and between-study variations (in estimation methods, study protocols, etc.) through study-specific and location-specific explanatory variables. The final sample analysed in this paper covers 169 cities worldwide. Based on our analysis, traffic contribution to air pollution (particulate matter) varies from 5% to 61% in cities worldwide, with an average of 27%. We found that variability in the traffic contribution estimates reported worldwide can be explained by the region of study, publication year, PM size fraction, and population. Specifically, traffic contribution to air pollution in cities located in Europe, North America, or Oceania is on average 36% lower relative to the rest of the world. Traffic contribution is 28% lower among studies published after 2005 than those published on or before 2005. Traffic contribution is on average 24% lower among cities with less than 500,000 inhabitants and 19% higher when estimated based on PM10 relative to PM2.5. This quantitative summary overcomes challenges in the data and provides useful information for health impact modellers and decision-makers to assess impacts of traffic reduction policies.","author":[{"dropping-particle":"","family":"Heydari","given":"Shahram","non-dropping-particle":"","parse-names":false,"suffix":""},{"dropping-particle":"","family":"Tainio","given":"Marko","non-dropping-particle":"","parse-names":false,"suffix":""},{"dropping-particle":"","family":"Woodcock","given":"James","non-dropping-particle":"","parse-names":false,"suffix":""},{"dropping-particle":"","family":"Nazelle","given":"Audrey","non-dropping-particle":"de","parse-names":false,"suffix":""}],"container-title":"Environment International","id":"ITEM-1","issue":"May","issued":{"date-parts":[["2020"]]},"page":"105800","publisher":"Elsevier","title":"Estimating traffic contribution to particulate matter concentration in urban areas using a multilevel Bayesian meta-regression approach","type":"article-journal","volume":"141"},"uris":["http://www.mendeley.com/documents/?uuid=9ab589d6-d87a-4bad-830d-21582bc2b457"]}],"mendeley":{"formattedCitation":"[19]","plainTextFormattedCitation":"[19]","previouslyFormattedCitation":"[19]"},"properties":{"noteIndex":0},"schema":"https://github.com/citation-style-language/schema/raw/master/csl-citation.json"}</w:instrText>
      </w:r>
      <w:r w:rsidR="005C3B0E">
        <w:rPr>
          <w:color w:val="000000" w:themeColor="text1"/>
          <w:lang w:val="en-GB"/>
        </w:rPr>
        <w:fldChar w:fldCharType="separate"/>
      </w:r>
      <w:r w:rsidR="005C3B0E" w:rsidRPr="005C3B0E">
        <w:rPr>
          <w:noProof/>
          <w:color w:val="000000" w:themeColor="text1"/>
          <w:lang w:val="en-GB"/>
        </w:rPr>
        <w:t>[19]</w:t>
      </w:r>
      <w:r w:rsidR="005C3B0E">
        <w:rPr>
          <w:color w:val="000000" w:themeColor="text1"/>
          <w:lang w:val="en-GB"/>
        </w:rPr>
        <w:fldChar w:fldCharType="end"/>
      </w:r>
      <w:r w:rsidR="000A6971">
        <w:rPr>
          <w:szCs w:val="20"/>
          <w:lang w:val="en-GB"/>
        </w:rPr>
        <w:t xml:space="preserve"> </w:t>
      </w:r>
      <w:r w:rsidR="000A4CA1">
        <w:rPr>
          <w:szCs w:val="20"/>
          <w:lang w:val="en-GB"/>
        </w:rPr>
        <w:t xml:space="preserve">estimated </w:t>
      </w:r>
      <w:r w:rsidR="00A8286F">
        <w:rPr>
          <w:szCs w:val="20"/>
          <w:lang w:val="en-GB"/>
        </w:rPr>
        <w:t xml:space="preserve">the </w:t>
      </w:r>
      <w:r w:rsidR="000A4CA1">
        <w:rPr>
          <w:szCs w:val="20"/>
          <w:lang w:val="en-GB"/>
        </w:rPr>
        <w:t xml:space="preserve">expected </w:t>
      </w:r>
      <w:r w:rsidR="00EC1474" w:rsidRPr="007E6C1E">
        <w:rPr>
          <w:szCs w:val="20"/>
          <w:lang w:val="en-GB"/>
        </w:rPr>
        <w:t xml:space="preserve">percentage </w:t>
      </w:r>
      <w:r w:rsidR="004A7007" w:rsidRPr="007E6C1E">
        <w:rPr>
          <w:szCs w:val="20"/>
          <w:lang w:val="en-GB"/>
        </w:rPr>
        <w:t xml:space="preserve">contribution of traffic to </w:t>
      </w:r>
      <w:r w:rsidR="00EC1474" w:rsidRPr="007E6C1E">
        <w:rPr>
          <w:szCs w:val="20"/>
          <w:lang w:val="en-GB"/>
        </w:rPr>
        <w:t>PM</w:t>
      </w:r>
      <w:r w:rsidR="002D6685" w:rsidRPr="007E6C1E">
        <w:rPr>
          <w:szCs w:val="20"/>
          <w:vertAlign w:val="subscript"/>
          <w:lang w:val="en-GB"/>
        </w:rPr>
        <w:t>2.5</w:t>
      </w:r>
      <w:r w:rsidR="00EC1474" w:rsidRPr="007E6C1E">
        <w:rPr>
          <w:szCs w:val="20"/>
          <w:lang w:val="en-GB"/>
        </w:rPr>
        <w:t xml:space="preserve"> </w:t>
      </w:r>
      <w:r w:rsidR="004A7007" w:rsidRPr="007E6C1E">
        <w:rPr>
          <w:szCs w:val="20"/>
          <w:lang w:val="en-GB"/>
        </w:rPr>
        <w:t>and PM</w:t>
      </w:r>
      <w:r w:rsidR="004A7007" w:rsidRPr="0035353B">
        <w:rPr>
          <w:szCs w:val="20"/>
          <w:vertAlign w:val="subscript"/>
          <w:lang w:val="en-GB"/>
        </w:rPr>
        <w:t>10</w:t>
      </w:r>
      <w:r w:rsidR="000A4CA1" w:rsidRPr="0035353B">
        <w:rPr>
          <w:szCs w:val="20"/>
          <w:lang w:val="en-GB"/>
        </w:rPr>
        <w:t xml:space="preserve">, and their </w:t>
      </w:r>
      <w:r w:rsidR="000A4CA1" w:rsidRPr="000A4CA1">
        <w:rPr>
          <w:szCs w:val="20"/>
          <w:lang w:val="en-GB"/>
        </w:rPr>
        <w:t>respective uncertainties,</w:t>
      </w:r>
      <w:r w:rsidR="000A4CA1">
        <w:rPr>
          <w:szCs w:val="20"/>
          <w:lang w:val="en-GB"/>
        </w:rPr>
        <w:t xml:space="preserve"> in various cities and regions worldwide</w:t>
      </w:r>
      <w:r w:rsidR="006B508F">
        <w:rPr>
          <w:szCs w:val="20"/>
          <w:lang w:val="en-GB"/>
        </w:rPr>
        <w:t xml:space="preserve">. </w:t>
      </w:r>
    </w:p>
    <w:p w14:paraId="60929235" w14:textId="31FB43BF" w:rsidR="00AE397E" w:rsidRDefault="00BB63AA" w:rsidP="00B54B01">
      <w:pPr>
        <w:pStyle w:val="ListParagraph"/>
        <w:spacing w:line="480" w:lineRule="auto"/>
        <w:ind w:left="0" w:firstLine="360"/>
        <w:rPr>
          <w:lang w:val="en-GB"/>
        </w:rPr>
      </w:pPr>
      <w:r w:rsidRPr="00041684">
        <w:rPr>
          <w:lang w:val="en-GB"/>
        </w:rPr>
        <w:t xml:space="preserve">The </w:t>
      </w:r>
      <w:r w:rsidR="00FA77E2">
        <w:rPr>
          <w:lang w:val="en-GB"/>
        </w:rPr>
        <w:t>primary goal of this research is to estimate the health benefits that can be gained by reduction in traffic emissions</w:t>
      </w:r>
      <w:r w:rsidR="00FA77E2" w:rsidRPr="00041684">
        <w:rPr>
          <w:lang w:val="en-GB"/>
        </w:rPr>
        <w:t>.</w:t>
      </w:r>
      <w:r w:rsidR="00FA77E2">
        <w:rPr>
          <w:lang w:val="en-GB"/>
        </w:rPr>
        <w:t xml:space="preserve"> </w:t>
      </w:r>
      <w:r w:rsidR="00760876" w:rsidRPr="00041684">
        <w:rPr>
          <w:lang w:val="en-GB"/>
        </w:rPr>
        <w:t>This is achieved by carrying out a rigorous meta-analysis exercise, with the aim of pooling strength over several previous studies</w:t>
      </w:r>
      <w:r w:rsidR="005C140E">
        <w:rPr>
          <w:lang w:val="en-GB"/>
        </w:rPr>
        <w:t xml:space="preserve"> on the </w:t>
      </w:r>
      <w:r w:rsidR="00A7000C">
        <w:rPr>
          <w:lang w:val="en-GB"/>
        </w:rPr>
        <w:t>concentrations</w:t>
      </w:r>
      <w:r w:rsidR="005C140E">
        <w:rPr>
          <w:lang w:val="en-GB"/>
        </w:rPr>
        <w:t xml:space="preserve"> of PM</w:t>
      </w:r>
      <w:r w:rsidR="005C140E" w:rsidRPr="006B4807">
        <w:rPr>
          <w:vertAlign w:val="subscript"/>
          <w:lang w:val="en-GB"/>
        </w:rPr>
        <w:t>2.5</w:t>
      </w:r>
      <w:r w:rsidR="005C140E">
        <w:rPr>
          <w:lang w:val="en-GB"/>
        </w:rPr>
        <w:t xml:space="preserve"> </w:t>
      </w:r>
      <w:r w:rsidR="00BE0DEF">
        <w:rPr>
          <w:lang w:val="en-GB"/>
        </w:rPr>
        <w:t>in multiple cities</w:t>
      </w:r>
      <w:r w:rsidR="005C140E">
        <w:rPr>
          <w:lang w:val="en-GB"/>
        </w:rPr>
        <w:t>.</w:t>
      </w:r>
      <w:r w:rsidR="00760876">
        <w:rPr>
          <w:lang w:val="en-GB"/>
        </w:rPr>
        <w:t xml:space="preserve"> </w:t>
      </w:r>
      <w:r w:rsidR="00EC1116">
        <w:rPr>
          <w:lang w:val="en-GB"/>
        </w:rPr>
        <w:t>To this end,</w:t>
      </w:r>
      <w:r w:rsidRPr="00041684">
        <w:rPr>
          <w:lang w:val="en-GB"/>
        </w:rPr>
        <w:t xml:space="preserve"> </w:t>
      </w:r>
      <w:r w:rsidR="00EC1116">
        <w:rPr>
          <w:lang w:val="en-GB"/>
        </w:rPr>
        <w:t xml:space="preserve">in </w:t>
      </w:r>
      <w:r w:rsidRPr="00041684">
        <w:rPr>
          <w:lang w:val="en-GB"/>
        </w:rPr>
        <w:t xml:space="preserve">this work </w:t>
      </w:r>
      <w:r w:rsidR="00EC1116">
        <w:rPr>
          <w:lang w:val="en-GB"/>
        </w:rPr>
        <w:t>we</w:t>
      </w:r>
      <w:r w:rsidRPr="00041684">
        <w:rPr>
          <w:lang w:val="en-GB"/>
        </w:rPr>
        <w:t xml:space="preserve"> introduce and discuss an analytical framework that can draw </w:t>
      </w:r>
      <w:r w:rsidR="00AD3F3D">
        <w:rPr>
          <w:lang w:val="en-GB"/>
        </w:rPr>
        <w:t>valuable</w:t>
      </w:r>
      <w:r w:rsidR="00AD3F3D" w:rsidRPr="00041684">
        <w:rPr>
          <w:lang w:val="en-GB"/>
        </w:rPr>
        <w:t xml:space="preserve"> </w:t>
      </w:r>
      <w:r w:rsidRPr="00041684">
        <w:rPr>
          <w:lang w:val="en-GB"/>
        </w:rPr>
        <w:t xml:space="preserve">inferences regarding the </w:t>
      </w:r>
      <w:r w:rsidR="00AD3F3D">
        <w:rPr>
          <w:lang w:val="en-GB"/>
        </w:rPr>
        <w:t>overall (due to all sources) and traffic-related</w:t>
      </w:r>
      <w:r w:rsidR="00E03AC1">
        <w:rPr>
          <w:lang w:val="en-GB"/>
        </w:rPr>
        <w:t xml:space="preserve"> (exhaust </w:t>
      </w:r>
      <w:r w:rsidR="00E03AC1">
        <w:rPr>
          <w:lang w:val="en-GB"/>
        </w:rPr>
        <w:lastRenderedPageBreak/>
        <w:t>and non-exhaust emissions)</w:t>
      </w:r>
      <w:r w:rsidR="00AD3F3D">
        <w:rPr>
          <w:lang w:val="en-GB"/>
        </w:rPr>
        <w:t xml:space="preserve"> </w:t>
      </w:r>
      <w:r w:rsidR="00E27996">
        <w:rPr>
          <w:lang w:val="en-GB"/>
        </w:rPr>
        <w:t>concentrations</w:t>
      </w:r>
      <w:r w:rsidRPr="00041684">
        <w:rPr>
          <w:lang w:val="en-GB"/>
        </w:rPr>
        <w:t xml:space="preserve"> of </w:t>
      </w:r>
      <w:r w:rsidR="00D45FB9" w:rsidRPr="00041684">
        <w:rPr>
          <w:lang w:val="en-GB"/>
        </w:rPr>
        <w:t>air pollutant</w:t>
      </w:r>
      <w:r w:rsidRPr="00041684">
        <w:rPr>
          <w:lang w:val="en-GB"/>
        </w:rPr>
        <w:t xml:space="preserve"> concentrations in various locations worldwide</w:t>
      </w:r>
      <w:r w:rsidR="002C70FB">
        <w:rPr>
          <w:lang w:val="en-GB"/>
        </w:rPr>
        <w:t xml:space="preserve"> from a collection of previous studies</w:t>
      </w:r>
      <w:r w:rsidR="00DD008E">
        <w:rPr>
          <w:lang w:val="en-GB"/>
        </w:rPr>
        <w:t>.</w:t>
      </w:r>
      <w:r w:rsidR="005C25CD" w:rsidRPr="00041684">
        <w:rPr>
          <w:lang w:val="en-GB"/>
        </w:rPr>
        <w:t xml:space="preserve"> Our specific</w:t>
      </w:r>
      <w:r w:rsidR="001C0F76" w:rsidRPr="00041684">
        <w:rPr>
          <w:lang w:val="en-GB"/>
        </w:rPr>
        <w:t xml:space="preserve"> </w:t>
      </w:r>
      <w:r w:rsidRPr="00041684">
        <w:rPr>
          <w:lang w:val="en-GB"/>
        </w:rPr>
        <w:t xml:space="preserve">objectives are summarised as follows: </w:t>
      </w:r>
    </w:p>
    <w:p w14:paraId="4CA5C799" w14:textId="54FFE20B" w:rsidR="00546166" w:rsidRPr="00546166" w:rsidRDefault="00AE397E" w:rsidP="00B54B01">
      <w:pPr>
        <w:pStyle w:val="ListParagraph"/>
        <w:numPr>
          <w:ilvl w:val="0"/>
          <w:numId w:val="29"/>
        </w:numPr>
        <w:spacing w:line="480" w:lineRule="auto"/>
        <w:rPr>
          <w:szCs w:val="20"/>
          <w:lang w:val="en-GB"/>
        </w:rPr>
      </w:pPr>
      <w:r>
        <w:rPr>
          <w:lang w:val="en-GB"/>
        </w:rPr>
        <w:t>Develop</w:t>
      </w:r>
      <w:r w:rsidR="009A4A5F">
        <w:rPr>
          <w:lang w:val="en-GB"/>
        </w:rPr>
        <w:t xml:space="preserve"> a meta-regression model that </w:t>
      </w:r>
      <w:r>
        <w:rPr>
          <w:lang w:val="en-GB"/>
        </w:rPr>
        <w:t xml:space="preserve">simultaneously </w:t>
      </w:r>
      <w:r w:rsidR="009A4A5F">
        <w:rPr>
          <w:lang w:val="en-GB"/>
        </w:rPr>
        <w:t xml:space="preserve">analyses </w:t>
      </w:r>
      <w:r w:rsidR="005C54EE" w:rsidRPr="00041684">
        <w:rPr>
          <w:lang w:val="en-GB"/>
        </w:rPr>
        <w:t xml:space="preserve">overall and traffic-related </w:t>
      </w:r>
      <w:r w:rsidR="00BB63AA" w:rsidRPr="00041684">
        <w:rPr>
          <w:lang w:val="en-GB"/>
        </w:rPr>
        <w:t>PM</w:t>
      </w:r>
      <w:r w:rsidR="002D6685" w:rsidRPr="00041684">
        <w:rPr>
          <w:vertAlign w:val="subscript"/>
          <w:lang w:val="en-GB"/>
        </w:rPr>
        <w:t>2.5</w:t>
      </w:r>
      <w:r w:rsidR="00BB63AA" w:rsidRPr="00041684">
        <w:rPr>
          <w:lang w:val="en-GB"/>
        </w:rPr>
        <w:t xml:space="preserve"> concentrations</w:t>
      </w:r>
      <w:r w:rsidR="005C54EE" w:rsidRPr="00041684">
        <w:rPr>
          <w:lang w:val="en-GB"/>
        </w:rPr>
        <w:t xml:space="preserve"> in urban areas</w:t>
      </w:r>
      <w:r>
        <w:rPr>
          <w:lang w:val="en-GB"/>
        </w:rPr>
        <w:t xml:space="preserve"> </w:t>
      </w:r>
      <w:r w:rsidR="009A4A5F">
        <w:rPr>
          <w:lang w:val="en-GB"/>
        </w:rPr>
        <w:t xml:space="preserve">based on the </w:t>
      </w:r>
      <w:r w:rsidR="00BB63AA" w:rsidRPr="00041684">
        <w:rPr>
          <w:lang w:val="en-GB"/>
        </w:rPr>
        <w:t xml:space="preserve">previous </w:t>
      </w:r>
      <w:r w:rsidR="001C0F76" w:rsidRPr="00041684">
        <w:rPr>
          <w:lang w:val="en-GB"/>
        </w:rPr>
        <w:t>studies</w:t>
      </w:r>
      <w:r w:rsidR="00600DC0">
        <w:rPr>
          <w:lang w:val="en-GB"/>
        </w:rPr>
        <w:t xml:space="preserve"> collected in the WHO source apportionment database</w:t>
      </w:r>
      <w:r>
        <w:rPr>
          <w:lang w:val="en-GB"/>
        </w:rPr>
        <w:t xml:space="preserve">. Doing so, </w:t>
      </w:r>
      <w:r w:rsidR="00F41ADA">
        <w:rPr>
          <w:lang w:val="en-GB"/>
        </w:rPr>
        <w:t xml:space="preserve">(i) </w:t>
      </w:r>
      <w:r w:rsidR="00546166">
        <w:rPr>
          <w:lang w:val="en-GB"/>
        </w:rPr>
        <w:t>we can expla</w:t>
      </w:r>
      <w:r w:rsidR="00E27996">
        <w:rPr>
          <w:lang w:val="en-GB"/>
        </w:rPr>
        <w:t xml:space="preserve">in variability in the reported </w:t>
      </w:r>
      <w:r w:rsidR="00546166">
        <w:rPr>
          <w:lang w:val="en-GB"/>
        </w:rPr>
        <w:t>concentrations by pre</w:t>
      </w:r>
      <w:r w:rsidR="00F41ADA">
        <w:rPr>
          <w:lang w:val="en-GB"/>
        </w:rPr>
        <w:t>vious studies;</w:t>
      </w:r>
      <w:r w:rsidR="00546166">
        <w:rPr>
          <w:lang w:val="en-GB"/>
        </w:rPr>
        <w:t xml:space="preserve"> </w:t>
      </w:r>
      <w:r w:rsidR="00F41ADA">
        <w:rPr>
          <w:lang w:val="en-GB"/>
        </w:rPr>
        <w:t xml:space="preserve">(ii) </w:t>
      </w:r>
      <w:r w:rsidR="00546166">
        <w:rPr>
          <w:lang w:val="en-GB"/>
        </w:rPr>
        <w:t>estimate</w:t>
      </w:r>
      <w:r w:rsidR="00546166" w:rsidRPr="00041684">
        <w:rPr>
          <w:lang w:val="en-GB"/>
        </w:rPr>
        <w:t xml:space="preserve"> </w:t>
      </w:r>
      <w:r w:rsidR="005B0282" w:rsidRPr="00041684">
        <w:rPr>
          <w:lang w:val="en-GB"/>
        </w:rPr>
        <w:t>the magnitude of dependenc</w:t>
      </w:r>
      <w:r w:rsidR="00600DC0">
        <w:rPr>
          <w:lang w:val="en-GB"/>
        </w:rPr>
        <w:t>e</w:t>
      </w:r>
      <w:r w:rsidR="005B0282" w:rsidRPr="00041684">
        <w:rPr>
          <w:lang w:val="en-GB"/>
        </w:rPr>
        <w:t xml:space="preserve"> between overall and traffi</w:t>
      </w:r>
      <w:r w:rsidR="005C54EE" w:rsidRPr="00041684">
        <w:rPr>
          <w:lang w:val="en-GB"/>
        </w:rPr>
        <w:t>c-related PM</w:t>
      </w:r>
      <w:r w:rsidR="002D6685" w:rsidRPr="006B4807">
        <w:rPr>
          <w:vertAlign w:val="subscript"/>
          <w:lang w:val="en-GB"/>
        </w:rPr>
        <w:t>2.5</w:t>
      </w:r>
      <w:r w:rsidR="005C54EE" w:rsidRPr="00041684">
        <w:rPr>
          <w:lang w:val="en-GB"/>
        </w:rPr>
        <w:t xml:space="preserve"> concentrations</w:t>
      </w:r>
      <w:r w:rsidR="00F41ADA">
        <w:rPr>
          <w:lang w:val="en-GB"/>
        </w:rPr>
        <w:t>;</w:t>
      </w:r>
      <w:r w:rsidR="00546166">
        <w:rPr>
          <w:lang w:val="en-GB"/>
        </w:rPr>
        <w:t xml:space="preserve"> and </w:t>
      </w:r>
      <w:r w:rsidR="00F41ADA">
        <w:rPr>
          <w:lang w:val="en-GB"/>
        </w:rPr>
        <w:t xml:space="preserve">(iii) </w:t>
      </w:r>
      <w:r w:rsidR="00484F2B" w:rsidRPr="00041684">
        <w:rPr>
          <w:lang w:val="en-GB"/>
        </w:rPr>
        <w:t xml:space="preserve">estimate </w:t>
      </w:r>
      <w:r w:rsidR="00546166">
        <w:rPr>
          <w:lang w:val="en-GB"/>
        </w:rPr>
        <w:t xml:space="preserve">expected </w:t>
      </w:r>
      <w:r w:rsidR="00AB0EC5">
        <w:rPr>
          <w:lang w:val="en-GB"/>
        </w:rPr>
        <w:t>concentrations</w:t>
      </w:r>
      <w:r w:rsidR="00546166">
        <w:rPr>
          <w:lang w:val="en-GB"/>
        </w:rPr>
        <w:t xml:space="preserve"> of </w:t>
      </w:r>
      <w:r w:rsidR="00484F2B" w:rsidRPr="00041684">
        <w:rPr>
          <w:lang w:val="en-GB"/>
        </w:rPr>
        <w:t>PM</w:t>
      </w:r>
      <w:r w:rsidR="002D6685" w:rsidRPr="006B4807">
        <w:rPr>
          <w:vertAlign w:val="subscript"/>
          <w:lang w:val="en-GB"/>
        </w:rPr>
        <w:t>2.5</w:t>
      </w:r>
      <w:r w:rsidR="00484F2B" w:rsidRPr="00041684">
        <w:rPr>
          <w:lang w:val="en-GB"/>
        </w:rPr>
        <w:t xml:space="preserve"> </w:t>
      </w:r>
      <w:r w:rsidR="00546166">
        <w:rPr>
          <w:lang w:val="en-GB"/>
        </w:rPr>
        <w:t xml:space="preserve">of different </w:t>
      </w:r>
      <w:r w:rsidR="008C4559">
        <w:rPr>
          <w:lang w:val="en-GB"/>
        </w:rPr>
        <w:t>types</w:t>
      </w:r>
      <w:r w:rsidR="00C51F32">
        <w:rPr>
          <w:lang w:val="en-GB"/>
        </w:rPr>
        <w:t xml:space="preserve"> (</w:t>
      </w:r>
      <w:r w:rsidR="00C51F32">
        <w:rPr>
          <w:szCs w:val="20"/>
          <w:lang w:val="en-GB"/>
        </w:rPr>
        <w:t>traffic-related, non-traffic-related, and overall due to all sources</w:t>
      </w:r>
      <w:r w:rsidR="00C51F32">
        <w:rPr>
          <w:lang w:val="en-GB"/>
        </w:rPr>
        <w:t>)</w:t>
      </w:r>
      <w:r w:rsidR="008C4559" w:rsidRPr="00041684">
        <w:rPr>
          <w:lang w:val="en-GB"/>
        </w:rPr>
        <w:t xml:space="preserve"> with their associated uncertainties</w:t>
      </w:r>
      <w:r w:rsidR="008C4559">
        <w:rPr>
          <w:lang w:val="en-GB"/>
        </w:rPr>
        <w:t xml:space="preserve"> </w:t>
      </w:r>
      <w:r w:rsidR="00484F2B" w:rsidRPr="00041684">
        <w:rPr>
          <w:lang w:val="en-GB"/>
        </w:rPr>
        <w:t>in multiple cities worldwide</w:t>
      </w:r>
      <w:r w:rsidR="00546166">
        <w:rPr>
          <w:lang w:val="en-GB"/>
        </w:rPr>
        <w:t>.</w:t>
      </w:r>
    </w:p>
    <w:p w14:paraId="38DCF497" w14:textId="06CBE149" w:rsidR="00F91EF6" w:rsidRDefault="00234A53" w:rsidP="00B54B01">
      <w:pPr>
        <w:pStyle w:val="ListParagraph"/>
        <w:numPr>
          <w:ilvl w:val="0"/>
          <w:numId w:val="29"/>
        </w:numPr>
        <w:spacing w:line="480" w:lineRule="auto"/>
        <w:rPr>
          <w:szCs w:val="20"/>
          <w:lang w:val="en-GB"/>
        </w:rPr>
      </w:pPr>
      <w:r>
        <w:rPr>
          <w:lang w:val="en-GB"/>
        </w:rPr>
        <w:t>Us</w:t>
      </w:r>
      <w:r w:rsidR="0002539A">
        <w:rPr>
          <w:lang w:val="en-GB"/>
        </w:rPr>
        <w:t>e</w:t>
      </w:r>
      <w:r>
        <w:rPr>
          <w:lang w:val="en-GB"/>
        </w:rPr>
        <w:t xml:space="preserve"> the above estimate</w:t>
      </w:r>
      <w:r w:rsidR="0002539A">
        <w:rPr>
          <w:lang w:val="en-GB"/>
        </w:rPr>
        <w:t>s</w:t>
      </w:r>
      <w:r w:rsidR="002C2C46">
        <w:rPr>
          <w:lang w:val="en-GB"/>
        </w:rPr>
        <w:t xml:space="preserve"> (specifically, the estimates obtained in </w:t>
      </w:r>
      <w:r w:rsidR="005A5895">
        <w:rPr>
          <w:lang w:val="en-GB"/>
        </w:rPr>
        <w:t>1.</w:t>
      </w:r>
      <w:r w:rsidR="002C2C46">
        <w:rPr>
          <w:lang w:val="en-GB"/>
        </w:rPr>
        <w:t>iii)</w:t>
      </w:r>
      <w:r>
        <w:rPr>
          <w:lang w:val="en-GB"/>
        </w:rPr>
        <w:t xml:space="preserve"> to i</w:t>
      </w:r>
      <w:r w:rsidR="00F91EF6" w:rsidRPr="00FD7B3F">
        <w:rPr>
          <w:lang w:val="en-GB"/>
        </w:rPr>
        <w:t>nvestigate the potential of achieving</w:t>
      </w:r>
      <w:r w:rsidR="00F91EF6" w:rsidRPr="00041684">
        <w:rPr>
          <w:szCs w:val="20"/>
          <w:lang w:val="en-GB"/>
        </w:rPr>
        <w:t xml:space="preserve"> cleaner air and preventing premature mortality</w:t>
      </w:r>
      <w:r w:rsidR="00FA0DA9">
        <w:rPr>
          <w:szCs w:val="20"/>
          <w:lang w:val="en-GB"/>
        </w:rPr>
        <w:t xml:space="preserve"> </w:t>
      </w:r>
      <w:r w:rsidR="00846E10">
        <w:rPr>
          <w:szCs w:val="20"/>
          <w:lang w:val="en-GB"/>
        </w:rPr>
        <w:t>from multiple disease outcomes</w:t>
      </w:r>
      <w:r w:rsidR="00FA0DA9" w:rsidRPr="00FA0DA9">
        <w:rPr>
          <w:szCs w:val="20"/>
          <w:lang w:val="en-GB"/>
        </w:rPr>
        <w:t xml:space="preserve"> </w:t>
      </w:r>
      <w:r w:rsidR="00F91EF6" w:rsidRPr="00041684">
        <w:rPr>
          <w:szCs w:val="20"/>
          <w:lang w:val="en-GB"/>
        </w:rPr>
        <w:t>through reductions in traffic-related PM</w:t>
      </w:r>
      <w:r w:rsidR="00F91EF6" w:rsidRPr="00041684">
        <w:rPr>
          <w:szCs w:val="20"/>
          <w:vertAlign w:val="subscript"/>
          <w:lang w:val="en-GB"/>
        </w:rPr>
        <w:t>2.5</w:t>
      </w:r>
      <w:r w:rsidR="00F91EF6" w:rsidRPr="00041684">
        <w:rPr>
          <w:szCs w:val="20"/>
          <w:lang w:val="en-GB"/>
        </w:rPr>
        <w:t>.</w:t>
      </w:r>
    </w:p>
    <w:p w14:paraId="58F989E7" w14:textId="22BD6B89" w:rsidR="003E30F4" w:rsidRPr="00041684" w:rsidRDefault="005D1B33" w:rsidP="00EC1474">
      <w:pPr>
        <w:pStyle w:val="Heading1"/>
        <w:spacing w:line="360" w:lineRule="auto"/>
        <w:rPr>
          <w:rFonts w:cstheme="minorHAnsi"/>
          <w:color w:val="auto"/>
          <w:lang w:val="en-GB"/>
        </w:rPr>
      </w:pPr>
      <w:r w:rsidRPr="00041684">
        <w:rPr>
          <w:rFonts w:cstheme="minorHAnsi"/>
          <w:color w:val="auto"/>
          <w:lang w:val="en-GB"/>
        </w:rPr>
        <w:t>M</w:t>
      </w:r>
      <w:r w:rsidR="00A4468D" w:rsidRPr="00041684">
        <w:rPr>
          <w:rFonts w:cstheme="minorHAnsi"/>
          <w:color w:val="auto"/>
          <w:lang w:val="en-GB"/>
        </w:rPr>
        <w:t>aterials and m</w:t>
      </w:r>
      <w:r w:rsidRPr="00041684">
        <w:rPr>
          <w:rFonts w:cstheme="minorHAnsi"/>
          <w:color w:val="auto"/>
          <w:lang w:val="en-GB"/>
        </w:rPr>
        <w:t>ethods</w:t>
      </w:r>
    </w:p>
    <w:p w14:paraId="50312DE6" w14:textId="77EE21C0" w:rsidR="00265A6E" w:rsidRPr="00041684" w:rsidRDefault="00265A6E" w:rsidP="00EC1474">
      <w:pPr>
        <w:pStyle w:val="Heading3"/>
        <w:spacing w:line="360" w:lineRule="auto"/>
        <w:rPr>
          <w:rFonts w:cstheme="minorHAnsi"/>
          <w:color w:val="auto"/>
          <w:lang w:val="en-GB"/>
        </w:rPr>
      </w:pPr>
      <w:r w:rsidRPr="00041684">
        <w:rPr>
          <w:rFonts w:cstheme="minorHAnsi"/>
          <w:color w:val="auto"/>
          <w:lang w:val="en-GB"/>
        </w:rPr>
        <w:t>Review framework</w:t>
      </w:r>
      <w:r w:rsidR="00B73671" w:rsidRPr="00041684">
        <w:rPr>
          <w:rFonts w:cstheme="minorHAnsi"/>
          <w:color w:val="auto"/>
          <w:lang w:val="en-GB"/>
        </w:rPr>
        <w:t xml:space="preserve"> and </w:t>
      </w:r>
      <w:r w:rsidR="00662A6A" w:rsidRPr="00041684">
        <w:rPr>
          <w:rFonts w:cstheme="minorHAnsi"/>
          <w:color w:val="auto"/>
          <w:lang w:val="en-GB"/>
        </w:rPr>
        <w:t>study selection</w:t>
      </w:r>
    </w:p>
    <w:p w14:paraId="30FA6B11" w14:textId="1F8A0001" w:rsidR="00D90E91" w:rsidRPr="00041684" w:rsidRDefault="00D90E91" w:rsidP="00B54B01">
      <w:pPr>
        <w:spacing w:line="480" w:lineRule="auto"/>
        <w:rPr>
          <w:rFonts w:cstheme="minorHAnsi"/>
          <w:lang w:val="en-GB"/>
        </w:rPr>
      </w:pPr>
      <w:r w:rsidRPr="00041684">
        <w:rPr>
          <w:rFonts w:cstheme="minorHAnsi"/>
          <w:lang w:val="en-GB"/>
        </w:rPr>
        <w:t>We</w:t>
      </w:r>
      <w:r w:rsidR="0059195E" w:rsidRPr="00041684">
        <w:rPr>
          <w:rFonts w:cstheme="minorHAnsi"/>
          <w:lang w:val="en-GB"/>
        </w:rPr>
        <w:t xml:space="preserve"> </w:t>
      </w:r>
      <w:r w:rsidRPr="00041684">
        <w:rPr>
          <w:rFonts w:cstheme="minorHAnsi"/>
          <w:lang w:val="en-GB"/>
        </w:rPr>
        <w:t xml:space="preserve">present </w:t>
      </w:r>
      <w:r w:rsidR="0059195E" w:rsidRPr="00041684">
        <w:rPr>
          <w:rFonts w:cstheme="minorHAnsi"/>
          <w:lang w:val="en-GB"/>
        </w:rPr>
        <w:t>a meta-analysis of traffic-related</w:t>
      </w:r>
      <w:r w:rsidR="00FA438A" w:rsidRPr="00041684">
        <w:rPr>
          <w:rFonts w:cstheme="minorHAnsi"/>
          <w:lang w:val="en-GB"/>
        </w:rPr>
        <w:t xml:space="preserve"> PM</w:t>
      </w:r>
      <w:r w:rsidR="002D6685" w:rsidRPr="00041684">
        <w:rPr>
          <w:rFonts w:cstheme="minorHAnsi"/>
          <w:vertAlign w:val="subscript"/>
          <w:lang w:val="en-GB"/>
        </w:rPr>
        <w:t>2.5</w:t>
      </w:r>
      <w:r w:rsidR="0059195E" w:rsidRPr="00041684">
        <w:rPr>
          <w:rFonts w:cstheme="minorHAnsi"/>
          <w:lang w:val="en-GB"/>
        </w:rPr>
        <w:t xml:space="preserve"> and overall</w:t>
      </w:r>
      <w:r w:rsidR="00D21381" w:rsidRPr="00041684">
        <w:rPr>
          <w:rFonts w:cstheme="minorHAnsi"/>
          <w:lang w:val="en-GB"/>
        </w:rPr>
        <w:t xml:space="preserve"> (due to all sources)</w:t>
      </w:r>
      <w:r w:rsidR="0059195E" w:rsidRPr="00041684">
        <w:rPr>
          <w:rFonts w:cstheme="minorHAnsi"/>
          <w:lang w:val="en-GB"/>
        </w:rPr>
        <w:t xml:space="preserve"> PM</w:t>
      </w:r>
      <w:r w:rsidR="002D6685" w:rsidRPr="00041684">
        <w:rPr>
          <w:rFonts w:cstheme="minorHAnsi"/>
          <w:vertAlign w:val="subscript"/>
          <w:lang w:val="en-GB"/>
        </w:rPr>
        <w:t>2.5</w:t>
      </w:r>
      <w:r w:rsidR="00EC03F1" w:rsidRPr="00041684">
        <w:rPr>
          <w:rFonts w:cstheme="minorHAnsi"/>
          <w:lang w:val="en-GB"/>
        </w:rPr>
        <w:t xml:space="preserve"> </w:t>
      </w:r>
      <w:r w:rsidR="0059195E" w:rsidRPr="00041684">
        <w:rPr>
          <w:rFonts w:cstheme="minorHAnsi"/>
          <w:lang w:val="en-GB"/>
        </w:rPr>
        <w:t>concentrations reported in</w:t>
      </w:r>
      <w:r w:rsidR="00265A6E" w:rsidRPr="00041684">
        <w:rPr>
          <w:rFonts w:cstheme="minorHAnsi"/>
          <w:lang w:val="en-GB"/>
        </w:rPr>
        <w:t xml:space="preserve"> the </w:t>
      </w:r>
      <w:r w:rsidR="0059195E" w:rsidRPr="00041684">
        <w:rPr>
          <w:rFonts w:cstheme="minorHAnsi"/>
          <w:lang w:val="en-GB"/>
        </w:rPr>
        <w:t xml:space="preserve">latest </w:t>
      </w:r>
      <w:r w:rsidR="00D53F9A">
        <w:rPr>
          <w:rFonts w:cstheme="minorHAnsi"/>
          <w:lang w:val="en-GB"/>
        </w:rPr>
        <w:t xml:space="preserve">available </w:t>
      </w:r>
      <w:r w:rsidR="003D1ABB" w:rsidRPr="00041684">
        <w:rPr>
          <w:rFonts w:cstheme="minorHAnsi"/>
          <w:lang w:val="en-GB"/>
        </w:rPr>
        <w:t xml:space="preserve">World Health Organization (WHO) database </w:t>
      </w:r>
      <w:r w:rsidR="003B1576">
        <w:rPr>
          <w:rFonts w:cstheme="minorHAnsi"/>
          <w:lang w:val="en-GB"/>
        </w:rPr>
        <w:t xml:space="preserve">(at the time of writing) </w:t>
      </w:r>
      <w:r w:rsidR="003D1ABB" w:rsidRPr="00041684">
        <w:rPr>
          <w:rFonts w:cstheme="minorHAnsi"/>
          <w:lang w:val="en-GB"/>
        </w:rPr>
        <w:t>on source apportionment studies</w:t>
      </w:r>
      <w:r w:rsidR="00265A6E" w:rsidRPr="00041684">
        <w:rPr>
          <w:rFonts w:cstheme="minorHAnsi"/>
          <w:lang w:val="en-GB"/>
        </w:rPr>
        <w:t xml:space="preserve"> </w:t>
      </w:r>
      <w:r w:rsidR="00136DBE">
        <w:rPr>
          <w:rFonts w:cstheme="minorHAnsi"/>
          <w:lang w:val="en-GB"/>
        </w:rPr>
        <w:fldChar w:fldCharType="begin" w:fldLock="1"/>
      </w:r>
      <w:r w:rsidR="005C3B0E">
        <w:rPr>
          <w:rFonts w:cstheme="minorHAnsi"/>
          <w:lang w:val="en-GB"/>
        </w:rPr>
        <w:instrText>ADDIN CSL_CITATION {"citationItems":[{"id":"ITEM-1","itemData":{"URL":"http://www.who.int/quantifying_ehimpacts/global/source_apport/","author":[{"dropping-particle":"","family":"WHO","given":"","non-dropping-particle":"","parse-names":false,"suffix":""}],"id":"ITEM-1","issued":{"date-parts":[["2015"]]},"title":"WHO's Source Apportionment Database for PM10 and PM2.5 Updated to August 2014","type":"webpage"},"uris":["http://www.mendeley.com/documents/?uuid=d803e7a4-e3c7-41a6-9038-9aa99bf8e90b","http://www.mendeley.com/documents/?uuid=a7599bef-3402-4011-9e21-f6993b22d180"]}],"mendeley":{"formattedCitation":"[21]","plainTextFormattedCitation":"[21]","previouslyFormattedCitation":"[21]"},"properties":{"noteIndex":0},"schema":"https://github.com/citation-style-language/schema/raw/master/csl-citation.json"}</w:instrText>
      </w:r>
      <w:r w:rsidR="00136DBE">
        <w:rPr>
          <w:rFonts w:cstheme="minorHAnsi"/>
          <w:lang w:val="en-GB"/>
        </w:rPr>
        <w:fldChar w:fldCharType="separate"/>
      </w:r>
      <w:r w:rsidR="005C3B0E" w:rsidRPr="005C3B0E">
        <w:rPr>
          <w:rFonts w:cstheme="minorHAnsi"/>
          <w:noProof/>
          <w:lang w:val="en-GB"/>
        </w:rPr>
        <w:t>[21]</w:t>
      </w:r>
      <w:r w:rsidR="00136DBE">
        <w:rPr>
          <w:rFonts w:cstheme="minorHAnsi"/>
          <w:lang w:val="en-GB"/>
        </w:rPr>
        <w:fldChar w:fldCharType="end"/>
      </w:r>
      <w:r w:rsidR="00DF16A9" w:rsidRPr="00041684">
        <w:rPr>
          <w:rFonts w:cstheme="minorHAnsi"/>
          <w:lang w:val="en-GB"/>
        </w:rPr>
        <w:t>.</w:t>
      </w:r>
      <w:r w:rsidR="00425021" w:rsidRPr="00041684">
        <w:rPr>
          <w:rFonts w:cstheme="minorHAnsi"/>
          <w:lang w:val="en-GB"/>
        </w:rPr>
        <w:t xml:space="preserve"> </w:t>
      </w:r>
      <w:r w:rsidRPr="00041684">
        <w:rPr>
          <w:rFonts w:cstheme="minorHAnsi"/>
          <w:lang w:val="en-GB"/>
        </w:rPr>
        <w:t>The WHO database reports o</w:t>
      </w:r>
      <w:r w:rsidR="00FA438A" w:rsidRPr="00041684">
        <w:rPr>
          <w:rFonts w:cstheme="minorHAnsi"/>
          <w:lang w:val="en-GB"/>
        </w:rPr>
        <w:t>verall PM</w:t>
      </w:r>
      <w:r w:rsidR="002D6685" w:rsidRPr="00041684">
        <w:rPr>
          <w:rFonts w:cstheme="minorHAnsi"/>
          <w:vertAlign w:val="subscript"/>
          <w:lang w:val="en-GB"/>
        </w:rPr>
        <w:t>2.5</w:t>
      </w:r>
      <w:r w:rsidR="00FA438A" w:rsidRPr="00041684">
        <w:rPr>
          <w:rFonts w:cstheme="minorHAnsi"/>
          <w:lang w:val="en-GB"/>
        </w:rPr>
        <w:t xml:space="preserve"> concentrations and t</w:t>
      </w:r>
      <w:r w:rsidR="008F3C9E" w:rsidRPr="00041684">
        <w:rPr>
          <w:rFonts w:cstheme="minorHAnsi"/>
          <w:lang w:val="en-GB"/>
        </w:rPr>
        <w:t>he</w:t>
      </w:r>
      <w:r w:rsidR="0059195E" w:rsidRPr="00041684">
        <w:rPr>
          <w:rFonts w:cstheme="minorHAnsi"/>
          <w:lang w:val="en-GB"/>
        </w:rPr>
        <w:t xml:space="preserve"> contributions of different </w:t>
      </w:r>
      <w:r w:rsidR="00265A6E" w:rsidRPr="00041684">
        <w:rPr>
          <w:rFonts w:cstheme="minorHAnsi"/>
          <w:lang w:val="en-GB"/>
        </w:rPr>
        <w:t>source</w:t>
      </w:r>
      <w:r w:rsidR="003D1ABB" w:rsidRPr="00041684">
        <w:rPr>
          <w:rFonts w:cstheme="minorHAnsi"/>
          <w:lang w:val="en-GB"/>
        </w:rPr>
        <w:t xml:space="preserve"> categories</w:t>
      </w:r>
      <w:r w:rsidR="0059195E" w:rsidRPr="00041684">
        <w:rPr>
          <w:rFonts w:cstheme="minorHAnsi"/>
          <w:lang w:val="en-GB"/>
        </w:rPr>
        <w:t xml:space="preserve"> (i.e., </w:t>
      </w:r>
      <w:r w:rsidR="00265A6E" w:rsidRPr="00041684">
        <w:rPr>
          <w:rFonts w:cstheme="minorHAnsi"/>
          <w:lang w:val="en-GB"/>
        </w:rPr>
        <w:t xml:space="preserve">traffic, </w:t>
      </w:r>
      <w:r w:rsidR="0059195E" w:rsidRPr="00041684">
        <w:rPr>
          <w:rFonts w:cstheme="minorHAnsi"/>
          <w:lang w:val="en-GB"/>
        </w:rPr>
        <w:t xml:space="preserve">industry, </w:t>
      </w:r>
      <w:r w:rsidR="00265A6E" w:rsidRPr="00041684">
        <w:rPr>
          <w:rFonts w:cstheme="minorHAnsi"/>
          <w:lang w:val="en-GB"/>
        </w:rPr>
        <w:t>domestic fuel burning, natural sources, and unspecified sources of human origins</w:t>
      </w:r>
      <w:r w:rsidR="008F3C9E" w:rsidRPr="00041684">
        <w:rPr>
          <w:rFonts w:cstheme="minorHAnsi"/>
          <w:lang w:val="en-GB"/>
        </w:rPr>
        <w:t>)</w:t>
      </w:r>
      <w:r w:rsidR="002C2C46">
        <w:rPr>
          <w:rFonts w:cstheme="minorHAnsi"/>
          <w:lang w:val="en-GB"/>
        </w:rPr>
        <w:t xml:space="preserve"> to particulate matter for various locations</w:t>
      </w:r>
      <w:r w:rsidR="008F3C9E" w:rsidRPr="00041684">
        <w:rPr>
          <w:rFonts w:cstheme="minorHAnsi"/>
          <w:lang w:val="en-GB"/>
        </w:rPr>
        <w:t>. G</w:t>
      </w:r>
      <w:r w:rsidR="0059195E" w:rsidRPr="00041684">
        <w:rPr>
          <w:rFonts w:cstheme="minorHAnsi"/>
          <w:lang w:val="en-GB"/>
        </w:rPr>
        <w:t xml:space="preserve">iven the aim </w:t>
      </w:r>
      <w:r w:rsidR="008F3C9E" w:rsidRPr="00041684">
        <w:rPr>
          <w:rFonts w:cstheme="minorHAnsi"/>
          <w:lang w:val="en-GB"/>
        </w:rPr>
        <w:t xml:space="preserve">of our research, we </w:t>
      </w:r>
      <w:r w:rsidRPr="00041684">
        <w:rPr>
          <w:rFonts w:cstheme="minorHAnsi"/>
          <w:lang w:val="en-GB"/>
        </w:rPr>
        <w:t>excluded</w:t>
      </w:r>
      <w:r w:rsidR="001C235A" w:rsidRPr="00041684">
        <w:rPr>
          <w:rFonts w:cstheme="minorHAnsi"/>
          <w:lang w:val="en-GB"/>
        </w:rPr>
        <w:t xml:space="preserve"> </w:t>
      </w:r>
      <w:r w:rsidR="004268FA" w:rsidRPr="00041684">
        <w:rPr>
          <w:rFonts w:cstheme="minorHAnsi"/>
          <w:lang w:val="en-GB"/>
        </w:rPr>
        <w:t xml:space="preserve">studies that </w:t>
      </w:r>
      <w:r w:rsidR="001C235A" w:rsidRPr="00041684">
        <w:rPr>
          <w:rFonts w:cstheme="minorHAnsi"/>
          <w:lang w:val="en-GB"/>
        </w:rPr>
        <w:t xml:space="preserve">did not </w:t>
      </w:r>
      <w:r w:rsidR="004268FA" w:rsidRPr="00041684">
        <w:rPr>
          <w:rFonts w:cstheme="minorHAnsi"/>
          <w:lang w:val="en-GB"/>
        </w:rPr>
        <w:t xml:space="preserve">report </w:t>
      </w:r>
      <w:r w:rsidR="001C235A" w:rsidRPr="00041684">
        <w:rPr>
          <w:rFonts w:cstheme="minorHAnsi"/>
          <w:lang w:val="en-GB"/>
        </w:rPr>
        <w:t>the share of traffic.</w:t>
      </w:r>
      <w:r w:rsidR="00265A6E" w:rsidRPr="00041684">
        <w:rPr>
          <w:rFonts w:cstheme="minorHAnsi"/>
          <w:lang w:val="en-GB"/>
        </w:rPr>
        <w:t xml:space="preserve"> </w:t>
      </w:r>
      <w:bookmarkStart w:id="0" w:name="_Hlk93428859"/>
      <w:r w:rsidR="00266A30" w:rsidRPr="00041684">
        <w:rPr>
          <w:rFonts w:cstheme="minorHAnsi"/>
          <w:lang w:val="en-GB"/>
        </w:rPr>
        <w:t>Also,</w:t>
      </w:r>
      <w:r w:rsidRPr="00041684">
        <w:rPr>
          <w:rFonts w:cstheme="minorHAnsi"/>
          <w:lang w:val="en-GB"/>
        </w:rPr>
        <w:t xml:space="preserve"> we only included studies that were reported from urban areas, excluding other site </w:t>
      </w:r>
      <w:r w:rsidRPr="00041684">
        <w:rPr>
          <w:rFonts w:cstheme="minorHAnsi"/>
          <w:lang w:val="en-GB"/>
        </w:rPr>
        <w:lastRenderedPageBreak/>
        <w:t>typologies such as industrial, rural, etc.</w:t>
      </w:r>
      <w:r w:rsidR="00A33331">
        <w:rPr>
          <w:rFonts w:cstheme="minorHAnsi"/>
          <w:lang w:val="en-GB"/>
        </w:rPr>
        <w:t>, to obtain a homogenous sample</w:t>
      </w:r>
      <w:r w:rsidR="00E94089">
        <w:rPr>
          <w:rFonts w:cstheme="minorHAnsi"/>
          <w:lang w:val="en-GB"/>
        </w:rPr>
        <w:t xml:space="preserve">, reducing non-comparability between studies. This improves the </w:t>
      </w:r>
      <w:r w:rsidR="00FE658E">
        <w:rPr>
          <w:rFonts w:cstheme="minorHAnsi"/>
          <w:lang w:val="en-GB"/>
        </w:rPr>
        <w:t>quality</w:t>
      </w:r>
      <w:r w:rsidR="00E94089">
        <w:rPr>
          <w:rFonts w:cstheme="minorHAnsi"/>
          <w:lang w:val="en-GB"/>
        </w:rPr>
        <w:t xml:space="preserve"> of our meta-analysis.</w:t>
      </w:r>
    </w:p>
    <w:bookmarkEnd w:id="0"/>
    <w:p w14:paraId="51EB66AA" w14:textId="55D7101F" w:rsidR="00754044" w:rsidRDefault="00754044" w:rsidP="00B54B01">
      <w:pPr>
        <w:spacing w:line="480" w:lineRule="auto"/>
        <w:ind w:firstLine="720"/>
        <w:rPr>
          <w:rFonts w:cstheme="minorHAnsi"/>
          <w:lang w:val="en-GB"/>
        </w:rPr>
      </w:pPr>
      <w:r w:rsidRPr="00041684">
        <w:rPr>
          <w:rFonts w:cstheme="minorHAnsi"/>
          <w:lang w:val="en-GB"/>
        </w:rPr>
        <w:t>For each study, we obtained traffic-related PM</w:t>
      </w:r>
      <w:r w:rsidR="002D6685" w:rsidRPr="00041684">
        <w:rPr>
          <w:rFonts w:cstheme="minorHAnsi"/>
          <w:vertAlign w:val="subscript"/>
          <w:lang w:val="en-GB"/>
        </w:rPr>
        <w:t>2.5</w:t>
      </w:r>
      <w:r w:rsidRPr="00041684">
        <w:rPr>
          <w:rFonts w:cstheme="minorHAnsi"/>
          <w:lang w:val="en-GB"/>
        </w:rPr>
        <w:t xml:space="preserve"> concentrations by multiplying overall PM</w:t>
      </w:r>
      <w:r w:rsidR="002D6685" w:rsidRPr="00041684">
        <w:rPr>
          <w:rFonts w:cstheme="minorHAnsi"/>
          <w:vertAlign w:val="subscript"/>
          <w:lang w:val="en-GB"/>
        </w:rPr>
        <w:t>2.5</w:t>
      </w:r>
      <w:r w:rsidRPr="00041684">
        <w:rPr>
          <w:rFonts w:cstheme="minorHAnsi"/>
          <w:lang w:val="en-GB"/>
        </w:rPr>
        <w:t xml:space="preserve"> concentrations by </w:t>
      </w:r>
      <w:r w:rsidR="00BA75E6">
        <w:rPr>
          <w:rFonts w:cstheme="minorHAnsi"/>
          <w:lang w:val="en-GB"/>
        </w:rPr>
        <w:t xml:space="preserve">the </w:t>
      </w:r>
      <w:r w:rsidRPr="00041684">
        <w:rPr>
          <w:rFonts w:cstheme="minorHAnsi"/>
          <w:lang w:val="en-GB"/>
        </w:rPr>
        <w:t>reported percentage traffic contributions to PM</w:t>
      </w:r>
      <w:r w:rsidR="002D6685" w:rsidRPr="00041684">
        <w:rPr>
          <w:rFonts w:cstheme="minorHAnsi"/>
          <w:vertAlign w:val="subscript"/>
          <w:lang w:val="en-GB"/>
        </w:rPr>
        <w:t>2.5</w:t>
      </w:r>
      <w:r w:rsidRPr="00041684">
        <w:rPr>
          <w:rFonts w:cstheme="minorHAnsi"/>
          <w:lang w:val="en-GB"/>
        </w:rPr>
        <w:t xml:space="preserve">. To carry out our quantitative synthesis of previous research, we considered a series of explanatory variables available in the WHO database. These included publication year, study location (city, country, region, and continent), population, geographic coordinates, and </w:t>
      </w:r>
      <w:r w:rsidR="00850A67" w:rsidRPr="00041684">
        <w:rPr>
          <w:rFonts w:cstheme="minorHAnsi"/>
          <w:lang w:val="en-GB"/>
        </w:rPr>
        <w:t xml:space="preserve">estimation </w:t>
      </w:r>
      <w:r w:rsidRPr="00041684">
        <w:rPr>
          <w:rFonts w:cstheme="minorHAnsi"/>
          <w:lang w:val="en-GB"/>
        </w:rPr>
        <w:t xml:space="preserve">method. Another potentially relevant information was whether a study reported </w:t>
      </w:r>
      <w:r w:rsidR="00850A67" w:rsidRPr="00041684">
        <w:rPr>
          <w:rFonts w:cstheme="minorHAnsi"/>
          <w:lang w:val="en-GB"/>
        </w:rPr>
        <w:t xml:space="preserve">sea salt contribution to </w:t>
      </w:r>
      <w:r w:rsidRPr="00041684">
        <w:rPr>
          <w:rFonts w:cstheme="minorHAnsi"/>
          <w:lang w:val="en-GB"/>
        </w:rPr>
        <w:t>PM</w:t>
      </w:r>
      <w:r w:rsidR="002D6685" w:rsidRPr="00041684">
        <w:rPr>
          <w:rFonts w:cstheme="minorHAnsi"/>
          <w:vertAlign w:val="subscript"/>
          <w:lang w:val="en-GB"/>
        </w:rPr>
        <w:t>2.5</w:t>
      </w:r>
      <w:r w:rsidRPr="00041684">
        <w:rPr>
          <w:rFonts w:cstheme="minorHAnsi"/>
          <w:lang w:val="en-GB"/>
        </w:rPr>
        <w:t xml:space="preserve">. To better capture variability in the data, cities were assigned to </w:t>
      </w:r>
      <w:r w:rsidR="00E71B57">
        <w:rPr>
          <w:rFonts w:cstheme="minorHAnsi"/>
          <w:lang w:val="en-GB"/>
        </w:rPr>
        <w:t>12</w:t>
      </w:r>
      <w:r w:rsidRPr="00041684">
        <w:rPr>
          <w:rFonts w:cstheme="minorHAnsi"/>
          <w:lang w:val="en-GB"/>
        </w:rPr>
        <w:t xml:space="preserve"> different regions mostly according to geographic proximity, and </w:t>
      </w:r>
      <w:r w:rsidR="00D12F20">
        <w:rPr>
          <w:rFonts w:cstheme="minorHAnsi"/>
          <w:lang w:val="en-GB"/>
        </w:rPr>
        <w:t xml:space="preserve">classifications reported </w:t>
      </w:r>
      <w:r w:rsidR="0003327A">
        <w:rPr>
          <w:rFonts w:cstheme="minorHAnsi"/>
          <w:lang w:val="en-GB"/>
        </w:rPr>
        <w:t>by</w:t>
      </w:r>
      <w:r w:rsidR="00D12F20">
        <w:rPr>
          <w:rFonts w:cstheme="minorHAnsi"/>
          <w:lang w:val="en-GB"/>
        </w:rPr>
        <w:t xml:space="preserve"> </w:t>
      </w:r>
      <w:r w:rsidR="005C3B0E">
        <w:rPr>
          <w:rFonts w:cstheme="minorHAnsi"/>
          <w:lang w:val="en-GB"/>
        </w:rPr>
        <w:fldChar w:fldCharType="begin" w:fldLock="1"/>
      </w:r>
      <w:r w:rsidR="005C3B0E">
        <w:rPr>
          <w:rFonts w:cstheme="minorHAnsi"/>
          <w:lang w:val="en-GB"/>
        </w:rPr>
        <w:instrText>ADDIN CSL_CITATION {"citationItems":[{"id":"ITEM-1","itemData":{"DOI":"10.1016/j.atmosenv.2015.08.087","ISSN":"18732844","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Systematic Scopus and Google searches were performed to retrieve city studies of source apportionment for particulate matter. Six source categories were defined. Country and regional averages of source apportionment were estimated based on city population weighting.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author":[{"dropping-particle":"","family":"Karagulian","given":"Federico","non-dropping-particle":"","parse-names":false,"suffix":""},{"dropping-particle":"","family":"Belis","given":"Claudio A.","non-dropping-particle":"","parse-names":false,"suffix":""},{"dropping-particle":"","family":"Dora","given":"Carlos Francisco C.","non-dropping-particle":"","parse-names":false,"suffix":""},{"dropping-particle":"","family":"Prüss-Ustün","given":"Annette M.","non-dropping-particle":"","parse-names":false,"suffix":""},{"dropping-particle":"","family":"Bonjour","given":"Sophie","non-dropping-particle":"","parse-names":false,"suffix":""},{"dropping-particle":"","family":"Adair-Rohani","given":"Heather","non-dropping-particle":"","parse-names":false,"suffix":""},{"dropping-particle":"","family":"Amann","given":"Markus","non-dropping-particle":"","parse-names":false,"suffix":""}],"container-title":"Atmospheric Environment","id":"ITEM-1","issued":{"date-parts":[["2015"]]},"page":"475-483","publisher":"Elsevier Ltd","title":"Contributions to cities' ambient particulate matter (PM): A systematic review of local source contributions at global level","type":"article-journal","volume":"120"},"uris":["http://www.mendeley.com/documents/?uuid=c10f0dac-4c93-4d4e-8f05-839ce9817d27"]}],"mendeley":{"formattedCitation":"[17]","plainTextFormattedCitation":"[17]","previouslyFormattedCitation":"[17]"},"properties":{"noteIndex":0},"schema":"https://github.com/citation-style-language/schema/raw/master/csl-citation.json"}</w:instrText>
      </w:r>
      <w:r w:rsidR="005C3B0E">
        <w:rPr>
          <w:rFonts w:cstheme="minorHAnsi"/>
          <w:lang w:val="en-GB"/>
        </w:rPr>
        <w:fldChar w:fldCharType="separate"/>
      </w:r>
      <w:r w:rsidR="005C3B0E" w:rsidRPr="005C3B0E">
        <w:rPr>
          <w:rFonts w:cstheme="minorHAnsi"/>
          <w:noProof/>
          <w:lang w:val="en-GB"/>
        </w:rPr>
        <w:t>[17]</w:t>
      </w:r>
      <w:r w:rsidR="005C3B0E">
        <w:rPr>
          <w:rFonts w:cstheme="minorHAnsi"/>
          <w:lang w:val="en-GB"/>
        </w:rPr>
        <w:fldChar w:fldCharType="end"/>
      </w:r>
      <w:r w:rsidR="005C3B0E">
        <w:rPr>
          <w:rFonts w:cstheme="minorHAnsi"/>
          <w:lang w:val="en-GB"/>
        </w:rPr>
        <w:t xml:space="preserve"> and </w:t>
      </w:r>
      <w:r w:rsidR="005C3B0E">
        <w:rPr>
          <w:rFonts w:cstheme="minorHAnsi"/>
          <w:lang w:val="en-GB"/>
        </w:rPr>
        <w:fldChar w:fldCharType="begin" w:fldLock="1"/>
      </w:r>
      <w:r w:rsidR="005C3B0E">
        <w:rPr>
          <w:rFonts w:cstheme="minorHAnsi"/>
          <w:lang w:val="en-GB"/>
        </w:rPr>
        <w:instrText>ADDIN CSL_CITATION {"citationItems":[{"id":"ITEM-1","itemData":{"DOI":"10.1016/j.envint.2020.105800","ISSN":"18736750","PMID":"32474298","abstract":"Quantifying traffic contribution to air pollution in urban settings is required to inform traffic management strategies and environmental policies that aim at improving air quality. Assessments and comparative analyses across multiple urban areas are challenged by the lack of datasets and methods available for global applications. In this study, we quantify the traffic contribution to particulate matter concentration in multiple cities worldwide by synthesising 155 previous studies reported in the World Health Organization (WHO)’s air pollution source apportionment data for PM10 and PM2.5. We employed a Bayesian multilevel meta-regression that accounts for uncertainties and captures both within- and between-study variations (in estimation methods, study protocols, etc.) through study-specific and location-specific explanatory variables. The final sample analysed in this paper covers 169 cities worldwide. Based on our analysis, traffic contribution to air pollution (particulate matter) varies from 5% to 61% in cities worldwide, with an average of 27%. We found that variability in the traffic contribution estimates reported worldwide can be explained by the region of study, publication year, PM size fraction, and population. Specifically, traffic contribution to air pollution in cities located in Europe, North America, or Oceania is on average 36% lower relative to the rest of the world. Traffic contribution is 28% lower among studies published after 2005 than those published on or before 2005. Traffic contribution is on average 24% lower among cities with less than 500,000 inhabitants and 19% higher when estimated based on PM10 relative to PM2.5. This quantitative summary overcomes challenges in the data and provides useful information for health impact modellers and decision-makers to assess impacts of traffic reduction policies.","author":[{"dropping-particle":"","family":"Heydari","given":"Shahram","non-dropping-particle":"","parse-names":false,"suffix":""},{"dropping-particle":"","family":"Tainio","given":"Marko","non-dropping-particle":"","parse-names":false,"suffix":""},{"dropping-particle":"","family":"Woodcock","given":"James","non-dropping-particle":"","parse-names":false,"suffix":""},{"dropping-particle":"","family":"Nazelle","given":"Audrey","non-dropping-particle":"de","parse-names":false,"suffix":""}],"container-title":"Environment International","id":"ITEM-1","issue":"May","issued":{"date-parts":[["2020"]]},"page":"105800","publisher":"Elsevier","title":"Estimating traffic contribution to particulate matter concentration in urban areas using a multilevel Bayesian meta-regression approach","type":"article-journal","volume":"141"},"uris":["http://www.mendeley.com/documents/?uuid=9ab589d6-d87a-4bad-830d-21582bc2b457"]}],"mendeley":{"formattedCitation":"[19]","plainTextFormattedCitation":"[19]","previouslyFormattedCitation":"[19]"},"properties":{"noteIndex":0},"schema":"https://github.com/citation-style-language/schema/raw/master/csl-citation.json"}</w:instrText>
      </w:r>
      <w:r w:rsidR="005C3B0E">
        <w:rPr>
          <w:rFonts w:cstheme="minorHAnsi"/>
          <w:lang w:val="en-GB"/>
        </w:rPr>
        <w:fldChar w:fldCharType="separate"/>
      </w:r>
      <w:r w:rsidR="005C3B0E" w:rsidRPr="005C3B0E">
        <w:rPr>
          <w:rFonts w:cstheme="minorHAnsi"/>
          <w:noProof/>
          <w:lang w:val="en-GB"/>
        </w:rPr>
        <w:t>[19]</w:t>
      </w:r>
      <w:r w:rsidR="005C3B0E">
        <w:rPr>
          <w:rFonts w:cstheme="minorHAnsi"/>
          <w:lang w:val="en-GB"/>
        </w:rPr>
        <w:fldChar w:fldCharType="end"/>
      </w:r>
      <w:r w:rsidRPr="00041684">
        <w:rPr>
          <w:rFonts w:cstheme="minorHAnsi"/>
          <w:color w:val="4F81BD" w:themeColor="accent1"/>
          <w:lang w:val="en-GB"/>
        </w:rPr>
        <w:t>.</w:t>
      </w:r>
      <w:r w:rsidR="006658F7" w:rsidRPr="00041684">
        <w:rPr>
          <w:rFonts w:cstheme="minorHAnsi"/>
          <w:color w:val="4F81BD" w:themeColor="accent1"/>
          <w:lang w:val="en-GB"/>
        </w:rPr>
        <w:t xml:space="preserve"> </w:t>
      </w:r>
      <w:r w:rsidR="006658F7" w:rsidRPr="00041684">
        <w:rPr>
          <w:rFonts w:cstheme="minorHAnsi"/>
          <w:lang w:val="en-GB"/>
        </w:rPr>
        <w:t>These are North America, Central Europe, East Asia, East/West Africa, Middle East, North</w:t>
      </w:r>
      <w:r w:rsidR="00B7130F">
        <w:rPr>
          <w:rFonts w:cstheme="minorHAnsi"/>
          <w:lang w:val="en-GB"/>
        </w:rPr>
        <w:t>-</w:t>
      </w:r>
      <w:r w:rsidR="006658F7" w:rsidRPr="00041684">
        <w:rPr>
          <w:rFonts w:cstheme="minorHAnsi"/>
          <w:lang w:val="en-GB"/>
        </w:rPr>
        <w:t>western Europe, Oceania</w:t>
      </w:r>
      <w:r w:rsidR="00E71B57">
        <w:rPr>
          <w:rFonts w:cstheme="minorHAnsi"/>
          <w:lang w:val="en-GB"/>
        </w:rPr>
        <w:t>/Japan</w:t>
      </w:r>
      <w:r w:rsidR="006658F7" w:rsidRPr="00041684">
        <w:rPr>
          <w:rFonts w:cstheme="minorHAnsi"/>
          <w:lang w:val="en-GB"/>
        </w:rPr>
        <w:t>, South/Central America, South</w:t>
      </w:r>
      <w:r w:rsidR="00B7130F">
        <w:rPr>
          <w:rFonts w:cstheme="minorHAnsi"/>
          <w:lang w:val="en-GB"/>
        </w:rPr>
        <w:t>-</w:t>
      </w:r>
      <w:r w:rsidR="006658F7" w:rsidRPr="00041684">
        <w:rPr>
          <w:rFonts w:cstheme="minorHAnsi"/>
          <w:lang w:val="en-GB"/>
        </w:rPr>
        <w:t>eastern Asia, Southern Asia, Southwestern Europe, and Western Europe.</w:t>
      </w:r>
      <w:r w:rsidR="002F10B7">
        <w:rPr>
          <w:rFonts w:cstheme="minorHAnsi"/>
          <w:lang w:val="en-GB"/>
        </w:rPr>
        <w:t xml:space="preserve"> List of countries in each region are reported in </w:t>
      </w:r>
      <w:r w:rsidR="007D6CBF">
        <w:rPr>
          <w:rFonts w:cstheme="minorHAnsi"/>
          <w:lang w:val="en-GB"/>
        </w:rPr>
        <w:t>T</w:t>
      </w:r>
      <w:r w:rsidR="002F10B7">
        <w:rPr>
          <w:rFonts w:cstheme="minorHAnsi"/>
          <w:lang w:val="en-GB"/>
        </w:rPr>
        <w:t xml:space="preserve">able B of the supplementary material. </w:t>
      </w:r>
    </w:p>
    <w:p w14:paraId="0A6A269E" w14:textId="04F3444F" w:rsidR="00566030" w:rsidRPr="00041684" w:rsidRDefault="0003553E" w:rsidP="00EC1474">
      <w:pPr>
        <w:pStyle w:val="Heading3"/>
        <w:spacing w:line="360" w:lineRule="auto"/>
        <w:rPr>
          <w:rFonts w:cstheme="minorHAnsi"/>
          <w:color w:val="auto"/>
          <w:lang w:val="en-GB"/>
        </w:rPr>
      </w:pPr>
      <w:r w:rsidRPr="00041684">
        <w:rPr>
          <w:rFonts w:cstheme="minorHAnsi"/>
          <w:color w:val="auto"/>
          <w:lang w:val="en-GB"/>
        </w:rPr>
        <w:t>C</w:t>
      </w:r>
      <w:r w:rsidR="00566030" w:rsidRPr="00041684">
        <w:rPr>
          <w:rFonts w:cstheme="minorHAnsi"/>
          <w:color w:val="auto"/>
          <w:lang w:val="en-GB"/>
        </w:rPr>
        <w:t>haracteristics</w:t>
      </w:r>
      <w:r w:rsidRPr="00041684">
        <w:rPr>
          <w:rFonts w:cstheme="minorHAnsi"/>
          <w:color w:val="auto"/>
          <w:lang w:val="en-GB"/>
        </w:rPr>
        <w:t xml:space="preserve"> of the final data</w:t>
      </w:r>
    </w:p>
    <w:p w14:paraId="1A7E3A5C" w14:textId="2A407929" w:rsidR="007B6502" w:rsidRDefault="00BF212F" w:rsidP="00B54B01">
      <w:pPr>
        <w:spacing w:line="480" w:lineRule="auto"/>
        <w:rPr>
          <w:rFonts w:cstheme="minorHAnsi"/>
          <w:lang w:val="en-GB"/>
        </w:rPr>
      </w:pPr>
      <w:r w:rsidRPr="00041684">
        <w:rPr>
          <w:rFonts w:cstheme="minorHAnsi"/>
          <w:lang w:val="en-GB"/>
        </w:rPr>
        <w:t xml:space="preserve">Our final dataset includes 182 observations </w:t>
      </w:r>
      <w:r>
        <w:rPr>
          <w:rFonts w:cstheme="minorHAnsi"/>
          <w:lang w:val="en-GB"/>
        </w:rPr>
        <w:t>of source contributions of</w:t>
      </w:r>
      <w:r w:rsidRPr="00041684">
        <w:rPr>
          <w:rFonts w:cstheme="minorHAnsi"/>
          <w:lang w:val="en-GB"/>
        </w:rPr>
        <w:t xml:space="preserve"> PM</w:t>
      </w:r>
      <w:r w:rsidRPr="00041684">
        <w:rPr>
          <w:rFonts w:cstheme="minorHAnsi"/>
          <w:vertAlign w:val="subscript"/>
          <w:lang w:val="en-GB"/>
        </w:rPr>
        <w:t>2.5</w:t>
      </w:r>
      <w:r w:rsidRPr="00041684">
        <w:rPr>
          <w:rFonts w:cstheme="minorHAnsi"/>
          <w:lang w:val="en-GB"/>
        </w:rPr>
        <w:t xml:space="preserve"> concentration</w:t>
      </w:r>
      <w:r>
        <w:rPr>
          <w:rFonts w:cstheme="minorHAnsi"/>
          <w:lang w:val="en-GB"/>
        </w:rPr>
        <w:t xml:space="preserve"> in urban areas</w:t>
      </w:r>
      <w:r w:rsidRPr="00041684">
        <w:rPr>
          <w:rFonts w:cstheme="minorHAnsi"/>
          <w:lang w:val="en-GB"/>
        </w:rPr>
        <w:t xml:space="preserve">. These observations are measurements reported by 118 studies </w:t>
      </w:r>
      <w:r w:rsidRPr="002F1A3E">
        <w:rPr>
          <w:rFonts w:cstheme="minorHAnsi"/>
          <w:lang w:val="en-GB"/>
        </w:rPr>
        <w:t xml:space="preserve">(Table </w:t>
      </w:r>
      <w:r>
        <w:rPr>
          <w:rFonts w:cstheme="minorHAnsi"/>
          <w:lang w:val="en-GB"/>
        </w:rPr>
        <w:t>A</w:t>
      </w:r>
      <w:r w:rsidRPr="002F1A3E">
        <w:rPr>
          <w:rFonts w:cstheme="minorHAnsi"/>
          <w:lang w:val="en-GB"/>
        </w:rPr>
        <w:t xml:space="preserve"> of the supplementary material)</w:t>
      </w:r>
      <w:r w:rsidRPr="001C6D88">
        <w:rPr>
          <w:rFonts w:cstheme="minorHAnsi"/>
          <w:lang w:val="en-GB"/>
        </w:rPr>
        <w:t>, correspon</w:t>
      </w:r>
      <w:r w:rsidRPr="00041684">
        <w:rPr>
          <w:rFonts w:cstheme="minorHAnsi"/>
          <w:lang w:val="en-GB"/>
        </w:rPr>
        <w:t>ding to 11</w:t>
      </w:r>
      <w:r>
        <w:rPr>
          <w:rFonts w:cstheme="minorHAnsi"/>
          <w:lang w:val="en-GB"/>
        </w:rPr>
        <w:t>7</w:t>
      </w:r>
      <w:r w:rsidRPr="00041684">
        <w:rPr>
          <w:rFonts w:cstheme="minorHAnsi"/>
          <w:lang w:val="en-GB"/>
        </w:rPr>
        <w:t xml:space="preserve"> cities worldwide, from 1987 to 2014.</w:t>
      </w:r>
      <w:r>
        <w:rPr>
          <w:rFonts w:cstheme="minorHAnsi"/>
          <w:lang w:val="en-GB"/>
        </w:rPr>
        <w:t xml:space="preserve"> </w:t>
      </w:r>
      <w:r w:rsidR="004F4463" w:rsidRPr="00041684">
        <w:rPr>
          <w:rFonts w:cstheme="minorHAnsi"/>
          <w:lang w:val="en-GB"/>
        </w:rPr>
        <w:t>A summary of the final s</w:t>
      </w:r>
      <w:r w:rsidR="00566030" w:rsidRPr="00041684">
        <w:rPr>
          <w:rFonts w:cstheme="minorHAnsi"/>
          <w:lang w:val="en-GB"/>
        </w:rPr>
        <w:t>ample</w:t>
      </w:r>
      <w:r w:rsidR="007C094A" w:rsidRPr="00041684">
        <w:rPr>
          <w:rFonts w:cstheme="minorHAnsi"/>
          <w:lang w:val="en-GB"/>
        </w:rPr>
        <w:t xml:space="preserve"> used in our </w:t>
      </w:r>
      <w:r w:rsidR="00BA75E6">
        <w:rPr>
          <w:rFonts w:cstheme="minorHAnsi"/>
          <w:lang w:val="en-GB"/>
        </w:rPr>
        <w:t>study</w:t>
      </w:r>
      <w:r w:rsidR="004F4463" w:rsidRPr="00041684">
        <w:rPr>
          <w:rFonts w:cstheme="minorHAnsi"/>
          <w:lang w:val="en-GB"/>
        </w:rPr>
        <w:t xml:space="preserve"> is reported in</w:t>
      </w:r>
      <w:r w:rsidR="00566030" w:rsidRPr="00041684">
        <w:rPr>
          <w:rFonts w:cstheme="minorHAnsi"/>
          <w:lang w:val="en-GB"/>
        </w:rPr>
        <w:t xml:space="preserve"> Table</w:t>
      </w:r>
      <w:r w:rsidR="00992CDE" w:rsidRPr="00041684">
        <w:rPr>
          <w:rFonts w:cstheme="minorHAnsi"/>
          <w:lang w:val="en-GB"/>
        </w:rPr>
        <w:t>s</w:t>
      </w:r>
      <w:r w:rsidR="00566030" w:rsidRPr="00041684">
        <w:rPr>
          <w:rFonts w:cstheme="minorHAnsi"/>
          <w:lang w:val="en-GB"/>
        </w:rPr>
        <w:t xml:space="preserve"> 1</w:t>
      </w:r>
      <w:r w:rsidR="00992CDE" w:rsidRPr="00041684">
        <w:rPr>
          <w:rFonts w:cstheme="minorHAnsi"/>
          <w:lang w:val="en-GB"/>
        </w:rPr>
        <w:t xml:space="preserve"> and 2</w:t>
      </w:r>
      <w:r w:rsidR="00566030" w:rsidRPr="00041684">
        <w:rPr>
          <w:rFonts w:cstheme="minorHAnsi"/>
          <w:lang w:val="en-GB"/>
        </w:rPr>
        <w:t xml:space="preserve">. </w:t>
      </w:r>
      <w:r w:rsidR="00813651" w:rsidRPr="00041684">
        <w:rPr>
          <w:rFonts w:cstheme="minorHAnsi"/>
          <w:lang w:val="en-GB"/>
        </w:rPr>
        <w:t>A</w:t>
      </w:r>
      <w:r w:rsidR="00376264" w:rsidRPr="00041684">
        <w:rPr>
          <w:rFonts w:cstheme="minorHAnsi"/>
          <w:lang w:val="en-GB"/>
        </w:rPr>
        <w:t>round</w:t>
      </w:r>
      <w:r w:rsidR="00813651" w:rsidRPr="00041684">
        <w:rPr>
          <w:rFonts w:cstheme="minorHAnsi"/>
          <w:lang w:val="en-GB"/>
        </w:rPr>
        <w:t xml:space="preserve"> 3</w:t>
      </w:r>
      <w:r w:rsidR="00376264" w:rsidRPr="00041684">
        <w:rPr>
          <w:rFonts w:cstheme="minorHAnsi"/>
          <w:lang w:val="en-GB"/>
        </w:rPr>
        <w:t>6</w:t>
      </w:r>
      <w:r w:rsidR="00813651" w:rsidRPr="00041684">
        <w:rPr>
          <w:rFonts w:cstheme="minorHAnsi"/>
          <w:lang w:val="en-GB"/>
        </w:rPr>
        <w:t xml:space="preserve">% of the reported measurements were estimated based on studies conducted in North America or Oceania. Around 10% were from North Western or Western Europe while 23% </w:t>
      </w:r>
      <w:r w:rsidR="00D45FB9" w:rsidRPr="00041684">
        <w:rPr>
          <w:rFonts w:cstheme="minorHAnsi"/>
          <w:lang w:val="en-GB"/>
        </w:rPr>
        <w:t xml:space="preserve">of the observations </w:t>
      </w:r>
      <w:r w:rsidR="00813651" w:rsidRPr="00041684">
        <w:rPr>
          <w:rFonts w:cstheme="minorHAnsi"/>
          <w:lang w:val="en-GB"/>
        </w:rPr>
        <w:t>were from studies conducted in the rest of Europe.</w:t>
      </w:r>
      <w:r w:rsidR="00376264" w:rsidRPr="00041684">
        <w:rPr>
          <w:rFonts w:cstheme="minorHAnsi"/>
          <w:lang w:val="en-GB"/>
        </w:rPr>
        <w:t xml:space="preserve"> Two-thirds (</w:t>
      </w:r>
      <w:r w:rsidR="00321DE0" w:rsidRPr="00041684">
        <w:rPr>
          <w:rFonts w:cstheme="minorHAnsi"/>
          <w:lang w:val="en-GB"/>
        </w:rPr>
        <w:t>74.2%</w:t>
      </w:r>
      <w:r w:rsidR="00376264" w:rsidRPr="00041684">
        <w:rPr>
          <w:rFonts w:cstheme="minorHAnsi"/>
          <w:lang w:val="en-GB"/>
        </w:rPr>
        <w:t>)</w:t>
      </w:r>
      <w:r w:rsidR="00321DE0" w:rsidRPr="00041684">
        <w:rPr>
          <w:rFonts w:cstheme="minorHAnsi"/>
          <w:lang w:val="en-GB"/>
        </w:rPr>
        <w:t xml:space="preserve"> of the measurements </w:t>
      </w:r>
      <w:r w:rsidR="00D45FB9" w:rsidRPr="00041684">
        <w:rPr>
          <w:rFonts w:cstheme="minorHAnsi"/>
          <w:lang w:val="en-GB"/>
        </w:rPr>
        <w:t>were</w:t>
      </w:r>
      <w:r w:rsidR="00321DE0" w:rsidRPr="00041684">
        <w:rPr>
          <w:rFonts w:cstheme="minorHAnsi"/>
          <w:lang w:val="en-GB"/>
        </w:rPr>
        <w:t xml:space="preserve"> reported after</w:t>
      </w:r>
      <w:r w:rsidR="00376264" w:rsidRPr="00041684">
        <w:rPr>
          <w:rFonts w:cstheme="minorHAnsi"/>
          <w:lang w:val="en-GB"/>
        </w:rPr>
        <w:t xml:space="preserve"> year</w:t>
      </w:r>
      <w:r w:rsidR="00321DE0" w:rsidRPr="00041684">
        <w:rPr>
          <w:rFonts w:cstheme="minorHAnsi"/>
          <w:lang w:val="en-GB"/>
        </w:rPr>
        <w:t xml:space="preserve"> 2005</w:t>
      </w:r>
      <w:r w:rsidR="00376264" w:rsidRPr="00041684">
        <w:rPr>
          <w:rFonts w:cstheme="minorHAnsi"/>
          <w:lang w:val="en-GB"/>
        </w:rPr>
        <w:t>,</w:t>
      </w:r>
      <w:r w:rsidR="00437BA6" w:rsidRPr="00041684">
        <w:rPr>
          <w:rFonts w:cstheme="minorHAnsi"/>
          <w:lang w:val="en-GB"/>
        </w:rPr>
        <w:t xml:space="preserve"> and 50% of the observations in the data report</w:t>
      </w:r>
      <w:r w:rsidR="00D45FB9" w:rsidRPr="00041684">
        <w:rPr>
          <w:rFonts w:cstheme="minorHAnsi"/>
          <w:lang w:val="en-GB"/>
        </w:rPr>
        <w:t>ed</w:t>
      </w:r>
      <w:r w:rsidR="00437BA6" w:rsidRPr="00041684">
        <w:rPr>
          <w:rFonts w:cstheme="minorHAnsi"/>
          <w:lang w:val="en-GB"/>
        </w:rPr>
        <w:t xml:space="preserve"> </w:t>
      </w:r>
      <w:r w:rsidR="00420A82" w:rsidRPr="00041684">
        <w:rPr>
          <w:rFonts w:cstheme="minorHAnsi"/>
          <w:lang w:val="en-GB"/>
        </w:rPr>
        <w:t>percentage contribution of</w:t>
      </w:r>
      <w:r w:rsidR="00437BA6" w:rsidRPr="00041684">
        <w:rPr>
          <w:rFonts w:cstheme="minorHAnsi"/>
          <w:lang w:val="en-GB"/>
        </w:rPr>
        <w:t xml:space="preserve"> sea salt</w:t>
      </w:r>
      <w:r w:rsidR="00420A82" w:rsidRPr="00041684">
        <w:rPr>
          <w:rFonts w:cstheme="minorHAnsi"/>
          <w:lang w:val="en-GB"/>
        </w:rPr>
        <w:t xml:space="preserve"> to PM</w:t>
      </w:r>
      <w:r w:rsidR="002D6685" w:rsidRPr="00041684">
        <w:rPr>
          <w:rFonts w:cstheme="minorHAnsi"/>
          <w:vertAlign w:val="subscript"/>
          <w:lang w:val="en-GB"/>
        </w:rPr>
        <w:t>2.5</w:t>
      </w:r>
      <w:r w:rsidR="00437BA6" w:rsidRPr="00041684">
        <w:rPr>
          <w:rFonts w:cstheme="minorHAnsi"/>
          <w:lang w:val="en-GB"/>
        </w:rPr>
        <w:t xml:space="preserve">. </w:t>
      </w:r>
      <w:r w:rsidR="00566030" w:rsidRPr="00041684">
        <w:rPr>
          <w:rFonts w:cstheme="minorHAnsi"/>
          <w:lang w:val="en-GB"/>
        </w:rPr>
        <w:t xml:space="preserve">In our final data, the reported </w:t>
      </w:r>
      <w:r w:rsidR="00F03768" w:rsidRPr="00041684">
        <w:rPr>
          <w:rFonts w:cstheme="minorHAnsi"/>
          <w:lang w:val="en-GB"/>
        </w:rPr>
        <w:t>overall PM</w:t>
      </w:r>
      <w:r w:rsidR="002D6685" w:rsidRPr="00041684">
        <w:rPr>
          <w:rFonts w:cstheme="minorHAnsi"/>
          <w:vertAlign w:val="subscript"/>
          <w:lang w:val="en-GB"/>
        </w:rPr>
        <w:t>2.5</w:t>
      </w:r>
      <w:r w:rsidR="00F03768" w:rsidRPr="00041684">
        <w:rPr>
          <w:rFonts w:cstheme="minorHAnsi"/>
          <w:lang w:val="en-GB"/>
        </w:rPr>
        <w:t xml:space="preserve"> concentrations</w:t>
      </w:r>
      <w:r w:rsidR="00566030" w:rsidRPr="00041684">
        <w:rPr>
          <w:rFonts w:cstheme="minorHAnsi"/>
          <w:lang w:val="en-GB"/>
        </w:rPr>
        <w:t xml:space="preserve"> varied </w:t>
      </w:r>
      <w:r w:rsidR="00F03768" w:rsidRPr="00041684">
        <w:rPr>
          <w:rFonts w:cstheme="minorHAnsi"/>
          <w:lang w:val="en-GB"/>
        </w:rPr>
        <w:t xml:space="preserve">largely </w:t>
      </w:r>
      <w:r w:rsidR="00566030" w:rsidRPr="00041684">
        <w:rPr>
          <w:rFonts w:cstheme="minorHAnsi"/>
          <w:lang w:val="en-GB"/>
        </w:rPr>
        <w:t xml:space="preserve">across </w:t>
      </w:r>
      <w:r w:rsidR="00566030" w:rsidRPr="00041684">
        <w:rPr>
          <w:rFonts w:cstheme="minorHAnsi"/>
          <w:lang w:val="en-GB"/>
        </w:rPr>
        <w:lastRenderedPageBreak/>
        <w:t>cities</w:t>
      </w:r>
      <w:r w:rsidR="00F03768" w:rsidRPr="00041684">
        <w:rPr>
          <w:rFonts w:cstheme="minorHAnsi"/>
          <w:lang w:val="en-GB"/>
        </w:rPr>
        <w:t>:</w:t>
      </w:r>
      <w:r w:rsidR="00566030" w:rsidRPr="00041684">
        <w:rPr>
          <w:rFonts w:cstheme="minorHAnsi"/>
          <w:lang w:val="en-GB"/>
        </w:rPr>
        <w:t xml:space="preserve"> from around </w:t>
      </w:r>
      <w:r w:rsidR="00F03768" w:rsidRPr="00041684">
        <w:rPr>
          <w:rFonts w:cstheme="minorHAnsi"/>
          <w:lang w:val="en-GB"/>
        </w:rPr>
        <w:t xml:space="preserve">12 </w:t>
      </w:r>
      <w:r w:rsidR="00F03768" w:rsidRPr="00041684">
        <w:rPr>
          <w:szCs w:val="20"/>
          <w:lang w:val="en-GB"/>
        </w:rPr>
        <w:t>ug/m</w:t>
      </w:r>
      <w:r w:rsidR="00F03768" w:rsidRPr="00041684">
        <w:rPr>
          <w:szCs w:val="20"/>
          <w:vertAlign w:val="superscript"/>
          <w:lang w:val="en-GB"/>
        </w:rPr>
        <w:t>3</w:t>
      </w:r>
      <w:r w:rsidR="00F03768" w:rsidRPr="00041684">
        <w:rPr>
          <w:rFonts w:cstheme="minorHAnsi"/>
          <w:lang w:val="en-GB"/>
        </w:rPr>
        <w:t xml:space="preserve"> </w:t>
      </w:r>
      <w:r w:rsidR="00566030" w:rsidRPr="00041684">
        <w:rPr>
          <w:rFonts w:cstheme="minorHAnsi"/>
          <w:lang w:val="en-GB"/>
        </w:rPr>
        <w:t xml:space="preserve">to </w:t>
      </w:r>
      <w:r w:rsidR="00F03768" w:rsidRPr="00041684">
        <w:rPr>
          <w:rFonts w:cstheme="minorHAnsi"/>
          <w:lang w:val="en-GB"/>
        </w:rPr>
        <w:t>97</w:t>
      </w:r>
      <w:r w:rsidR="00F03768" w:rsidRPr="00041684">
        <w:rPr>
          <w:szCs w:val="20"/>
          <w:lang w:val="en-GB"/>
        </w:rPr>
        <w:t xml:space="preserve"> ug/m</w:t>
      </w:r>
      <w:r w:rsidR="00F03768" w:rsidRPr="00041684">
        <w:rPr>
          <w:szCs w:val="20"/>
          <w:vertAlign w:val="superscript"/>
          <w:lang w:val="en-GB"/>
        </w:rPr>
        <w:t>3</w:t>
      </w:r>
      <w:r w:rsidR="00566030" w:rsidRPr="00041684">
        <w:rPr>
          <w:rFonts w:cstheme="minorHAnsi"/>
          <w:lang w:val="en-GB"/>
        </w:rPr>
        <w:t xml:space="preserve">, with a mean (and standard deviation) of </w:t>
      </w:r>
      <w:r w:rsidR="00F03768" w:rsidRPr="00041684">
        <w:rPr>
          <w:rFonts w:cstheme="minorHAnsi"/>
          <w:lang w:val="en-GB"/>
        </w:rPr>
        <w:t>35.11</w:t>
      </w:r>
      <w:r w:rsidR="004B51D9" w:rsidRPr="00041684">
        <w:rPr>
          <w:szCs w:val="20"/>
          <w:lang w:val="en-GB"/>
        </w:rPr>
        <w:t xml:space="preserve"> ug/m</w:t>
      </w:r>
      <w:r w:rsidR="004B51D9" w:rsidRPr="00041684">
        <w:rPr>
          <w:szCs w:val="20"/>
          <w:vertAlign w:val="superscript"/>
          <w:lang w:val="en-GB"/>
        </w:rPr>
        <w:t>3</w:t>
      </w:r>
      <w:r w:rsidR="00566030" w:rsidRPr="00041684">
        <w:rPr>
          <w:rFonts w:cstheme="minorHAnsi"/>
          <w:lang w:val="en-GB"/>
        </w:rPr>
        <w:t xml:space="preserve"> (</w:t>
      </w:r>
      <w:r w:rsidR="00F03768" w:rsidRPr="00041684">
        <w:rPr>
          <w:rFonts w:cstheme="minorHAnsi"/>
          <w:lang w:val="en-GB"/>
        </w:rPr>
        <w:t>36.97</w:t>
      </w:r>
      <w:r w:rsidR="004B51D9" w:rsidRPr="00041684">
        <w:rPr>
          <w:rFonts w:cstheme="minorHAnsi"/>
          <w:lang w:val="en-GB"/>
        </w:rPr>
        <w:t xml:space="preserve"> </w:t>
      </w:r>
      <w:r w:rsidR="004B51D9" w:rsidRPr="00041684">
        <w:rPr>
          <w:szCs w:val="20"/>
          <w:lang w:val="en-GB"/>
        </w:rPr>
        <w:t>ug/m</w:t>
      </w:r>
      <w:r w:rsidR="004B51D9" w:rsidRPr="00041684">
        <w:rPr>
          <w:szCs w:val="20"/>
          <w:vertAlign w:val="superscript"/>
          <w:lang w:val="en-GB"/>
        </w:rPr>
        <w:t>3</w:t>
      </w:r>
      <w:r w:rsidR="00F03768" w:rsidRPr="00041684">
        <w:rPr>
          <w:rFonts w:cstheme="minorHAnsi"/>
          <w:lang w:val="en-GB"/>
        </w:rPr>
        <w:t>)</w:t>
      </w:r>
      <w:r w:rsidR="00566030" w:rsidRPr="00041684">
        <w:rPr>
          <w:rFonts w:cstheme="minorHAnsi"/>
          <w:lang w:val="en-GB"/>
        </w:rPr>
        <w:t xml:space="preserve"> at a global level.</w:t>
      </w:r>
      <w:r w:rsidR="00F03768" w:rsidRPr="00041684">
        <w:rPr>
          <w:rFonts w:cstheme="minorHAnsi"/>
          <w:lang w:val="en-GB"/>
        </w:rPr>
        <w:t xml:space="preserve"> Similarly, traffic-related PM</w:t>
      </w:r>
      <w:r w:rsidR="002D6685" w:rsidRPr="00041684">
        <w:rPr>
          <w:rFonts w:cstheme="minorHAnsi"/>
          <w:vertAlign w:val="subscript"/>
          <w:lang w:val="en-GB"/>
        </w:rPr>
        <w:t>2.5</w:t>
      </w:r>
      <w:r w:rsidR="00F03768" w:rsidRPr="00041684">
        <w:rPr>
          <w:rFonts w:cstheme="minorHAnsi"/>
          <w:lang w:val="en-GB"/>
        </w:rPr>
        <w:t xml:space="preserve"> varied from 1.1</w:t>
      </w:r>
      <w:r w:rsidR="00AF23B5">
        <w:rPr>
          <w:rFonts w:cstheme="minorHAnsi"/>
          <w:lang w:val="en-GB"/>
        </w:rPr>
        <w:t>0</w:t>
      </w:r>
      <w:r w:rsidR="00F03768" w:rsidRPr="00041684">
        <w:rPr>
          <w:rFonts w:cstheme="minorHAnsi"/>
          <w:lang w:val="en-GB"/>
        </w:rPr>
        <w:t xml:space="preserve"> </w:t>
      </w:r>
      <w:r w:rsidR="00F03768" w:rsidRPr="00041684">
        <w:rPr>
          <w:szCs w:val="20"/>
          <w:lang w:val="en-GB"/>
        </w:rPr>
        <w:t>ug/m</w:t>
      </w:r>
      <w:r w:rsidR="00F03768" w:rsidRPr="00041684">
        <w:rPr>
          <w:szCs w:val="20"/>
          <w:vertAlign w:val="superscript"/>
          <w:lang w:val="en-GB"/>
        </w:rPr>
        <w:t xml:space="preserve">3 </w:t>
      </w:r>
      <w:r w:rsidR="00F03768" w:rsidRPr="00041684">
        <w:rPr>
          <w:szCs w:val="20"/>
          <w:lang w:val="en-GB"/>
        </w:rPr>
        <w:t>to 64.02 ug/m</w:t>
      </w:r>
      <w:r w:rsidR="00F03768" w:rsidRPr="00041684">
        <w:rPr>
          <w:szCs w:val="20"/>
          <w:vertAlign w:val="superscript"/>
          <w:lang w:val="en-GB"/>
        </w:rPr>
        <w:t>3</w:t>
      </w:r>
      <w:r w:rsidR="000D53EC" w:rsidRPr="00041684">
        <w:rPr>
          <w:szCs w:val="20"/>
          <w:lang w:val="en-GB"/>
        </w:rPr>
        <w:t xml:space="preserve">, </w:t>
      </w:r>
      <w:r w:rsidR="000D53EC" w:rsidRPr="00041684">
        <w:rPr>
          <w:rFonts w:cstheme="minorHAnsi"/>
          <w:lang w:val="en-GB"/>
        </w:rPr>
        <w:t>with a mean (and standard deviation) of 9.13</w:t>
      </w:r>
      <w:r w:rsidR="004B51D9" w:rsidRPr="00041684">
        <w:rPr>
          <w:rFonts w:cstheme="minorHAnsi"/>
          <w:lang w:val="en-GB"/>
        </w:rPr>
        <w:t xml:space="preserve"> </w:t>
      </w:r>
      <w:r w:rsidR="004B51D9" w:rsidRPr="00041684">
        <w:rPr>
          <w:szCs w:val="20"/>
          <w:lang w:val="en-GB"/>
        </w:rPr>
        <w:t>ug/m</w:t>
      </w:r>
      <w:r w:rsidR="004B51D9" w:rsidRPr="00041684">
        <w:rPr>
          <w:szCs w:val="20"/>
          <w:vertAlign w:val="superscript"/>
          <w:lang w:val="en-GB"/>
        </w:rPr>
        <w:t>3</w:t>
      </w:r>
      <w:r w:rsidR="000D53EC" w:rsidRPr="00041684">
        <w:rPr>
          <w:rFonts w:cstheme="minorHAnsi"/>
          <w:lang w:val="en-GB"/>
        </w:rPr>
        <w:t xml:space="preserve"> (12.41</w:t>
      </w:r>
      <w:r w:rsidR="004B51D9" w:rsidRPr="00041684">
        <w:rPr>
          <w:rFonts w:cstheme="minorHAnsi"/>
          <w:lang w:val="en-GB"/>
        </w:rPr>
        <w:t xml:space="preserve"> </w:t>
      </w:r>
      <w:r w:rsidR="004B51D9" w:rsidRPr="00041684">
        <w:rPr>
          <w:szCs w:val="20"/>
          <w:lang w:val="en-GB"/>
        </w:rPr>
        <w:t>ug/m</w:t>
      </w:r>
      <w:r w:rsidR="004B51D9" w:rsidRPr="00041684">
        <w:rPr>
          <w:szCs w:val="20"/>
          <w:vertAlign w:val="superscript"/>
          <w:lang w:val="en-GB"/>
        </w:rPr>
        <w:t>3</w:t>
      </w:r>
      <w:r w:rsidR="000D53EC" w:rsidRPr="00041684">
        <w:rPr>
          <w:rFonts w:cstheme="minorHAnsi"/>
          <w:lang w:val="en-GB"/>
        </w:rPr>
        <w:t>).</w:t>
      </w:r>
    </w:p>
    <w:p w14:paraId="2C0CBB6E" w14:textId="1020F872" w:rsidR="0053196E" w:rsidRPr="00041684" w:rsidRDefault="0053196E" w:rsidP="00EC1474">
      <w:pPr>
        <w:pStyle w:val="Caption"/>
        <w:keepNext/>
        <w:spacing w:line="360" w:lineRule="auto"/>
        <w:jc w:val="center"/>
        <w:rPr>
          <w:b/>
          <w:bCs/>
          <w:i w:val="0"/>
          <w:color w:val="auto"/>
          <w:sz w:val="24"/>
          <w:lang w:val="en-GB"/>
        </w:rPr>
      </w:pPr>
      <w:r w:rsidRPr="00041684">
        <w:rPr>
          <w:b/>
          <w:bCs/>
          <w:i w:val="0"/>
          <w:color w:val="auto"/>
          <w:sz w:val="24"/>
          <w:lang w:val="en-GB"/>
        </w:rPr>
        <w:t xml:space="preserve">Table </w:t>
      </w:r>
      <w:r w:rsidRPr="00041684">
        <w:rPr>
          <w:b/>
          <w:bCs/>
          <w:i w:val="0"/>
          <w:color w:val="auto"/>
          <w:sz w:val="24"/>
          <w:lang w:val="en-GB"/>
        </w:rPr>
        <w:fldChar w:fldCharType="begin"/>
      </w:r>
      <w:r w:rsidRPr="00041684">
        <w:rPr>
          <w:b/>
          <w:bCs/>
          <w:i w:val="0"/>
          <w:color w:val="auto"/>
          <w:sz w:val="24"/>
          <w:lang w:val="en-GB"/>
        </w:rPr>
        <w:instrText xml:space="preserve"> SEQ Table \* ARABIC </w:instrText>
      </w:r>
      <w:r w:rsidRPr="00041684">
        <w:rPr>
          <w:b/>
          <w:bCs/>
          <w:i w:val="0"/>
          <w:color w:val="auto"/>
          <w:sz w:val="24"/>
          <w:lang w:val="en-GB"/>
        </w:rPr>
        <w:fldChar w:fldCharType="separate"/>
      </w:r>
      <w:r w:rsidR="00BF5FEF">
        <w:rPr>
          <w:b/>
          <w:bCs/>
          <w:i w:val="0"/>
          <w:noProof/>
          <w:color w:val="auto"/>
          <w:sz w:val="24"/>
          <w:lang w:val="en-GB"/>
        </w:rPr>
        <w:t>1</w:t>
      </w:r>
      <w:r w:rsidRPr="00041684">
        <w:rPr>
          <w:b/>
          <w:bCs/>
          <w:i w:val="0"/>
          <w:color w:val="auto"/>
          <w:sz w:val="24"/>
          <w:lang w:val="en-GB"/>
        </w:rPr>
        <w:fldChar w:fldCharType="end"/>
      </w:r>
      <w:r w:rsidRPr="00041684">
        <w:rPr>
          <w:b/>
          <w:bCs/>
          <w:i w:val="0"/>
          <w:color w:val="auto"/>
          <w:sz w:val="24"/>
          <w:lang w:val="en-GB"/>
        </w:rPr>
        <w:t>. Descriptive statistics of the data</w:t>
      </w:r>
    </w:p>
    <w:tbl>
      <w:tblPr>
        <w:tblW w:w="9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03"/>
        <w:gridCol w:w="871"/>
        <w:gridCol w:w="1049"/>
        <w:gridCol w:w="960"/>
        <w:gridCol w:w="960"/>
      </w:tblGrid>
      <w:tr w:rsidR="0061020B" w:rsidRPr="00041684" w14:paraId="3A187136" w14:textId="77777777" w:rsidTr="0053196E">
        <w:trPr>
          <w:trHeight w:val="300"/>
          <w:jc w:val="center"/>
        </w:trPr>
        <w:tc>
          <w:tcPr>
            <w:tcW w:w="5503" w:type="dxa"/>
            <w:shd w:val="clear" w:color="auto" w:fill="auto"/>
            <w:noWrap/>
            <w:vAlign w:val="bottom"/>
            <w:hideMark/>
          </w:tcPr>
          <w:p w14:paraId="5D78F5DB" w14:textId="714F7D8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Variables</w:t>
            </w:r>
          </w:p>
        </w:tc>
        <w:tc>
          <w:tcPr>
            <w:tcW w:w="871" w:type="dxa"/>
            <w:shd w:val="clear" w:color="auto" w:fill="auto"/>
            <w:noWrap/>
            <w:vAlign w:val="bottom"/>
          </w:tcPr>
          <w:p w14:paraId="047CA968" w14:textId="5EB34B9A"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Mean</w:t>
            </w:r>
          </w:p>
        </w:tc>
        <w:tc>
          <w:tcPr>
            <w:tcW w:w="1049" w:type="dxa"/>
            <w:shd w:val="clear" w:color="auto" w:fill="auto"/>
            <w:noWrap/>
            <w:vAlign w:val="bottom"/>
          </w:tcPr>
          <w:p w14:paraId="3D7B9BE6" w14:textId="70F105DB"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Std. Dev.</w:t>
            </w:r>
          </w:p>
        </w:tc>
        <w:tc>
          <w:tcPr>
            <w:tcW w:w="960" w:type="dxa"/>
            <w:shd w:val="clear" w:color="auto" w:fill="auto"/>
            <w:noWrap/>
            <w:vAlign w:val="bottom"/>
          </w:tcPr>
          <w:p w14:paraId="4A18AB55" w14:textId="697A86BC"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Min</w:t>
            </w:r>
          </w:p>
        </w:tc>
        <w:tc>
          <w:tcPr>
            <w:tcW w:w="960" w:type="dxa"/>
            <w:shd w:val="clear" w:color="auto" w:fill="auto"/>
            <w:noWrap/>
            <w:vAlign w:val="bottom"/>
            <w:hideMark/>
          </w:tcPr>
          <w:p w14:paraId="2F71C17C" w14:textId="1C8FD4F5"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Max</w:t>
            </w:r>
          </w:p>
        </w:tc>
      </w:tr>
      <w:tr w:rsidR="0061020B" w:rsidRPr="00041684" w14:paraId="68A72953" w14:textId="77777777" w:rsidTr="0053196E">
        <w:trPr>
          <w:trHeight w:val="300"/>
          <w:jc w:val="center"/>
        </w:trPr>
        <w:tc>
          <w:tcPr>
            <w:tcW w:w="5503" w:type="dxa"/>
            <w:shd w:val="clear" w:color="auto" w:fill="auto"/>
            <w:noWrap/>
            <w:vAlign w:val="bottom"/>
            <w:hideMark/>
          </w:tcPr>
          <w:p w14:paraId="0A1B852B" w14:textId="41400B38" w:rsidR="0061020B" w:rsidRPr="00041684" w:rsidRDefault="00F03CD6"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L</w:t>
            </w:r>
            <w:r w:rsidR="0061020B" w:rsidRPr="00041684">
              <w:rPr>
                <w:rFonts w:ascii="Times New Roman" w:eastAsia="Times New Roman" w:hAnsi="Times New Roman" w:cs="Times New Roman"/>
                <w:color w:val="000000"/>
                <w:sz w:val="22"/>
                <w:szCs w:val="20"/>
                <w:lang w:val="en-GB" w:eastAsia="en-GB" w:bidi="ar-SA"/>
              </w:rPr>
              <w:t>n(city population)</w:t>
            </w:r>
          </w:p>
        </w:tc>
        <w:tc>
          <w:tcPr>
            <w:tcW w:w="871" w:type="dxa"/>
            <w:shd w:val="clear" w:color="auto" w:fill="auto"/>
            <w:noWrap/>
            <w:vAlign w:val="bottom"/>
            <w:hideMark/>
          </w:tcPr>
          <w:p w14:paraId="5CD07040"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13</w:t>
            </w:r>
          </w:p>
        </w:tc>
        <w:tc>
          <w:tcPr>
            <w:tcW w:w="1049" w:type="dxa"/>
            <w:shd w:val="clear" w:color="auto" w:fill="auto"/>
            <w:noWrap/>
            <w:vAlign w:val="bottom"/>
            <w:hideMark/>
          </w:tcPr>
          <w:p w14:paraId="436F38D7"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68</w:t>
            </w:r>
          </w:p>
        </w:tc>
        <w:tc>
          <w:tcPr>
            <w:tcW w:w="960" w:type="dxa"/>
            <w:shd w:val="clear" w:color="auto" w:fill="auto"/>
            <w:noWrap/>
            <w:vAlign w:val="bottom"/>
            <w:hideMark/>
          </w:tcPr>
          <w:p w14:paraId="1CE47809"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6.97</w:t>
            </w:r>
          </w:p>
        </w:tc>
        <w:tc>
          <w:tcPr>
            <w:tcW w:w="960" w:type="dxa"/>
            <w:shd w:val="clear" w:color="auto" w:fill="auto"/>
            <w:noWrap/>
            <w:vAlign w:val="bottom"/>
            <w:hideMark/>
          </w:tcPr>
          <w:p w14:paraId="03DDA247"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2.64</w:t>
            </w:r>
          </w:p>
        </w:tc>
      </w:tr>
      <w:tr w:rsidR="0061020B" w:rsidRPr="00041684" w14:paraId="5DC2678E" w14:textId="77777777" w:rsidTr="0053196E">
        <w:trPr>
          <w:trHeight w:val="300"/>
          <w:jc w:val="center"/>
        </w:trPr>
        <w:tc>
          <w:tcPr>
            <w:tcW w:w="5503" w:type="dxa"/>
            <w:shd w:val="clear" w:color="auto" w:fill="auto"/>
            <w:noWrap/>
            <w:vAlign w:val="bottom"/>
            <w:hideMark/>
          </w:tcPr>
          <w:p w14:paraId="6FE94372" w14:textId="6816C3CF" w:rsidR="0061020B" w:rsidRPr="00041684" w:rsidRDefault="00F03CD6"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L</w:t>
            </w:r>
            <w:r w:rsidR="0061020B" w:rsidRPr="00041684">
              <w:rPr>
                <w:rFonts w:ascii="Times New Roman" w:eastAsia="Times New Roman" w:hAnsi="Times New Roman" w:cs="Times New Roman"/>
                <w:color w:val="000000"/>
                <w:sz w:val="22"/>
                <w:szCs w:val="20"/>
                <w:lang w:val="en-GB" w:eastAsia="en-GB" w:bidi="ar-SA"/>
              </w:rPr>
              <w:t>atitude</w:t>
            </w:r>
          </w:p>
        </w:tc>
        <w:tc>
          <w:tcPr>
            <w:tcW w:w="871" w:type="dxa"/>
            <w:shd w:val="clear" w:color="auto" w:fill="auto"/>
            <w:noWrap/>
            <w:vAlign w:val="bottom"/>
            <w:hideMark/>
          </w:tcPr>
          <w:p w14:paraId="62CD54A3"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30.97</w:t>
            </w:r>
          </w:p>
        </w:tc>
        <w:tc>
          <w:tcPr>
            <w:tcW w:w="1049" w:type="dxa"/>
            <w:shd w:val="clear" w:color="auto" w:fill="auto"/>
            <w:noWrap/>
            <w:vAlign w:val="bottom"/>
            <w:hideMark/>
          </w:tcPr>
          <w:p w14:paraId="7A34E487"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23.61</w:t>
            </w:r>
          </w:p>
        </w:tc>
        <w:tc>
          <w:tcPr>
            <w:tcW w:w="960" w:type="dxa"/>
            <w:shd w:val="clear" w:color="auto" w:fill="auto"/>
            <w:noWrap/>
            <w:vAlign w:val="bottom"/>
            <w:hideMark/>
          </w:tcPr>
          <w:p w14:paraId="5A2FFDC9"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41.27</w:t>
            </w:r>
          </w:p>
        </w:tc>
        <w:tc>
          <w:tcPr>
            <w:tcW w:w="960" w:type="dxa"/>
            <w:shd w:val="clear" w:color="auto" w:fill="auto"/>
            <w:noWrap/>
            <w:vAlign w:val="bottom"/>
            <w:hideMark/>
          </w:tcPr>
          <w:p w14:paraId="7E27F3D6"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64.83</w:t>
            </w:r>
          </w:p>
        </w:tc>
      </w:tr>
      <w:tr w:rsidR="0061020B" w:rsidRPr="00041684" w14:paraId="1B673BD0" w14:textId="77777777" w:rsidTr="0053196E">
        <w:trPr>
          <w:trHeight w:val="300"/>
          <w:jc w:val="center"/>
        </w:trPr>
        <w:tc>
          <w:tcPr>
            <w:tcW w:w="5503" w:type="dxa"/>
            <w:shd w:val="clear" w:color="auto" w:fill="auto"/>
            <w:noWrap/>
            <w:vAlign w:val="bottom"/>
            <w:hideMark/>
          </w:tcPr>
          <w:p w14:paraId="060B9485" w14:textId="483A639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Sea salt contribution reported</w:t>
            </w:r>
          </w:p>
        </w:tc>
        <w:tc>
          <w:tcPr>
            <w:tcW w:w="871" w:type="dxa"/>
            <w:shd w:val="clear" w:color="auto" w:fill="auto"/>
            <w:noWrap/>
            <w:vAlign w:val="bottom"/>
            <w:hideMark/>
          </w:tcPr>
          <w:p w14:paraId="054D754E"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50</w:t>
            </w:r>
          </w:p>
        </w:tc>
        <w:tc>
          <w:tcPr>
            <w:tcW w:w="1049" w:type="dxa"/>
            <w:shd w:val="clear" w:color="auto" w:fill="auto"/>
            <w:noWrap/>
            <w:vAlign w:val="bottom"/>
            <w:hideMark/>
          </w:tcPr>
          <w:p w14:paraId="0799F3A7"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50</w:t>
            </w:r>
          </w:p>
        </w:tc>
        <w:tc>
          <w:tcPr>
            <w:tcW w:w="960" w:type="dxa"/>
            <w:shd w:val="clear" w:color="auto" w:fill="auto"/>
            <w:noWrap/>
            <w:vAlign w:val="bottom"/>
            <w:hideMark/>
          </w:tcPr>
          <w:p w14:paraId="3824F7A1"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00</w:t>
            </w:r>
          </w:p>
        </w:tc>
        <w:tc>
          <w:tcPr>
            <w:tcW w:w="960" w:type="dxa"/>
            <w:shd w:val="clear" w:color="auto" w:fill="auto"/>
            <w:noWrap/>
            <w:vAlign w:val="bottom"/>
            <w:hideMark/>
          </w:tcPr>
          <w:p w14:paraId="7D3CAA89"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00</w:t>
            </w:r>
          </w:p>
        </w:tc>
      </w:tr>
      <w:tr w:rsidR="0061020B" w:rsidRPr="00041684" w14:paraId="51DB3A2F" w14:textId="77777777" w:rsidTr="0053196E">
        <w:trPr>
          <w:trHeight w:val="300"/>
          <w:jc w:val="center"/>
        </w:trPr>
        <w:tc>
          <w:tcPr>
            <w:tcW w:w="5503" w:type="dxa"/>
            <w:shd w:val="clear" w:color="auto" w:fill="auto"/>
            <w:noWrap/>
            <w:vAlign w:val="bottom"/>
            <w:hideMark/>
          </w:tcPr>
          <w:p w14:paraId="626E5FB8" w14:textId="3C04D13F"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eastAsia="Times New Roman" w:cs="Calibri"/>
                <w:sz w:val="22"/>
                <w:lang w:val="en-GB" w:eastAsia="en-GB" w:bidi="ar-SA"/>
              </w:rPr>
              <w:t>Study published after 2005</w:t>
            </w:r>
          </w:p>
        </w:tc>
        <w:tc>
          <w:tcPr>
            <w:tcW w:w="871" w:type="dxa"/>
            <w:shd w:val="clear" w:color="auto" w:fill="auto"/>
            <w:noWrap/>
            <w:vAlign w:val="bottom"/>
            <w:hideMark/>
          </w:tcPr>
          <w:p w14:paraId="3F5B08C9"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74</w:t>
            </w:r>
          </w:p>
        </w:tc>
        <w:tc>
          <w:tcPr>
            <w:tcW w:w="1049" w:type="dxa"/>
            <w:shd w:val="clear" w:color="auto" w:fill="auto"/>
            <w:noWrap/>
            <w:vAlign w:val="bottom"/>
            <w:hideMark/>
          </w:tcPr>
          <w:p w14:paraId="226CD2ED"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44</w:t>
            </w:r>
          </w:p>
        </w:tc>
        <w:tc>
          <w:tcPr>
            <w:tcW w:w="960" w:type="dxa"/>
            <w:shd w:val="clear" w:color="auto" w:fill="auto"/>
            <w:noWrap/>
            <w:vAlign w:val="bottom"/>
            <w:hideMark/>
          </w:tcPr>
          <w:p w14:paraId="43E481A6"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00</w:t>
            </w:r>
          </w:p>
        </w:tc>
        <w:tc>
          <w:tcPr>
            <w:tcW w:w="960" w:type="dxa"/>
            <w:shd w:val="clear" w:color="auto" w:fill="auto"/>
            <w:noWrap/>
            <w:vAlign w:val="bottom"/>
            <w:hideMark/>
          </w:tcPr>
          <w:p w14:paraId="304E95F2"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00</w:t>
            </w:r>
          </w:p>
        </w:tc>
      </w:tr>
      <w:tr w:rsidR="0061020B" w:rsidRPr="00041684" w14:paraId="5F8C2FAB" w14:textId="77777777" w:rsidTr="0053196E">
        <w:trPr>
          <w:trHeight w:val="300"/>
          <w:jc w:val="center"/>
        </w:trPr>
        <w:tc>
          <w:tcPr>
            <w:tcW w:w="5503" w:type="dxa"/>
            <w:shd w:val="clear" w:color="auto" w:fill="auto"/>
            <w:noWrap/>
            <w:vAlign w:val="bottom"/>
            <w:hideMark/>
          </w:tcPr>
          <w:p w14:paraId="6253EBAC" w14:textId="62020AAB"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eastAsia="Times New Roman" w:cs="Calibri"/>
                <w:sz w:val="22"/>
                <w:lang w:val="en-GB" w:eastAsia="en-GB" w:bidi="ar-SA"/>
              </w:rPr>
              <w:t>Study was conducted in North America or Oceania</w:t>
            </w:r>
          </w:p>
        </w:tc>
        <w:tc>
          <w:tcPr>
            <w:tcW w:w="871" w:type="dxa"/>
            <w:shd w:val="clear" w:color="auto" w:fill="auto"/>
            <w:noWrap/>
            <w:vAlign w:val="bottom"/>
            <w:hideMark/>
          </w:tcPr>
          <w:p w14:paraId="48851414"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36</w:t>
            </w:r>
          </w:p>
        </w:tc>
        <w:tc>
          <w:tcPr>
            <w:tcW w:w="1049" w:type="dxa"/>
            <w:shd w:val="clear" w:color="auto" w:fill="auto"/>
            <w:noWrap/>
            <w:vAlign w:val="bottom"/>
            <w:hideMark/>
          </w:tcPr>
          <w:p w14:paraId="34602100"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48</w:t>
            </w:r>
          </w:p>
        </w:tc>
        <w:tc>
          <w:tcPr>
            <w:tcW w:w="960" w:type="dxa"/>
            <w:shd w:val="clear" w:color="auto" w:fill="auto"/>
            <w:noWrap/>
            <w:vAlign w:val="bottom"/>
            <w:hideMark/>
          </w:tcPr>
          <w:p w14:paraId="66DEDFC1"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00</w:t>
            </w:r>
          </w:p>
        </w:tc>
        <w:tc>
          <w:tcPr>
            <w:tcW w:w="960" w:type="dxa"/>
            <w:shd w:val="clear" w:color="auto" w:fill="auto"/>
            <w:noWrap/>
            <w:vAlign w:val="bottom"/>
            <w:hideMark/>
          </w:tcPr>
          <w:p w14:paraId="0F3AD864"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00</w:t>
            </w:r>
          </w:p>
        </w:tc>
      </w:tr>
      <w:tr w:rsidR="0061020B" w:rsidRPr="00041684" w14:paraId="32631BA8" w14:textId="77777777" w:rsidTr="0053196E">
        <w:trPr>
          <w:trHeight w:val="300"/>
          <w:jc w:val="center"/>
        </w:trPr>
        <w:tc>
          <w:tcPr>
            <w:tcW w:w="5503" w:type="dxa"/>
            <w:shd w:val="clear" w:color="auto" w:fill="auto"/>
            <w:noWrap/>
            <w:vAlign w:val="bottom"/>
            <w:hideMark/>
          </w:tcPr>
          <w:p w14:paraId="200DADEE" w14:textId="58866981"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eastAsia="Times New Roman" w:cs="Calibri"/>
                <w:sz w:val="22"/>
                <w:lang w:val="en-GB" w:eastAsia="en-GB" w:bidi="ar-SA"/>
              </w:rPr>
              <w:t>Study was conducted in North Western or Western Europe</w:t>
            </w:r>
          </w:p>
        </w:tc>
        <w:tc>
          <w:tcPr>
            <w:tcW w:w="871" w:type="dxa"/>
            <w:shd w:val="clear" w:color="auto" w:fill="auto"/>
            <w:noWrap/>
            <w:vAlign w:val="bottom"/>
            <w:hideMark/>
          </w:tcPr>
          <w:p w14:paraId="47D65223"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11</w:t>
            </w:r>
          </w:p>
        </w:tc>
        <w:tc>
          <w:tcPr>
            <w:tcW w:w="1049" w:type="dxa"/>
            <w:shd w:val="clear" w:color="auto" w:fill="auto"/>
            <w:noWrap/>
            <w:vAlign w:val="bottom"/>
            <w:hideMark/>
          </w:tcPr>
          <w:p w14:paraId="0419D7EB"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31</w:t>
            </w:r>
          </w:p>
        </w:tc>
        <w:tc>
          <w:tcPr>
            <w:tcW w:w="960" w:type="dxa"/>
            <w:shd w:val="clear" w:color="auto" w:fill="auto"/>
            <w:noWrap/>
            <w:vAlign w:val="bottom"/>
            <w:hideMark/>
          </w:tcPr>
          <w:p w14:paraId="6E7D059F"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00</w:t>
            </w:r>
          </w:p>
        </w:tc>
        <w:tc>
          <w:tcPr>
            <w:tcW w:w="960" w:type="dxa"/>
            <w:shd w:val="clear" w:color="auto" w:fill="auto"/>
            <w:noWrap/>
            <w:vAlign w:val="bottom"/>
            <w:hideMark/>
          </w:tcPr>
          <w:p w14:paraId="4D4D87E4"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00</w:t>
            </w:r>
          </w:p>
        </w:tc>
      </w:tr>
      <w:tr w:rsidR="0061020B" w:rsidRPr="00041684" w14:paraId="690998A8" w14:textId="77777777" w:rsidTr="0053196E">
        <w:trPr>
          <w:trHeight w:val="300"/>
          <w:jc w:val="center"/>
        </w:trPr>
        <w:tc>
          <w:tcPr>
            <w:tcW w:w="5503" w:type="dxa"/>
            <w:shd w:val="clear" w:color="auto" w:fill="auto"/>
            <w:noWrap/>
            <w:vAlign w:val="bottom"/>
            <w:hideMark/>
          </w:tcPr>
          <w:p w14:paraId="1F28D01A" w14:textId="54198D3E"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eastAsia="Times New Roman" w:cs="Calibri"/>
                <w:sz w:val="22"/>
                <w:lang w:val="en-GB" w:eastAsia="en-GB" w:bidi="ar-SA"/>
              </w:rPr>
              <w:t>Study was conducted in the rest of Europe</w:t>
            </w:r>
          </w:p>
        </w:tc>
        <w:tc>
          <w:tcPr>
            <w:tcW w:w="871" w:type="dxa"/>
            <w:shd w:val="clear" w:color="auto" w:fill="auto"/>
            <w:noWrap/>
            <w:vAlign w:val="bottom"/>
            <w:hideMark/>
          </w:tcPr>
          <w:p w14:paraId="7BC447A3"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23</w:t>
            </w:r>
          </w:p>
        </w:tc>
        <w:tc>
          <w:tcPr>
            <w:tcW w:w="1049" w:type="dxa"/>
            <w:shd w:val="clear" w:color="auto" w:fill="auto"/>
            <w:noWrap/>
            <w:vAlign w:val="bottom"/>
            <w:hideMark/>
          </w:tcPr>
          <w:p w14:paraId="33FD4262"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42</w:t>
            </w:r>
          </w:p>
        </w:tc>
        <w:tc>
          <w:tcPr>
            <w:tcW w:w="960" w:type="dxa"/>
            <w:shd w:val="clear" w:color="auto" w:fill="auto"/>
            <w:noWrap/>
            <w:vAlign w:val="bottom"/>
            <w:hideMark/>
          </w:tcPr>
          <w:p w14:paraId="15E88158"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0.00</w:t>
            </w:r>
          </w:p>
        </w:tc>
        <w:tc>
          <w:tcPr>
            <w:tcW w:w="960" w:type="dxa"/>
            <w:shd w:val="clear" w:color="auto" w:fill="auto"/>
            <w:noWrap/>
            <w:vAlign w:val="bottom"/>
            <w:hideMark/>
          </w:tcPr>
          <w:p w14:paraId="13B6DB59" w14:textId="77777777" w:rsidR="0061020B" w:rsidRPr="00041684" w:rsidRDefault="0061020B" w:rsidP="00EC1474">
            <w:pPr>
              <w:spacing w:line="360" w:lineRule="auto"/>
              <w:jc w:val="left"/>
              <w:rPr>
                <w:rFonts w:ascii="Times New Roman" w:eastAsia="Times New Roman" w:hAnsi="Times New Roman" w:cs="Times New Roman"/>
                <w:color w:val="000000"/>
                <w:sz w:val="22"/>
                <w:szCs w:val="20"/>
                <w:lang w:val="en-GB" w:eastAsia="en-GB" w:bidi="ar-SA"/>
              </w:rPr>
            </w:pPr>
            <w:r w:rsidRPr="00041684">
              <w:rPr>
                <w:rFonts w:ascii="Times New Roman" w:eastAsia="Times New Roman" w:hAnsi="Times New Roman" w:cs="Times New Roman"/>
                <w:color w:val="000000"/>
                <w:sz w:val="22"/>
                <w:szCs w:val="20"/>
                <w:lang w:val="en-GB" w:eastAsia="en-GB" w:bidi="ar-SA"/>
              </w:rPr>
              <w:t>1.00</w:t>
            </w:r>
          </w:p>
        </w:tc>
      </w:tr>
    </w:tbl>
    <w:p w14:paraId="134219A1" w14:textId="107AA3B1" w:rsidR="0053196E" w:rsidRDefault="0053196E" w:rsidP="00EC1474">
      <w:pPr>
        <w:spacing w:line="360" w:lineRule="auto"/>
        <w:rPr>
          <w:rFonts w:cstheme="minorHAnsi"/>
          <w:b/>
          <w:bCs/>
          <w:lang w:val="en-GB"/>
        </w:rPr>
      </w:pPr>
    </w:p>
    <w:p w14:paraId="4E224E57" w14:textId="47814756" w:rsidR="0053196E" w:rsidRPr="00041684" w:rsidRDefault="0053196E" w:rsidP="00EC1474">
      <w:pPr>
        <w:pStyle w:val="Caption"/>
        <w:keepNext/>
        <w:spacing w:line="360" w:lineRule="auto"/>
        <w:jc w:val="center"/>
        <w:rPr>
          <w:b/>
          <w:bCs/>
          <w:i w:val="0"/>
          <w:color w:val="auto"/>
          <w:sz w:val="24"/>
          <w:lang w:val="en-GB"/>
        </w:rPr>
      </w:pPr>
      <w:r w:rsidRPr="00041684">
        <w:rPr>
          <w:b/>
          <w:bCs/>
          <w:i w:val="0"/>
          <w:color w:val="auto"/>
          <w:sz w:val="24"/>
          <w:lang w:val="en-GB"/>
        </w:rPr>
        <w:t xml:space="preserve">Table </w:t>
      </w:r>
      <w:r w:rsidRPr="00041684">
        <w:rPr>
          <w:b/>
          <w:bCs/>
          <w:i w:val="0"/>
          <w:color w:val="auto"/>
          <w:sz w:val="24"/>
          <w:lang w:val="en-GB"/>
        </w:rPr>
        <w:fldChar w:fldCharType="begin"/>
      </w:r>
      <w:r w:rsidRPr="00041684">
        <w:rPr>
          <w:b/>
          <w:bCs/>
          <w:i w:val="0"/>
          <w:color w:val="auto"/>
          <w:sz w:val="24"/>
          <w:lang w:val="en-GB"/>
        </w:rPr>
        <w:instrText xml:space="preserve"> SEQ Table \* ARABIC </w:instrText>
      </w:r>
      <w:r w:rsidRPr="00041684">
        <w:rPr>
          <w:b/>
          <w:bCs/>
          <w:i w:val="0"/>
          <w:color w:val="auto"/>
          <w:sz w:val="24"/>
          <w:lang w:val="en-GB"/>
        </w:rPr>
        <w:fldChar w:fldCharType="separate"/>
      </w:r>
      <w:r w:rsidR="00BF5FEF">
        <w:rPr>
          <w:b/>
          <w:bCs/>
          <w:i w:val="0"/>
          <w:noProof/>
          <w:color w:val="auto"/>
          <w:sz w:val="24"/>
          <w:lang w:val="en-GB"/>
        </w:rPr>
        <w:t>2</w:t>
      </w:r>
      <w:r w:rsidRPr="00041684">
        <w:rPr>
          <w:b/>
          <w:bCs/>
          <w:i w:val="0"/>
          <w:color w:val="auto"/>
          <w:sz w:val="24"/>
          <w:lang w:val="en-GB"/>
        </w:rPr>
        <w:fldChar w:fldCharType="end"/>
      </w:r>
      <w:r w:rsidRPr="00041684">
        <w:rPr>
          <w:b/>
          <w:bCs/>
          <w:i w:val="0"/>
          <w:color w:val="auto"/>
          <w:sz w:val="24"/>
          <w:lang w:val="en-GB"/>
        </w:rPr>
        <w:t>. Distribution of observations</w:t>
      </w:r>
      <w:r w:rsidR="003E3D62">
        <w:rPr>
          <w:b/>
          <w:bCs/>
          <w:i w:val="0"/>
          <w:color w:val="auto"/>
          <w:sz w:val="24"/>
          <w:lang w:val="en-GB"/>
        </w:rPr>
        <w:t xml:space="preserve"> in each region</w:t>
      </w:r>
    </w:p>
    <w:tbl>
      <w:tblPr>
        <w:tblW w:w="47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127"/>
        <w:gridCol w:w="960"/>
      </w:tblGrid>
      <w:tr w:rsidR="0053196E" w:rsidRPr="00041684" w14:paraId="1D6A7727" w14:textId="77777777" w:rsidTr="00AB6457">
        <w:trPr>
          <w:trHeight w:hRule="exact" w:val="284"/>
          <w:jc w:val="center"/>
        </w:trPr>
        <w:tc>
          <w:tcPr>
            <w:tcW w:w="2660" w:type="dxa"/>
            <w:shd w:val="clear" w:color="auto" w:fill="auto"/>
            <w:noWrap/>
            <w:vAlign w:val="bottom"/>
            <w:hideMark/>
          </w:tcPr>
          <w:p w14:paraId="7D695917" w14:textId="72191E7E" w:rsidR="0053196E" w:rsidRPr="00041684" w:rsidRDefault="0053196E" w:rsidP="00EC1474">
            <w:pPr>
              <w:spacing w:line="360" w:lineRule="auto"/>
              <w:jc w:val="left"/>
              <w:rPr>
                <w:rFonts w:ascii="Times New Roman" w:eastAsia="Times New Roman" w:hAnsi="Times New Roman" w:cs="Times New Roman"/>
                <w:b/>
                <w:bCs/>
                <w:color w:val="000000"/>
                <w:sz w:val="20"/>
                <w:szCs w:val="20"/>
                <w:lang w:val="en-GB" w:eastAsia="en-GB" w:bidi="ar-SA"/>
              </w:rPr>
            </w:pPr>
            <w:r w:rsidRPr="00041684">
              <w:rPr>
                <w:rFonts w:ascii="Times New Roman" w:eastAsia="Times New Roman" w:hAnsi="Times New Roman" w:cs="Times New Roman"/>
                <w:b/>
                <w:bCs/>
                <w:color w:val="000000"/>
                <w:sz w:val="20"/>
                <w:szCs w:val="20"/>
                <w:lang w:val="en-GB" w:eastAsia="en-GB" w:bidi="ar-SA"/>
              </w:rPr>
              <w:t>Regions</w:t>
            </w:r>
          </w:p>
        </w:tc>
        <w:tc>
          <w:tcPr>
            <w:tcW w:w="1127" w:type="dxa"/>
            <w:shd w:val="clear" w:color="auto" w:fill="auto"/>
            <w:noWrap/>
            <w:vAlign w:val="bottom"/>
            <w:hideMark/>
          </w:tcPr>
          <w:p w14:paraId="4D8BCCF4" w14:textId="014E1FFD" w:rsidR="0053196E" w:rsidRPr="00041684" w:rsidRDefault="00C852FA" w:rsidP="00EC1474">
            <w:pPr>
              <w:spacing w:line="360" w:lineRule="auto"/>
              <w:jc w:val="left"/>
              <w:rPr>
                <w:rFonts w:ascii="Times New Roman" w:eastAsia="Times New Roman" w:hAnsi="Times New Roman" w:cs="Times New Roman"/>
                <w:b/>
                <w:bCs/>
                <w:color w:val="000000"/>
                <w:sz w:val="20"/>
                <w:szCs w:val="20"/>
                <w:lang w:val="en-GB" w:eastAsia="en-GB" w:bidi="ar-SA"/>
              </w:rPr>
            </w:pPr>
            <w:r w:rsidRPr="00041684">
              <w:rPr>
                <w:rFonts w:ascii="Times New Roman" w:eastAsia="Times New Roman" w:hAnsi="Times New Roman" w:cs="Times New Roman"/>
                <w:b/>
                <w:bCs/>
                <w:color w:val="000000"/>
                <w:sz w:val="20"/>
                <w:szCs w:val="20"/>
                <w:lang w:val="en-GB" w:eastAsia="en-GB" w:bidi="ar-SA"/>
              </w:rPr>
              <w:t>Frequency</w:t>
            </w:r>
          </w:p>
        </w:tc>
        <w:tc>
          <w:tcPr>
            <w:tcW w:w="960" w:type="dxa"/>
            <w:shd w:val="clear" w:color="auto" w:fill="auto"/>
            <w:noWrap/>
            <w:vAlign w:val="bottom"/>
            <w:hideMark/>
          </w:tcPr>
          <w:p w14:paraId="07428163" w14:textId="77777777" w:rsidR="0053196E" w:rsidRPr="00041684" w:rsidRDefault="0053196E" w:rsidP="00EC1474">
            <w:pPr>
              <w:spacing w:line="360" w:lineRule="auto"/>
              <w:jc w:val="left"/>
              <w:rPr>
                <w:rFonts w:ascii="Times New Roman" w:eastAsia="Times New Roman" w:hAnsi="Times New Roman" w:cs="Times New Roman"/>
                <w:b/>
                <w:bCs/>
                <w:color w:val="000000"/>
                <w:sz w:val="20"/>
                <w:szCs w:val="20"/>
                <w:lang w:val="en-GB" w:eastAsia="en-GB" w:bidi="ar-SA"/>
              </w:rPr>
            </w:pPr>
            <w:r w:rsidRPr="00041684">
              <w:rPr>
                <w:rFonts w:ascii="Times New Roman" w:eastAsia="Times New Roman" w:hAnsi="Times New Roman" w:cs="Times New Roman"/>
                <w:b/>
                <w:bCs/>
                <w:color w:val="000000"/>
                <w:sz w:val="20"/>
                <w:szCs w:val="20"/>
                <w:lang w:val="en-GB" w:eastAsia="en-GB" w:bidi="ar-SA"/>
              </w:rPr>
              <w:t>Percent</w:t>
            </w:r>
          </w:p>
        </w:tc>
      </w:tr>
      <w:tr w:rsidR="00AB6457" w:rsidRPr="00041684" w14:paraId="3999B67B" w14:textId="77777777" w:rsidTr="00AB6457">
        <w:trPr>
          <w:trHeight w:hRule="exact" w:val="284"/>
          <w:jc w:val="center"/>
        </w:trPr>
        <w:tc>
          <w:tcPr>
            <w:tcW w:w="2660" w:type="dxa"/>
            <w:shd w:val="clear" w:color="auto" w:fill="auto"/>
            <w:noWrap/>
            <w:vAlign w:val="bottom"/>
          </w:tcPr>
          <w:p w14:paraId="1EFA0FC2" w14:textId="57BCAD54"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Africa</w:t>
            </w:r>
          </w:p>
        </w:tc>
        <w:tc>
          <w:tcPr>
            <w:tcW w:w="1127" w:type="dxa"/>
            <w:shd w:val="clear" w:color="auto" w:fill="auto"/>
            <w:noWrap/>
            <w:vAlign w:val="bottom"/>
          </w:tcPr>
          <w:p w14:paraId="7A3B3BB9" w14:textId="7C526081"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1</w:t>
            </w:r>
          </w:p>
        </w:tc>
        <w:tc>
          <w:tcPr>
            <w:tcW w:w="960" w:type="dxa"/>
            <w:shd w:val="clear" w:color="auto" w:fill="auto"/>
            <w:noWrap/>
            <w:vAlign w:val="bottom"/>
          </w:tcPr>
          <w:p w14:paraId="4D6F1587" w14:textId="7F4D31C4"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0.55</w:t>
            </w:r>
          </w:p>
        </w:tc>
      </w:tr>
      <w:tr w:rsidR="00AB6457" w:rsidRPr="00041684" w14:paraId="11467529" w14:textId="77777777" w:rsidTr="00AB6457">
        <w:trPr>
          <w:trHeight w:hRule="exact" w:val="284"/>
          <w:jc w:val="center"/>
        </w:trPr>
        <w:tc>
          <w:tcPr>
            <w:tcW w:w="2660" w:type="dxa"/>
            <w:shd w:val="clear" w:color="auto" w:fill="auto"/>
            <w:noWrap/>
            <w:vAlign w:val="bottom"/>
          </w:tcPr>
          <w:p w14:paraId="58FA6FBD" w14:textId="4F7B249D"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Central and Eastern Europe</w:t>
            </w:r>
          </w:p>
        </w:tc>
        <w:tc>
          <w:tcPr>
            <w:tcW w:w="1127" w:type="dxa"/>
            <w:shd w:val="clear" w:color="auto" w:fill="auto"/>
            <w:noWrap/>
            <w:vAlign w:val="bottom"/>
          </w:tcPr>
          <w:p w14:paraId="1A9D8472" w14:textId="423870FA"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3</w:t>
            </w:r>
          </w:p>
        </w:tc>
        <w:tc>
          <w:tcPr>
            <w:tcW w:w="960" w:type="dxa"/>
            <w:shd w:val="clear" w:color="auto" w:fill="auto"/>
            <w:noWrap/>
            <w:vAlign w:val="bottom"/>
          </w:tcPr>
          <w:p w14:paraId="27EEDAA3" w14:textId="0A530DC6"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1.65</w:t>
            </w:r>
          </w:p>
        </w:tc>
      </w:tr>
      <w:tr w:rsidR="00AB6457" w:rsidRPr="00041684" w14:paraId="35A605F1" w14:textId="77777777" w:rsidTr="00AB6457">
        <w:trPr>
          <w:trHeight w:hRule="exact" w:val="284"/>
          <w:jc w:val="center"/>
        </w:trPr>
        <w:tc>
          <w:tcPr>
            <w:tcW w:w="2660" w:type="dxa"/>
            <w:shd w:val="clear" w:color="auto" w:fill="auto"/>
            <w:noWrap/>
            <w:vAlign w:val="bottom"/>
          </w:tcPr>
          <w:p w14:paraId="5709667B" w14:textId="2F442E70"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East Asia</w:t>
            </w:r>
          </w:p>
        </w:tc>
        <w:tc>
          <w:tcPr>
            <w:tcW w:w="1127" w:type="dxa"/>
            <w:shd w:val="clear" w:color="auto" w:fill="auto"/>
            <w:noWrap/>
            <w:vAlign w:val="bottom"/>
          </w:tcPr>
          <w:p w14:paraId="1EAD6C8E" w14:textId="65B6396E"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18</w:t>
            </w:r>
          </w:p>
        </w:tc>
        <w:tc>
          <w:tcPr>
            <w:tcW w:w="960" w:type="dxa"/>
            <w:shd w:val="clear" w:color="auto" w:fill="auto"/>
            <w:noWrap/>
            <w:vAlign w:val="bottom"/>
          </w:tcPr>
          <w:p w14:paraId="7E2A3E54" w14:textId="1AC61A63"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9.89</w:t>
            </w:r>
          </w:p>
        </w:tc>
      </w:tr>
      <w:tr w:rsidR="00AB6457" w:rsidRPr="00041684" w14:paraId="19CC58F3" w14:textId="77777777" w:rsidTr="00AB6457">
        <w:trPr>
          <w:trHeight w:hRule="exact" w:val="284"/>
          <w:jc w:val="center"/>
        </w:trPr>
        <w:tc>
          <w:tcPr>
            <w:tcW w:w="2660" w:type="dxa"/>
            <w:shd w:val="clear" w:color="auto" w:fill="auto"/>
            <w:noWrap/>
            <w:vAlign w:val="bottom"/>
          </w:tcPr>
          <w:p w14:paraId="3D3EB7E8" w14:textId="3CEF113F"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Middle East</w:t>
            </w:r>
          </w:p>
        </w:tc>
        <w:tc>
          <w:tcPr>
            <w:tcW w:w="1127" w:type="dxa"/>
            <w:shd w:val="clear" w:color="auto" w:fill="auto"/>
            <w:noWrap/>
            <w:vAlign w:val="bottom"/>
          </w:tcPr>
          <w:p w14:paraId="2A221274" w14:textId="3A756A17"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5</w:t>
            </w:r>
          </w:p>
        </w:tc>
        <w:tc>
          <w:tcPr>
            <w:tcW w:w="960" w:type="dxa"/>
            <w:shd w:val="clear" w:color="auto" w:fill="auto"/>
            <w:noWrap/>
            <w:vAlign w:val="bottom"/>
          </w:tcPr>
          <w:p w14:paraId="782AB771" w14:textId="4573C3C8"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2.75</w:t>
            </w:r>
          </w:p>
        </w:tc>
      </w:tr>
      <w:tr w:rsidR="00AB6457" w:rsidRPr="00041684" w14:paraId="7474DE86" w14:textId="77777777" w:rsidTr="00AB6457">
        <w:trPr>
          <w:trHeight w:hRule="exact" w:val="284"/>
          <w:jc w:val="center"/>
        </w:trPr>
        <w:tc>
          <w:tcPr>
            <w:tcW w:w="2660" w:type="dxa"/>
            <w:shd w:val="clear" w:color="auto" w:fill="auto"/>
            <w:noWrap/>
            <w:vAlign w:val="bottom"/>
          </w:tcPr>
          <w:p w14:paraId="4F7D0F29" w14:textId="052A97D1"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North America</w:t>
            </w:r>
          </w:p>
        </w:tc>
        <w:tc>
          <w:tcPr>
            <w:tcW w:w="1127" w:type="dxa"/>
            <w:shd w:val="clear" w:color="auto" w:fill="auto"/>
            <w:noWrap/>
            <w:vAlign w:val="bottom"/>
          </w:tcPr>
          <w:p w14:paraId="0BBB6A2B" w14:textId="4E0EDD54"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57</w:t>
            </w:r>
          </w:p>
        </w:tc>
        <w:tc>
          <w:tcPr>
            <w:tcW w:w="960" w:type="dxa"/>
            <w:shd w:val="clear" w:color="auto" w:fill="auto"/>
            <w:noWrap/>
            <w:vAlign w:val="bottom"/>
          </w:tcPr>
          <w:p w14:paraId="2FE4B808" w14:textId="2B4DC665"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31.32</w:t>
            </w:r>
          </w:p>
        </w:tc>
      </w:tr>
      <w:tr w:rsidR="00AB6457" w:rsidRPr="00041684" w14:paraId="634C7DE5" w14:textId="77777777" w:rsidTr="00AB6457">
        <w:trPr>
          <w:trHeight w:hRule="exact" w:val="284"/>
          <w:jc w:val="center"/>
        </w:trPr>
        <w:tc>
          <w:tcPr>
            <w:tcW w:w="2660" w:type="dxa"/>
            <w:shd w:val="clear" w:color="auto" w:fill="auto"/>
            <w:noWrap/>
            <w:vAlign w:val="bottom"/>
          </w:tcPr>
          <w:p w14:paraId="4289AFCB" w14:textId="61C0D33A"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Northwestern Europe</w:t>
            </w:r>
          </w:p>
        </w:tc>
        <w:tc>
          <w:tcPr>
            <w:tcW w:w="1127" w:type="dxa"/>
            <w:shd w:val="clear" w:color="auto" w:fill="auto"/>
            <w:noWrap/>
            <w:vAlign w:val="bottom"/>
          </w:tcPr>
          <w:p w14:paraId="3729D4FD" w14:textId="3D743D4D"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12</w:t>
            </w:r>
          </w:p>
        </w:tc>
        <w:tc>
          <w:tcPr>
            <w:tcW w:w="960" w:type="dxa"/>
            <w:shd w:val="clear" w:color="auto" w:fill="auto"/>
            <w:noWrap/>
            <w:vAlign w:val="bottom"/>
          </w:tcPr>
          <w:p w14:paraId="5ADCCA5F" w14:textId="2F6075A9"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6.59</w:t>
            </w:r>
          </w:p>
        </w:tc>
      </w:tr>
      <w:tr w:rsidR="00AB6457" w:rsidRPr="00041684" w14:paraId="08ED077C" w14:textId="77777777" w:rsidTr="00AB6457">
        <w:trPr>
          <w:trHeight w:hRule="exact" w:val="284"/>
          <w:jc w:val="center"/>
        </w:trPr>
        <w:tc>
          <w:tcPr>
            <w:tcW w:w="2660" w:type="dxa"/>
            <w:shd w:val="clear" w:color="auto" w:fill="auto"/>
            <w:noWrap/>
            <w:vAlign w:val="bottom"/>
          </w:tcPr>
          <w:p w14:paraId="08869CCD" w14:textId="77283BBF"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Oceania</w:t>
            </w:r>
            <w:r w:rsidR="00F926D8">
              <w:rPr>
                <w:color w:val="000000"/>
                <w:sz w:val="20"/>
                <w:szCs w:val="20"/>
              </w:rPr>
              <w:t>/Japan</w:t>
            </w:r>
          </w:p>
        </w:tc>
        <w:tc>
          <w:tcPr>
            <w:tcW w:w="1127" w:type="dxa"/>
            <w:shd w:val="clear" w:color="auto" w:fill="auto"/>
            <w:noWrap/>
            <w:vAlign w:val="bottom"/>
          </w:tcPr>
          <w:p w14:paraId="2F3A1973" w14:textId="54CADBF8"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9</w:t>
            </w:r>
          </w:p>
        </w:tc>
        <w:tc>
          <w:tcPr>
            <w:tcW w:w="960" w:type="dxa"/>
            <w:shd w:val="clear" w:color="auto" w:fill="auto"/>
            <w:noWrap/>
            <w:vAlign w:val="bottom"/>
          </w:tcPr>
          <w:p w14:paraId="62EF145C" w14:textId="0565AD03"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4.95</w:t>
            </w:r>
          </w:p>
        </w:tc>
      </w:tr>
      <w:tr w:rsidR="00AB6457" w:rsidRPr="00041684" w14:paraId="2ED2D211" w14:textId="77777777" w:rsidTr="00AB6457">
        <w:trPr>
          <w:trHeight w:hRule="exact" w:val="284"/>
          <w:jc w:val="center"/>
        </w:trPr>
        <w:tc>
          <w:tcPr>
            <w:tcW w:w="2660" w:type="dxa"/>
            <w:shd w:val="clear" w:color="auto" w:fill="auto"/>
            <w:noWrap/>
            <w:vAlign w:val="bottom"/>
          </w:tcPr>
          <w:p w14:paraId="0844CF68" w14:textId="28AAFF7E"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South/Central America</w:t>
            </w:r>
          </w:p>
        </w:tc>
        <w:tc>
          <w:tcPr>
            <w:tcW w:w="1127" w:type="dxa"/>
            <w:shd w:val="clear" w:color="auto" w:fill="auto"/>
            <w:noWrap/>
            <w:vAlign w:val="bottom"/>
          </w:tcPr>
          <w:p w14:paraId="52D57477" w14:textId="43184F7A"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12</w:t>
            </w:r>
          </w:p>
        </w:tc>
        <w:tc>
          <w:tcPr>
            <w:tcW w:w="960" w:type="dxa"/>
            <w:shd w:val="clear" w:color="auto" w:fill="auto"/>
            <w:noWrap/>
            <w:vAlign w:val="bottom"/>
          </w:tcPr>
          <w:p w14:paraId="61E1CF19" w14:textId="16ADD8D5"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6.59</w:t>
            </w:r>
          </w:p>
        </w:tc>
      </w:tr>
      <w:tr w:rsidR="00AB6457" w:rsidRPr="00041684" w14:paraId="5D7DBAA0" w14:textId="77777777" w:rsidTr="00AB6457">
        <w:trPr>
          <w:trHeight w:hRule="exact" w:val="284"/>
          <w:jc w:val="center"/>
        </w:trPr>
        <w:tc>
          <w:tcPr>
            <w:tcW w:w="2660" w:type="dxa"/>
            <w:shd w:val="clear" w:color="auto" w:fill="auto"/>
            <w:noWrap/>
            <w:vAlign w:val="bottom"/>
          </w:tcPr>
          <w:p w14:paraId="68D1A3CD" w14:textId="2664313B"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Southeastern Asia</w:t>
            </w:r>
          </w:p>
        </w:tc>
        <w:tc>
          <w:tcPr>
            <w:tcW w:w="1127" w:type="dxa"/>
            <w:shd w:val="clear" w:color="auto" w:fill="auto"/>
            <w:noWrap/>
            <w:vAlign w:val="bottom"/>
          </w:tcPr>
          <w:p w14:paraId="4D85D034" w14:textId="6CC173B5"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9</w:t>
            </w:r>
          </w:p>
        </w:tc>
        <w:tc>
          <w:tcPr>
            <w:tcW w:w="960" w:type="dxa"/>
            <w:shd w:val="clear" w:color="auto" w:fill="auto"/>
            <w:noWrap/>
            <w:vAlign w:val="bottom"/>
          </w:tcPr>
          <w:p w14:paraId="219147D7" w14:textId="5480C756"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4.95</w:t>
            </w:r>
          </w:p>
        </w:tc>
      </w:tr>
      <w:tr w:rsidR="00AB6457" w:rsidRPr="00041684" w14:paraId="0379BF6C" w14:textId="77777777" w:rsidTr="00AB6457">
        <w:trPr>
          <w:trHeight w:hRule="exact" w:val="284"/>
          <w:jc w:val="center"/>
        </w:trPr>
        <w:tc>
          <w:tcPr>
            <w:tcW w:w="2660" w:type="dxa"/>
            <w:shd w:val="clear" w:color="auto" w:fill="auto"/>
            <w:noWrap/>
            <w:vAlign w:val="bottom"/>
          </w:tcPr>
          <w:p w14:paraId="3B6D7CD1" w14:textId="6B6C0D53"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Southern Asia</w:t>
            </w:r>
          </w:p>
        </w:tc>
        <w:tc>
          <w:tcPr>
            <w:tcW w:w="1127" w:type="dxa"/>
            <w:shd w:val="clear" w:color="auto" w:fill="auto"/>
            <w:noWrap/>
            <w:vAlign w:val="bottom"/>
          </w:tcPr>
          <w:p w14:paraId="725A3EF5" w14:textId="2B481640"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9</w:t>
            </w:r>
          </w:p>
        </w:tc>
        <w:tc>
          <w:tcPr>
            <w:tcW w:w="960" w:type="dxa"/>
            <w:shd w:val="clear" w:color="auto" w:fill="auto"/>
            <w:noWrap/>
            <w:vAlign w:val="bottom"/>
          </w:tcPr>
          <w:p w14:paraId="0B2E1F77" w14:textId="078A5AB6"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4.95</w:t>
            </w:r>
          </w:p>
        </w:tc>
      </w:tr>
      <w:tr w:rsidR="00AB6457" w:rsidRPr="00041684" w14:paraId="01D257D4" w14:textId="77777777" w:rsidTr="00AB6457">
        <w:trPr>
          <w:trHeight w:hRule="exact" w:val="284"/>
          <w:jc w:val="center"/>
        </w:trPr>
        <w:tc>
          <w:tcPr>
            <w:tcW w:w="2660" w:type="dxa"/>
            <w:shd w:val="clear" w:color="auto" w:fill="auto"/>
            <w:noWrap/>
            <w:vAlign w:val="bottom"/>
          </w:tcPr>
          <w:p w14:paraId="70B145A2" w14:textId="61C6BA34"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Southwestern Europe</w:t>
            </w:r>
          </w:p>
        </w:tc>
        <w:tc>
          <w:tcPr>
            <w:tcW w:w="1127" w:type="dxa"/>
            <w:shd w:val="clear" w:color="auto" w:fill="auto"/>
            <w:noWrap/>
            <w:vAlign w:val="bottom"/>
          </w:tcPr>
          <w:p w14:paraId="5BC948EB" w14:textId="1FE23EAD"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39</w:t>
            </w:r>
          </w:p>
        </w:tc>
        <w:tc>
          <w:tcPr>
            <w:tcW w:w="960" w:type="dxa"/>
            <w:shd w:val="clear" w:color="auto" w:fill="auto"/>
            <w:noWrap/>
            <w:vAlign w:val="bottom"/>
          </w:tcPr>
          <w:p w14:paraId="53FF3CF5" w14:textId="458B27E6"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21.43</w:t>
            </w:r>
          </w:p>
        </w:tc>
      </w:tr>
      <w:tr w:rsidR="00AB6457" w:rsidRPr="00041684" w14:paraId="4EC9FD7C" w14:textId="77777777" w:rsidTr="00AB6457">
        <w:trPr>
          <w:trHeight w:hRule="exact" w:val="284"/>
          <w:jc w:val="center"/>
        </w:trPr>
        <w:tc>
          <w:tcPr>
            <w:tcW w:w="2660" w:type="dxa"/>
            <w:shd w:val="clear" w:color="auto" w:fill="auto"/>
            <w:noWrap/>
            <w:vAlign w:val="bottom"/>
          </w:tcPr>
          <w:p w14:paraId="7D8004CD" w14:textId="06866D1D"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Western Europe</w:t>
            </w:r>
          </w:p>
        </w:tc>
        <w:tc>
          <w:tcPr>
            <w:tcW w:w="1127" w:type="dxa"/>
            <w:shd w:val="clear" w:color="auto" w:fill="auto"/>
            <w:noWrap/>
            <w:vAlign w:val="bottom"/>
          </w:tcPr>
          <w:p w14:paraId="334533CC" w14:textId="6E149ABE" w:rsidR="00AB6457" w:rsidRPr="00041684" w:rsidRDefault="00AB6457" w:rsidP="00AB6457">
            <w:pPr>
              <w:spacing w:line="360" w:lineRule="auto"/>
              <w:jc w:val="left"/>
              <w:rPr>
                <w:rFonts w:ascii="Times New Roman" w:eastAsia="Times New Roman" w:hAnsi="Times New Roman" w:cs="Times New Roman"/>
                <w:color w:val="000000"/>
                <w:sz w:val="20"/>
                <w:szCs w:val="20"/>
                <w:lang w:val="en-GB" w:eastAsia="en-GB" w:bidi="ar-SA"/>
              </w:rPr>
            </w:pPr>
            <w:r>
              <w:rPr>
                <w:color w:val="000000"/>
                <w:sz w:val="20"/>
                <w:szCs w:val="20"/>
              </w:rPr>
              <w:t>8</w:t>
            </w:r>
          </w:p>
        </w:tc>
        <w:tc>
          <w:tcPr>
            <w:tcW w:w="960" w:type="dxa"/>
            <w:shd w:val="clear" w:color="auto" w:fill="auto"/>
            <w:noWrap/>
            <w:vAlign w:val="bottom"/>
          </w:tcPr>
          <w:p w14:paraId="00E0E551" w14:textId="2781677B" w:rsidR="00AB6457" w:rsidRPr="00041684" w:rsidRDefault="00AB6457" w:rsidP="00AB6457">
            <w:pPr>
              <w:spacing w:line="360" w:lineRule="auto"/>
              <w:jc w:val="right"/>
              <w:rPr>
                <w:rFonts w:ascii="Times New Roman" w:eastAsia="Times New Roman" w:hAnsi="Times New Roman" w:cs="Times New Roman"/>
                <w:color w:val="000000"/>
                <w:sz w:val="20"/>
                <w:szCs w:val="20"/>
                <w:lang w:val="en-GB" w:eastAsia="en-GB" w:bidi="ar-SA"/>
              </w:rPr>
            </w:pPr>
            <w:r>
              <w:rPr>
                <w:color w:val="000000"/>
                <w:sz w:val="20"/>
                <w:szCs w:val="20"/>
              </w:rPr>
              <w:t>4.40</w:t>
            </w:r>
          </w:p>
        </w:tc>
      </w:tr>
    </w:tbl>
    <w:p w14:paraId="4324CDB5" w14:textId="77777777" w:rsidR="00865439" w:rsidRDefault="00865439" w:rsidP="00865439">
      <w:pPr>
        <w:rPr>
          <w:lang w:val="en-GB"/>
        </w:rPr>
      </w:pPr>
    </w:p>
    <w:p w14:paraId="6FC700EF" w14:textId="7C1B6D5C" w:rsidR="004E6E8B" w:rsidRPr="00041684" w:rsidRDefault="001C3FD6" w:rsidP="00EC1474">
      <w:pPr>
        <w:pStyle w:val="Heading3"/>
        <w:spacing w:line="360" w:lineRule="auto"/>
        <w:rPr>
          <w:rFonts w:cstheme="minorHAnsi"/>
          <w:color w:val="auto"/>
          <w:lang w:val="en-GB"/>
        </w:rPr>
      </w:pPr>
      <w:r w:rsidRPr="00041684">
        <w:rPr>
          <w:rFonts w:cstheme="minorHAnsi"/>
          <w:color w:val="auto"/>
          <w:lang w:val="en-GB"/>
        </w:rPr>
        <w:t>Meta-regression</w:t>
      </w:r>
    </w:p>
    <w:p w14:paraId="71D58C88" w14:textId="0F1071ED" w:rsidR="00AA5D5D" w:rsidRDefault="00AA3796" w:rsidP="00B54B01">
      <w:pPr>
        <w:spacing w:line="480" w:lineRule="auto"/>
        <w:rPr>
          <w:rFonts w:cstheme="minorHAnsi"/>
          <w:lang w:val="en-GB"/>
        </w:rPr>
      </w:pPr>
      <w:r w:rsidRPr="00041684">
        <w:rPr>
          <w:rFonts w:cstheme="minorHAnsi"/>
          <w:lang w:val="en-GB"/>
        </w:rPr>
        <w:t xml:space="preserve">We adopted a joint meta-regression approach </w:t>
      </w:r>
      <w:r>
        <w:rPr>
          <w:rFonts w:cstheme="minorHAnsi"/>
          <w:lang w:val="en-GB"/>
        </w:rPr>
        <w:t>t</w:t>
      </w:r>
      <w:r w:rsidR="00A420DB" w:rsidRPr="00041684">
        <w:rPr>
          <w:rFonts w:cstheme="minorHAnsi"/>
          <w:lang w:val="en-GB"/>
        </w:rPr>
        <w:t xml:space="preserve">o identify factors that can explain variations in reported </w:t>
      </w:r>
      <w:r w:rsidR="0095557E" w:rsidRPr="00041684">
        <w:rPr>
          <w:rFonts w:cstheme="minorHAnsi"/>
          <w:lang w:val="en-GB"/>
        </w:rPr>
        <w:t>overall and traffic-related PM</w:t>
      </w:r>
      <w:r w:rsidR="002D6685" w:rsidRPr="00041684">
        <w:rPr>
          <w:rFonts w:cstheme="minorHAnsi"/>
          <w:vertAlign w:val="subscript"/>
          <w:lang w:val="en-GB"/>
        </w:rPr>
        <w:t>2.5</w:t>
      </w:r>
      <w:r w:rsidR="0095557E" w:rsidRPr="00041684">
        <w:rPr>
          <w:rFonts w:cstheme="minorHAnsi"/>
          <w:lang w:val="en-GB"/>
        </w:rPr>
        <w:t xml:space="preserve"> concentrations </w:t>
      </w:r>
      <w:r w:rsidR="00A420DB" w:rsidRPr="00041684">
        <w:rPr>
          <w:rFonts w:cstheme="minorHAnsi"/>
          <w:lang w:val="en-GB"/>
        </w:rPr>
        <w:t xml:space="preserve">in the WHO database. This allowed us to model both outcomes simultaneously through a system-equation approach rather </w:t>
      </w:r>
      <w:r w:rsidR="006C7D16" w:rsidRPr="00041684">
        <w:rPr>
          <w:rFonts w:cstheme="minorHAnsi"/>
          <w:lang w:val="en-GB"/>
        </w:rPr>
        <w:t xml:space="preserve">than </w:t>
      </w:r>
      <w:r w:rsidR="00A420DB" w:rsidRPr="00041684">
        <w:rPr>
          <w:rFonts w:cstheme="minorHAnsi"/>
          <w:lang w:val="en-GB"/>
        </w:rPr>
        <w:t>modelling each outcome separately, improving the reliability of our statistical inferences.</w:t>
      </w:r>
      <w:r w:rsidR="00F14281" w:rsidRPr="00041684">
        <w:rPr>
          <w:rFonts w:cstheme="minorHAnsi"/>
          <w:lang w:val="en-GB"/>
        </w:rPr>
        <w:t xml:space="preserve"> We assume</w:t>
      </w:r>
      <w:r w:rsidR="000B5285">
        <w:rPr>
          <w:rFonts w:cstheme="minorHAnsi"/>
          <w:lang w:val="en-GB"/>
        </w:rPr>
        <w:t>d</w:t>
      </w:r>
      <w:r w:rsidR="00F14281" w:rsidRPr="00041684">
        <w:rPr>
          <w:rFonts w:cstheme="minorHAnsi"/>
          <w:lang w:val="en-GB"/>
        </w:rPr>
        <w:t xml:space="preserve"> the </w:t>
      </w:r>
      <w:r w:rsidR="00F14281" w:rsidRPr="00041684">
        <w:rPr>
          <w:rFonts w:cstheme="minorHAnsi"/>
          <w:lang w:val="en-GB"/>
        </w:rPr>
        <w:lastRenderedPageBreak/>
        <w:t xml:space="preserve">log-transformed concentrations follow a multivariate normal density. </w:t>
      </w:r>
      <w:r w:rsidR="00E420F5" w:rsidRPr="00041684">
        <w:rPr>
          <w:rFonts w:cstheme="minorHAnsi"/>
          <w:lang w:val="en-GB"/>
        </w:rPr>
        <w:t xml:space="preserve">Let </w:t>
      </w:r>
      <w:proofErr w:type="spellStart"/>
      <w:r w:rsidR="001B78C8" w:rsidRPr="001767C4">
        <w:rPr>
          <w:rFonts w:cstheme="minorHAnsi"/>
          <w:b/>
          <w:i/>
          <w:lang w:val="en-GB"/>
        </w:rPr>
        <w:t>y</w:t>
      </w:r>
      <w:r w:rsidR="005D4F80" w:rsidRPr="001767C4">
        <w:rPr>
          <w:rFonts w:cstheme="minorHAnsi"/>
          <w:i/>
          <w:vertAlign w:val="subscript"/>
          <w:lang w:val="en-GB"/>
        </w:rPr>
        <w:t>ki</w:t>
      </w:r>
      <w:proofErr w:type="spellEnd"/>
      <w:r w:rsidR="00B3571E" w:rsidRPr="00041684">
        <w:rPr>
          <w:rFonts w:cstheme="minorHAnsi"/>
          <w:b/>
          <w:lang w:val="en-GB"/>
        </w:rPr>
        <w:t xml:space="preserve"> </w:t>
      </w:r>
      <w:r w:rsidR="00E420F5" w:rsidRPr="00041684">
        <w:rPr>
          <w:rFonts w:cstheme="minorHAnsi"/>
          <w:lang w:val="en-GB"/>
        </w:rPr>
        <w:t>denote</w:t>
      </w:r>
      <w:r w:rsidR="001B78C8" w:rsidRPr="00041684">
        <w:rPr>
          <w:rFonts w:cstheme="minorHAnsi"/>
          <w:lang w:val="en-GB"/>
        </w:rPr>
        <w:t xml:space="preserve"> the vector of log-transformed concentrations</w:t>
      </w:r>
      <w:r w:rsidR="002D0012" w:rsidRPr="00041684">
        <w:rPr>
          <w:rFonts w:cstheme="minorHAnsi"/>
          <w:lang w:val="en-GB"/>
        </w:rPr>
        <w:t xml:space="preserve"> </w:t>
      </w:r>
      <w:r w:rsidR="005D4F80" w:rsidRPr="00041684">
        <w:rPr>
          <w:rFonts w:cstheme="minorHAnsi"/>
          <w:lang w:val="en-GB"/>
        </w:rPr>
        <w:t xml:space="preserve">of </w:t>
      </w:r>
      <w:r w:rsidR="005D4F80" w:rsidRPr="000B5285">
        <w:rPr>
          <w:rFonts w:cstheme="minorHAnsi"/>
          <w:i/>
          <w:lang w:val="en-GB"/>
        </w:rPr>
        <w:t>k</w:t>
      </w:r>
      <w:r w:rsidR="005D4F80" w:rsidRPr="00041684">
        <w:rPr>
          <w:rFonts w:cstheme="minorHAnsi"/>
          <w:lang w:val="en-GB"/>
        </w:rPr>
        <w:t xml:space="preserve"> different types </w:t>
      </w:r>
      <w:r w:rsidR="001F71A3" w:rsidRPr="00041684">
        <w:rPr>
          <w:rFonts w:cstheme="minorHAnsi"/>
          <w:lang w:val="en-GB"/>
        </w:rPr>
        <w:t>reported by</w:t>
      </w:r>
      <w:r w:rsidR="002D0012" w:rsidRPr="00041684">
        <w:rPr>
          <w:rFonts w:cstheme="minorHAnsi"/>
          <w:lang w:val="en-GB"/>
        </w:rPr>
        <w:t xml:space="preserve"> previous studies </w:t>
      </w:r>
      <w:r w:rsidR="002D0012" w:rsidRPr="000B5285">
        <w:rPr>
          <w:rFonts w:cstheme="minorHAnsi"/>
          <w:i/>
          <w:lang w:val="en-GB"/>
        </w:rPr>
        <w:t>i</w:t>
      </w:r>
      <w:r w:rsidR="002D0012" w:rsidRPr="00041684">
        <w:rPr>
          <w:rFonts w:cstheme="minorHAnsi"/>
          <w:lang w:val="en-GB"/>
        </w:rPr>
        <w:t xml:space="preserve"> (</w:t>
      </w:r>
      <w:r w:rsidR="002D0012" w:rsidRPr="001767C4">
        <w:rPr>
          <w:rFonts w:cstheme="minorHAnsi"/>
          <w:i/>
          <w:lang w:val="en-GB"/>
        </w:rPr>
        <w:t>i</w:t>
      </w:r>
      <w:r w:rsidR="002D0012" w:rsidRPr="00041684">
        <w:rPr>
          <w:rFonts w:cstheme="minorHAnsi"/>
          <w:lang w:val="en-GB"/>
        </w:rPr>
        <w:t xml:space="preserve"> = 1, 2,</w:t>
      </w:r>
      <w:r w:rsidR="00B733D7" w:rsidRPr="00041684">
        <w:rPr>
          <w:rFonts w:cstheme="minorHAnsi"/>
          <w:lang w:val="en-GB"/>
        </w:rPr>
        <w:t xml:space="preserve"> </w:t>
      </w:r>
      <w:r w:rsidR="002D0012" w:rsidRPr="00041684">
        <w:rPr>
          <w:rFonts w:cstheme="minorHAnsi"/>
          <w:lang w:val="en-GB"/>
        </w:rPr>
        <w:t xml:space="preserve">…, </w:t>
      </w:r>
      <w:r w:rsidR="002D0012" w:rsidRPr="001767C4">
        <w:rPr>
          <w:rFonts w:cstheme="minorHAnsi"/>
          <w:i/>
          <w:lang w:val="en-GB"/>
        </w:rPr>
        <w:t>N</w:t>
      </w:r>
      <w:r w:rsidR="002D0012" w:rsidRPr="00041684">
        <w:rPr>
          <w:rFonts w:cstheme="minorHAnsi"/>
          <w:lang w:val="en-GB"/>
        </w:rPr>
        <w:t>)</w:t>
      </w:r>
      <w:r w:rsidR="005D4F80" w:rsidRPr="00041684">
        <w:rPr>
          <w:rFonts w:cstheme="minorHAnsi"/>
          <w:lang w:val="en-GB"/>
        </w:rPr>
        <w:t xml:space="preserve">. Here </w:t>
      </w:r>
      <w:r w:rsidR="005D4F80" w:rsidRPr="000B5285">
        <w:rPr>
          <w:rFonts w:cstheme="minorHAnsi"/>
          <w:i/>
          <w:lang w:val="en-GB"/>
        </w:rPr>
        <w:t>k</w:t>
      </w:r>
      <w:r w:rsidR="00025FA0" w:rsidRPr="00041684">
        <w:rPr>
          <w:rFonts w:cstheme="minorHAnsi"/>
          <w:lang w:val="en-GB"/>
        </w:rPr>
        <w:t xml:space="preserve"> </w:t>
      </w:r>
      <w:r w:rsidR="005D4F80" w:rsidRPr="00041684">
        <w:rPr>
          <w:rFonts w:cstheme="minorHAnsi"/>
          <w:lang w:val="en-GB"/>
        </w:rPr>
        <w:t>=</w:t>
      </w:r>
      <w:r w:rsidR="00025FA0" w:rsidRPr="00041684">
        <w:rPr>
          <w:rFonts w:cstheme="minorHAnsi"/>
          <w:lang w:val="en-GB"/>
        </w:rPr>
        <w:t xml:space="preserve"> </w:t>
      </w:r>
      <w:r w:rsidR="005D4F80" w:rsidRPr="00041684">
        <w:rPr>
          <w:rFonts w:cstheme="minorHAnsi"/>
          <w:lang w:val="en-GB"/>
        </w:rPr>
        <w:t xml:space="preserve">2; therefore, </w:t>
      </w:r>
      <w:r w:rsidR="005D4F80" w:rsidRPr="001767C4">
        <w:rPr>
          <w:rFonts w:cstheme="minorHAnsi"/>
          <w:b/>
          <w:i/>
          <w:lang w:val="en-GB"/>
        </w:rPr>
        <w:t>y</w:t>
      </w:r>
      <w:r w:rsidR="005D4F80" w:rsidRPr="00041684">
        <w:rPr>
          <w:rFonts w:cstheme="minorHAnsi"/>
          <w:b/>
          <w:lang w:val="en-GB"/>
        </w:rPr>
        <w:t xml:space="preserve"> </w:t>
      </w:r>
      <w:r w:rsidR="005D4F80" w:rsidRPr="00041684">
        <w:rPr>
          <w:rFonts w:cstheme="minorHAnsi"/>
          <w:lang w:val="en-GB"/>
        </w:rPr>
        <w:t>= (</w:t>
      </w:r>
      <w:r w:rsidR="005D4F80" w:rsidRPr="001767C4">
        <w:rPr>
          <w:rFonts w:cstheme="minorHAnsi"/>
          <w:i/>
          <w:lang w:val="en-GB"/>
        </w:rPr>
        <w:t>y</w:t>
      </w:r>
      <w:r w:rsidR="005D4F80" w:rsidRPr="001767C4">
        <w:rPr>
          <w:rFonts w:cstheme="minorHAnsi"/>
          <w:i/>
          <w:vertAlign w:val="subscript"/>
          <w:lang w:val="en-GB"/>
        </w:rPr>
        <w:t>1i</w:t>
      </w:r>
      <w:r w:rsidR="005D4F80" w:rsidRPr="00041684">
        <w:rPr>
          <w:rFonts w:cstheme="minorHAnsi"/>
          <w:lang w:val="en-GB"/>
        </w:rPr>
        <w:t xml:space="preserve">, </w:t>
      </w:r>
      <w:r w:rsidR="005D4F80" w:rsidRPr="001767C4">
        <w:rPr>
          <w:rFonts w:cstheme="minorHAnsi"/>
          <w:i/>
          <w:lang w:val="en-GB"/>
        </w:rPr>
        <w:t>y</w:t>
      </w:r>
      <w:r w:rsidR="005D4F80" w:rsidRPr="001767C4">
        <w:rPr>
          <w:rFonts w:cstheme="minorHAnsi"/>
          <w:i/>
          <w:vertAlign w:val="subscript"/>
          <w:lang w:val="en-GB"/>
        </w:rPr>
        <w:t>2i</w:t>
      </w:r>
      <w:r w:rsidR="005D4F80" w:rsidRPr="00041684">
        <w:rPr>
          <w:rFonts w:cstheme="minorHAnsi"/>
          <w:lang w:val="en-GB"/>
        </w:rPr>
        <w:t>)</w:t>
      </w:r>
      <w:r w:rsidR="00B733D7" w:rsidRPr="00041684">
        <w:rPr>
          <w:rFonts w:cstheme="minorHAnsi"/>
          <w:lang w:val="en-GB"/>
        </w:rPr>
        <w:t xml:space="preserve">, where </w:t>
      </w:r>
      <w:r w:rsidR="00B733D7" w:rsidRPr="00925552">
        <w:rPr>
          <w:rFonts w:cstheme="minorHAnsi"/>
          <w:i/>
          <w:lang w:val="en-GB"/>
        </w:rPr>
        <w:t>y</w:t>
      </w:r>
      <w:r w:rsidR="00B733D7" w:rsidRPr="00925552">
        <w:rPr>
          <w:rFonts w:cstheme="minorHAnsi"/>
          <w:i/>
          <w:vertAlign w:val="subscript"/>
          <w:lang w:val="en-GB"/>
        </w:rPr>
        <w:t>1i</w:t>
      </w:r>
      <w:r w:rsidR="00B733D7" w:rsidRPr="00041684">
        <w:rPr>
          <w:rFonts w:cstheme="minorHAnsi"/>
          <w:lang w:val="en-GB"/>
        </w:rPr>
        <w:t xml:space="preserve">, </w:t>
      </w:r>
      <w:r w:rsidR="00B733D7" w:rsidRPr="00925552">
        <w:rPr>
          <w:rFonts w:cstheme="minorHAnsi"/>
          <w:i/>
          <w:lang w:val="en-GB"/>
        </w:rPr>
        <w:t>y</w:t>
      </w:r>
      <w:r w:rsidR="00B733D7" w:rsidRPr="00925552">
        <w:rPr>
          <w:rFonts w:cstheme="minorHAnsi"/>
          <w:i/>
          <w:vertAlign w:val="subscript"/>
          <w:lang w:val="en-GB"/>
        </w:rPr>
        <w:t>2i</w:t>
      </w:r>
      <w:r w:rsidR="00B733D7" w:rsidRPr="00041684">
        <w:rPr>
          <w:rFonts w:cstheme="minorHAnsi"/>
          <w:vertAlign w:val="subscript"/>
          <w:lang w:val="en-GB"/>
        </w:rPr>
        <w:t xml:space="preserve"> </w:t>
      </w:r>
      <w:r w:rsidR="00B733D7" w:rsidRPr="00041684">
        <w:rPr>
          <w:rFonts w:cstheme="minorHAnsi"/>
          <w:lang w:val="en-GB"/>
        </w:rPr>
        <w:t>denote</w:t>
      </w:r>
      <w:r w:rsidR="005D4F80" w:rsidRPr="00041684">
        <w:rPr>
          <w:rFonts w:cstheme="minorHAnsi"/>
          <w:lang w:val="en-GB"/>
        </w:rPr>
        <w:t xml:space="preserve"> </w:t>
      </w:r>
      <w:r w:rsidR="00F14281" w:rsidRPr="00041684">
        <w:rPr>
          <w:rFonts w:cstheme="minorHAnsi"/>
          <w:lang w:val="en-GB"/>
        </w:rPr>
        <w:t>PM</w:t>
      </w:r>
      <w:r w:rsidR="002D6685" w:rsidRPr="00041684">
        <w:rPr>
          <w:rFonts w:cstheme="minorHAnsi"/>
          <w:vertAlign w:val="subscript"/>
          <w:lang w:val="en-GB"/>
        </w:rPr>
        <w:t>2.5</w:t>
      </w:r>
      <w:r w:rsidR="00F14281" w:rsidRPr="00041684">
        <w:rPr>
          <w:rFonts w:cstheme="minorHAnsi"/>
          <w:lang w:val="en-GB"/>
        </w:rPr>
        <w:t xml:space="preserve"> </w:t>
      </w:r>
      <w:r w:rsidR="002D0012" w:rsidRPr="00041684">
        <w:rPr>
          <w:rFonts w:cstheme="minorHAnsi"/>
          <w:lang w:val="en-GB"/>
        </w:rPr>
        <w:t>d</w:t>
      </w:r>
      <w:r w:rsidR="00903381" w:rsidRPr="00041684">
        <w:rPr>
          <w:rFonts w:cstheme="minorHAnsi"/>
          <w:lang w:val="en-GB"/>
        </w:rPr>
        <w:t>ue</w:t>
      </w:r>
      <w:r w:rsidR="00F14281" w:rsidRPr="00041684">
        <w:rPr>
          <w:rFonts w:cstheme="minorHAnsi"/>
          <w:lang w:val="en-GB"/>
        </w:rPr>
        <w:t xml:space="preserve"> to traffic and </w:t>
      </w:r>
      <w:r w:rsidR="00AA176F" w:rsidRPr="00041684">
        <w:rPr>
          <w:rFonts w:cstheme="minorHAnsi"/>
          <w:lang w:val="en-GB"/>
        </w:rPr>
        <w:t>o</w:t>
      </w:r>
      <w:r w:rsidR="00F14281" w:rsidRPr="00041684">
        <w:rPr>
          <w:rFonts w:cstheme="minorHAnsi"/>
          <w:lang w:val="en-GB"/>
        </w:rPr>
        <w:t>verall PM</w:t>
      </w:r>
      <w:r w:rsidR="002D6685" w:rsidRPr="00041684">
        <w:rPr>
          <w:rFonts w:cstheme="minorHAnsi"/>
          <w:vertAlign w:val="subscript"/>
          <w:lang w:val="en-GB"/>
        </w:rPr>
        <w:t>2.5</w:t>
      </w:r>
      <w:r w:rsidR="00B733D7" w:rsidRPr="00041684">
        <w:rPr>
          <w:rFonts w:cstheme="minorHAnsi"/>
          <w:lang w:val="en-GB"/>
        </w:rPr>
        <w:t>, respectively</w:t>
      </w:r>
      <w:r w:rsidR="00E420F5" w:rsidRPr="00041684">
        <w:rPr>
          <w:rFonts w:cstheme="minorHAnsi"/>
          <w:lang w:val="en-GB"/>
        </w:rPr>
        <w:t>.</w:t>
      </w:r>
      <w:r w:rsidR="0006167F" w:rsidRPr="00041684">
        <w:rPr>
          <w:rFonts w:cstheme="minorHAnsi"/>
          <w:lang w:val="en-GB"/>
        </w:rPr>
        <w:t xml:space="preserve"> </w:t>
      </w:r>
      <w:r w:rsidR="00025FA0" w:rsidRPr="00041684">
        <w:rPr>
          <w:rFonts w:cstheme="minorHAnsi"/>
          <w:lang w:val="en-GB"/>
        </w:rPr>
        <w:t>Let</w:t>
      </w:r>
      <w:r w:rsidR="0079468E" w:rsidRPr="00041684">
        <w:rPr>
          <w:rFonts w:cstheme="minorHAnsi"/>
          <w:lang w:val="en-GB"/>
        </w:rPr>
        <w:t xml:space="preserve"> </w:t>
      </w:r>
      <w:proofErr w:type="spellStart"/>
      <w:r w:rsidR="0079468E" w:rsidRPr="001767C4">
        <w:rPr>
          <w:rFonts w:cstheme="minorHAnsi"/>
          <w:b/>
          <w:i/>
          <w:lang w:val="en-GB"/>
        </w:rPr>
        <w:t>X</w:t>
      </w:r>
      <w:r w:rsidR="00580A80" w:rsidRPr="001767C4">
        <w:rPr>
          <w:rFonts w:cstheme="minorHAnsi"/>
          <w:i/>
          <w:vertAlign w:val="subscript"/>
          <w:lang w:val="en-GB"/>
        </w:rPr>
        <w:t>k</w:t>
      </w:r>
      <w:proofErr w:type="spellEnd"/>
      <w:r w:rsidR="0022495A" w:rsidRPr="00041684">
        <w:rPr>
          <w:rFonts w:cstheme="minorHAnsi"/>
          <w:b/>
          <w:lang w:val="en-GB"/>
        </w:rPr>
        <w:t xml:space="preserve"> </w:t>
      </w:r>
      <w:r w:rsidR="0038072A" w:rsidRPr="00041684">
        <w:rPr>
          <w:rFonts w:cstheme="minorHAnsi"/>
          <w:lang w:val="en-GB"/>
        </w:rPr>
        <w:t>= (</w:t>
      </w:r>
      <w:r w:rsidR="0038072A" w:rsidRPr="001767C4">
        <w:rPr>
          <w:rFonts w:cstheme="minorHAnsi"/>
          <w:i/>
          <w:lang w:val="en-GB"/>
        </w:rPr>
        <w:t>X</w:t>
      </w:r>
      <w:r w:rsidR="00580A80" w:rsidRPr="001767C4">
        <w:rPr>
          <w:rFonts w:cstheme="minorHAnsi"/>
          <w:i/>
          <w:vertAlign w:val="subscript"/>
          <w:lang w:val="en-GB"/>
        </w:rPr>
        <w:t>k</w:t>
      </w:r>
      <w:r w:rsidR="0038072A" w:rsidRPr="001767C4">
        <w:rPr>
          <w:rFonts w:cstheme="minorHAnsi"/>
          <w:i/>
          <w:vertAlign w:val="subscript"/>
          <w:lang w:val="en-GB"/>
        </w:rPr>
        <w:t>1</w:t>
      </w:r>
      <w:r w:rsidR="0038072A" w:rsidRPr="00041684">
        <w:rPr>
          <w:rFonts w:cstheme="minorHAnsi"/>
          <w:lang w:val="en-GB"/>
        </w:rPr>
        <w:t xml:space="preserve">, </w:t>
      </w:r>
      <w:r w:rsidR="0038072A" w:rsidRPr="001767C4">
        <w:rPr>
          <w:rFonts w:cstheme="minorHAnsi"/>
          <w:i/>
          <w:lang w:val="en-GB"/>
        </w:rPr>
        <w:t>X</w:t>
      </w:r>
      <w:r w:rsidR="00580A80" w:rsidRPr="001767C4">
        <w:rPr>
          <w:rFonts w:cstheme="minorHAnsi"/>
          <w:i/>
          <w:vertAlign w:val="subscript"/>
          <w:lang w:val="en-GB"/>
        </w:rPr>
        <w:t>k</w:t>
      </w:r>
      <w:r w:rsidR="0038072A" w:rsidRPr="001767C4">
        <w:rPr>
          <w:rFonts w:cstheme="minorHAnsi"/>
          <w:i/>
          <w:vertAlign w:val="subscript"/>
          <w:lang w:val="en-GB"/>
        </w:rPr>
        <w:t>2</w:t>
      </w:r>
      <w:proofErr w:type="gramStart"/>
      <w:r w:rsidR="0038072A" w:rsidRPr="00041684">
        <w:rPr>
          <w:rFonts w:cstheme="minorHAnsi"/>
          <w:lang w:val="en-GB"/>
        </w:rPr>
        <w:t>,</w:t>
      </w:r>
      <w:r w:rsidR="00525D23" w:rsidRPr="00041684">
        <w:rPr>
          <w:rFonts w:cstheme="minorHAnsi"/>
          <w:lang w:val="en-GB"/>
        </w:rPr>
        <w:t xml:space="preserve"> </w:t>
      </w:r>
      <w:r w:rsidR="0038072A" w:rsidRPr="00041684">
        <w:rPr>
          <w:rFonts w:cstheme="minorHAnsi"/>
          <w:lang w:val="en-GB"/>
        </w:rPr>
        <w:t>…,</w:t>
      </w:r>
      <w:proofErr w:type="gramEnd"/>
      <w:r w:rsidR="0038072A" w:rsidRPr="00041684">
        <w:rPr>
          <w:rFonts w:cstheme="minorHAnsi"/>
          <w:lang w:val="en-GB"/>
        </w:rPr>
        <w:t xml:space="preserve"> </w:t>
      </w:r>
      <w:proofErr w:type="spellStart"/>
      <w:r w:rsidR="0038072A" w:rsidRPr="001767C4">
        <w:rPr>
          <w:rFonts w:cstheme="minorHAnsi"/>
          <w:i/>
          <w:lang w:val="en-GB"/>
        </w:rPr>
        <w:t>X</w:t>
      </w:r>
      <w:r w:rsidR="00580A80" w:rsidRPr="001767C4">
        <w:rPr>
          <w:rFonts w:cstheme="minorHAnsi"/>
          <w:i/>
          <w:vertAlign w:val="subscript"/>
          <w:lang w:val="en-GB"/>
        </w:rPr>
        <w:t>km</w:t>
      </w:r>
      <w:proofErr w:type="spellEnd"/>
      <w:r w:rsidR="0038072A" w:rsidRPr="00041684">
        <w:rPr>
          <w:rFonts w:cstheme="minorHAnsi"/>
          <w:lang w:val="en-GB"/>
        </w:rPr>
        <w:t xml:space="preserve">) </w:t>
      </w:r>
      <w:r w:rsidR="000A257C" w:rsidRPr="00041684">
        <w:rPr>
          <w:rFonts w:cstheme="minorHAnsi"/>
          <w:lang w:val="en-GB"/>
        </w:rPr>
        <w:t xml:space="preserve">be the vector of </w:t>
      </w:r>
      <w:r w:rsidR="00580A80" w:rsidRPr="000B5285">
        <w:rPr>
          <w:rFonts w:cstheme="minorHAnsi"/>
          <w:i/>
          <w:lang w:val="en-GB"/>
        </w:rPr>
        <w:t>m</w:t>
      </w:r>
      <w:r w:rsidR="00580A80" w:rsidRPr="00041684">
        <w:rPr>
          <w:rFonts w:cstheme="minorHAnsi"/>
          <w:lang w:val="en-GB"/>
        </w:rPr>
        <w:t xml:space="preserve"> </w:t>
      </w:r>
      <w:r w:rsidR="000A257C" w:rsidRPr="00041684">
        <w:rPr>
          <w:rFonts w:cstheme="minorHAnsi"/>
          <w:lang w:val="en-GB"/>
        </w:rPr>
        <w:t>explanatory variables</w:t>
      </w:r>
      <w:r w:rsidR="0079468E" w:rsidRPr="00041684">
        <w:rPr>
          <w:rFonts w:cstheme="minorHAnsi"/>
          <w:lang w:val="en-GB"/>
        </w:rPr>
        <w:t xml:space="preserve"> (e.g., </w:t>
      </w:r>
      <w:r w:rsidR="00133C91" w:rsidRPr="00041684">
        <w:rPr>
          <w:rFonts w:cstheme="minorHAnsi"/>
          <w:lang w:val="en-GB"/>
        </w:rPr>
        <w:t>population)</w:t>
      </w:r>
      <w:r w:rsidR="00E2018E" w:rsidRPr="00041684">
        <w:rPr>
          <w:rFonts w:cstheme="minorHAnsi"/>
          <w:lang w:val="en-GB"/>
        </w:rPr>
        <w:t xml:space="preserve"> associated with </w:t>
      </w:r>
      <w:r w:rsidR="00580A80" w:rsidRPr="00041684">
        <w:rPr>
          <w:rFonts w:cstheme="minorHAnsi"/>
          <w:lang w:val="en-GB"/>
        </w:rPr>
        <w:t>the outcomes of interest</w:t>
      </w:r>
      <w:r w:rsidR="00133C91" w:rsidRPr="00041684">
        <w:rPr>
          <w:rFonts w:cstheme="minorHAnsi"/>
          <w:lang w:val="en-GB"/>
        </w:rPr>
        <w:t xml:space="preserve"> </w:t>
      </w:r>
      <w:r w:rsidR="00580A80" w:rsidRPr="00041684">
        <w:rPr>
          <w:rFonts w:cstheme="minorHAnsi"/>
          <w:lang w:val="en-GB"/>
        </w:rPr>
        <w:t>(</w:t>
      </w:r>
      <w:r w:rsidR="00580A80" w:rsidRPr="00925552">
        <w:rPr>
          <w:rFonts w:cstheme="minorHAnsi"/>
          <w:i/>
          <w:lang w:val="en-GB"/>
        </w:rPr>
        <w:t>y</w:t>
      </w:r>
      <w:r w:rsidR="00580A80" w:rsidRPr="00925552">
        <w:rPr>
          <w:rFonts w:cstheme="minorHAnsi"/>
          <w:i/>
          <w:vertAlign w:val="subscript"/>
          <w:lang w:val="en-GB"/>
        </w:rPr>
        <w:t>1i</w:t>
      </w:r>
      <w:r w:rsidR="00580A80" w:rsidRPr="00041684">
        <w:rPr>
          <w:rFonts w:cstheme="minorHAnsi"/>
          <w:lang w:val="en-GB"/>
        </w:rPr>
        <w:t xml:space="preserve">, </w:t>
      </w:r>
      <w:r w:rsidR="00580A80" w:rsidRPr="00925552">
        <w:rPr>
          <w:rFonts w:cstheme="minorHAnsi"/>
          <w:i/>
          <w:lang w:val="en-GB"/>
        </w:rPr>
        <w:t>y</w:t>
      </w:r>
      <w:r w:rsidR="00580A80" w:rsidRPr="00925552">
        <w:rPr>
          <w:rFonts w:cstheme="minorHAnsi"/>
          <w:i/>
          <w:vertAlign w:val="subscript"/>
          <w:lang w:val="en-GB"/>
        </w:rPr>
        <w:t>2i</w:t>
      </w:r>
      <w:r w:rsidR="00580A80" w:rsidRPr="00041684">
        <w:rPr>
          <w:rFonts w:cstheme="minorHAnsi"/>
          <w:lang w:val="en-GB"/>
        </w:rPr>
        <w:t xml:space="preserve">) </w:t>
      </w:r>
      <w:r w:rsidR="00AA176F" w:rsidRPr="00041684">
        <w:rPr>
          <w:rFonts w:cstheme="minorHAnsi"/>
          <w:lang w:val="en-GB"/>
        </w:rPr>
        <w:t xml:space="preserve">with their respective regression coefficients </w:t>
      </w:r>
      <w:r w:rsidR="00AA176F" w:rsidRPr="001767C4">
        <w:rPr>
          <w:rFonts w:cstheme="minorHAnsi"/>
          <w:b/>
          <w:i/>
          <w:lang w:val="en-GB"/>
        </w:rPr>
        <w:t>γ</w:t>
      </w:r>
      <w:r w:rsidR="00AA176F" w:rsidRPr="00041684">
        <w:rPr>
          <w:rFonts w:cstheme="minorHAnsi"/>
          <w:b/>
          <w:lang w:val="en-GB"/>
        </w:rPr>
        <w:t xml:space="preserve"> = </w:t>
      </w:r>
      <w:r w:rsidR="00AA176F" w:rsidRPr="00041684">
        <w:rPr>
          <w:rFonts w:cstheme="minorHAnsi"/>
          <w:lang w:val="en-GB"/>
        </w:rPr>
        <w:t>(</w:t>
      </w:r>
      <w:r w:rsidR="00AA176F" w:rsidRPr="001767C4">
        <w:rPr>
          <w:rFonts w:cstheme="minorHAnsi"/>
          <w:i/>
          <w:lang w:val="en-GB"/>
        </w:rPr>
        <w:t>γ</w:t>
      </w:r>
      <w:r w:rsidR="00AA176F" w:rsidRPr="001767C4">
        <w:rPr>
          <w:rFonts w:cstheme="minorHAnsi"/>
          <w:i/>
          <w:vertAlign w:val="subscript"/>
          <w:lang w:val="en-GB"/>
        </w:rPr>
        <w:t>k1</w:t>
      </w:r>
      <w:r w:rsidR="00AA176F" w:rsidRPr="00041684">
        <w:rPr>
          <w:rFonts w:cstheme="minorHAnsi"/>
          <w:lang w:val="en-GB"/>
        </w:rPr>
        <w:t xml:space="preserve">, </w:t>
      </w:r>
      <w:r w:rsidR="00AA176F" w:rsidRPr="001767C4">
        <w:rPr>
          <w:rFonts w:cstheme="minorHAnsi"/>
          <w:i/>
          <w:lang w:val="en-GB"/>
        </w:rPr>
        <w:t>γ</w:t>
      </w:r>
      <w:r w:rsidR="00AA176F" w:rsidRPr="001767C4">
        <w:rPr>
          <w:rFonts w:cstheme="minorHAnsi"/>
          <w:i/>
          <w:vertAlign w:val="subscript"/>
          <w:lang w:val="en-GB"/>
        </w:rPr>
        <w:t>k2</w:t>
      </w:r>
      <w:r w:rsidR="00AA176F" w:rsidRPr="00041684">
        <w:rPr>
          <w:rFonts w:cstheme="minorHAnsi"/>
          <w:lang w:val="en-GB"/>
        </w:rPr>
        <w:t xml:space="preserve">,…, </w:t>
      </w:r>
      <w:proofErr w:type="spellStart"/>
      <w:r w:rsidR="00AA176F" w:rsidRPr="001767C4">
        <w:rPr>
          <w:rFonts w:cstheme="minorHAnsi"/>
          <w:i/>
          <w:lang w:val="en-GB"/>
        </w:rPr>
        <w:t>γ</w:t>
      </w:r>
      <w:r w:rsidR="00AA176F" w:rsidRPr="001767C4">
        <w:rPr>
          <w:rFonts w:cstheme="minorHAnsi"/>
          <w:i/>
          <w:vertAlign w:val="subscript"/>
          <w:lang w:val="en-GB"/>
        </w:rPr>
        <w:t>km</w:t>
      </w:r>
      <w:proofErr w:type="spellEnd"/>
      <w:r w:rsidR="00AA176F" w:rsidRPr="00041684">
        <w:rPr>
          <w:rFonts w:cstheme="minorHAnsi"/>
          <w:lang w:val="en-GB"/>
        </w:rPr>
        <w:t>)</w:t>
      </w:r>
      <w:r w:rsidR="00E420F5" w:rsidRPr="00041684">
        <w:rPr>
          <w:rFonts w:cstheme="minorHAnsi"/>
          <w:lang w:val="en-GB"/>
        </w:rPr>
        <w:t>.</w:t>
      </w:r>
      <w:r w:rsidR="00A51CD5" w:rsidRPr="00041684">
        <w:rPr>
          <w:rFonts w:cstheme="minorHAnsi"/>
          <w:lang w:val="en-GB"/>
        </w:rPr>
        <w:t xml:space="preserve"> </w:t>
      </w:r>
      <w:r w:rsidR="00C71E8A" w:rsidRPr="00041684">
        <w:rPr>
          <w:rFonts w:cstheme="minorHAnsi"/>
          <w:lang w:val="en-GB"/>
        </w:rPr>
        <w:t xml:space="preserve">Let </w:t>
      </w:r>
      <w:r w:rsidR="00C71E8A" w:rsidRPr="001767C4">
        <w:rPr>
          <w:rFonts w:cstheme="minorHAnsi"/>
          <w:b/>
          <w:i/>
          <w:lang w:val="en-GB"/>
        </w:rPr>
        <w:t>η</w:t>
      </w:r>
      <w:r w:rsidR="00C71E8A" w:rsidRPr="00041684">
        <w:rPr>
          <w:rFonts w:cstheme="minorHAnsi"/>
          <w:b/>
          <w:lang w:val="en-GB"/>
        </w:rPr>
        <w:t xml:space="preserve"> </w:t>
      </w:r>
      <w:r w:rsidR="00C71E8A" w:rsidRPr="00041684">
        <w:rPr>
          <w:rFonts w:cstheme="minorHAnsi"/>
          <w:lang w:val="en-GB"/>
        </w:rPr>
        <w:t>= (</w:t>
      </w:r>
      <w:r w:rsidR="00C71E8A" w:rsidRPr="001767C4">
        <w:rPr>
          <w:rFonts w:cstheme="minorHAnsi"/>
          <w:i/>
          <w:lang w:val="en-GB"/>
        </w:rPr>
        <w:t>η</w:t>
      </w:r>
      <w:r w:rsidR="00C71E8A" w:rsidRPr="001767C4">
        <w:rPr>
          <w:rFonts w:cstheme="minorHAnsi"/>
          <w:i/>
          <w:vertAlign w:val="subscript"/>
          <w:lang w:val="en-GB"/>
        </w:rPr>
        <w:t>1</w:t>
      </w:r>
      <w:r w:rsidR="00C71E8A" w:rsidRPr="00041684">
        <w:rPr>
          <w:rFonts w:cstheme="minorHAnsi"/>
          <w:lang w:val="en-GB"/>
        </w:rPr>
        <w:t xml:space="preserve">, </w:t>
      </w:r>
      <w:r w:rsidR="00C71E8A" w:rsidRPr="001767C4">
        <w:rPr>
          <w:rFonts w:cstheme="minorHAnsi"/>
          <w:i/>
          <w:lang w:val="en-GB"/>
        </w:rPr>
        <w:t>η</w:t>
      </w:r>
      <w:r w:rsidR="00C71E8A" w:rsidRPr="001767C4">
        <w:rPr>
          <w:rFonts w:cstheme="minorHAnsi"/>
          <w:i/>
          <w:vertAlign w:val="subscript"/>
          <w:lang w:val="en-GB"/>
        </w:rPr>
        <w:t>2</w:t>
      </w:r>
      <w:r w:rsidR="00C71E8A" w:rsidRPr="00041684">
        <w:rPr>
          <w:rFonts w:cstheme="minorHAnsi"/>
          <w:lang w:val="en-GB"/>
        </w:rPr>
        <w:t xml:space="preserve">) denote the vector of intercepts corresponding to </w:t>
      </w:r>
      <w:r w:rsidR="00C71E8A" w:rsidRPr="001767C4">
        <w:rPr>
          <w:rFonts w:cstheme="minorHAnsi"/>
          <w:i/>
          <w:lang w:val="en-GB"/>
        </w:rPr>
        <w:t>y</w:t>
      </w:r>
      <w:r w:rsidR="00C71E8A" w:rsidRPr="001767C4">
        <w:rPr>
          <w:rFonts w:cstheme="minorHAnsi"/>
          <w:i/>
          <w:vertAlign w:val="subscript"/>
          <w:lang w:val="en-GB"/>
        </w:rPr>
        <w:t>1i</w:t>
      </w:r>
      <w:r w:rsidR="001767C4">
        <w:rPr>
          <w:rFonts w:cstheme="minorHAnsi"/>
          <w:lang w:val="en-GB"/>
        </w:rPr>
        <w:t xml:space="preserve"> and</w:t>
      </w:r>
      <w:r w:rsidR="00C71E8A" w:rsidRPr="00041684">
        <w:rPr>
          <w:rFonts w:cstheme="minorHAnsi"/>
          <w:lang w:val="en-GB"/>
        </w:rPr>
        <w:t xml:space="preserve"> </w:t>
      </w:r>
      <w:r w:rsidR="00C71E8A" w:rsidRPr="001767C4">
        <w:rPr>
          <w:rFonts w:cstheme="minorHAnsi"/>
          <w:i/>
          <w:lang w:val="en-GB"/>
        </w:rPr>
        <w:t>y</w:t>
      </w:r>
      <w:r w:rsidR="00C71E8A" w:rsidRPr="001767C4">
        <w:rPr>
          <w:rFonts w:cstheme="minorHAnsi"/>
          <w:i/>
          <w:vertAlign w:val="subscript"/>
          <w:lang w:val="en-GB"/>
        </w:rPr>
        <w:t>2i</w:t>
      </w:r>
      <w:r w:rsidR="00C71E8A" w:rsidRPr="00041684">
        <w:rPr>
          <w:rFonts w:cstheme="minorHAnsi"/>
          <w:lang w:val="en-GB"/>
        </w:rPr>
        <w:t xml:space="preserve">, respectively. </w:t>
      </w:r>
      <w:r w:rsidR="00C40B4D" w:rsidRPr="00041684">
        <w:rPr>
          <w:rFonts w:cstheme="minorHAnsi"/>
          <w:lang w:val="en-GB"/>
        </w:rPr>
        <w:t xml:space="preserve">Let </w:t>
      </w:r>
      <w:r w:rsidR="00396799" w:rsidRPr="000B5285">
        <w:rPr>
          <w:rFonts w:eastAsiaTheme="minorEastAsia"/>
          <w:i/>
          <w:lang w:val="en-GB"/>
        </w:rPr>
        <w:t>R</w:t>
      </w:r>
      <w:r w:rsidR="000B5285">
        <w:rPr>
          <w:rFonts w:eastAsiaTheme="minorEastAsia"/>
          <w:i/>
          <w:lang w:val="en-GB"/>
        </w:rPr>
        <w:t xml:space="preserve"> </w:t>
      </w:r>
      <w:r w:rsidR="000B5285">
        <w:rPr>
          <w:rFonts w:eastAsiaTheme="minorEastAsia"/>
          <w:lang w:val="en-GB"/>
        </w:rPr>
        <w:t>and</w:t>
      </w:r>
      <w:r w:rsidR="00C40B4D" w:rsidRPr="00041684">
        <w:rPr>
          <w:rFonts w:eastAsiaTheme="minorEastAsia"/>
          <w:lang w:val="en-GB"/>
        </w:rPr>
        <w:t xml:space="preserve"> </w:t>
      </w:r>
      <w:r w:rsidR="00C40B4D" w:rsidRPr="000B5285">
        <w:rPr>
          <w:rFonts w:eastAsiaTheme="minorEastAsia"/>
          <w:i/>
          <w:lang w:val="en-GB"/>
        </w:rPr>
        <w:t>K</w:t>
      </w:r>
      <w:r w:rsidR="00C40B4D" w:rsidRPr="00041684">
        <w:rPr>
          <w:rFonts w:eastAsiaTheme="minorEastAsia"/>
          <w:i/>
          <w:lang w:val="en-GB"/>
        </w:rPr>
        <w:t xml:space="preserve"> </w:t>
      </w:r>
      <w:r w:rsidR="00C40B4D" w:rsidRPr="00041684">
        <w:rPr>
          <w:rFonts w:eastAsiaTheme="minorEastAsia"/>
          <w:lang w:val="en-GB"/>
        </w:rPr>
        <w:t xml:space="preserve">denote the scale matrix and the degrees of freedom, respectively, in a </w:t>
      </w:r>
      <w:r w:rsidR="001134F5" w:rsidRPr="00041684">
        <w:rPr>
          <w:rFonts w:eastAsiaTheme="minorEastAsia"/>
          <w:lang w:val="en-GB"/>
        </w:rPr>
        <w:t>Wishart distribution</w:t>
      </w:r>
      <w:r w:rsidR="00C40B4D" w:rsidRPr="00041684">
        <w:rPr>
          <w:lang w:val="en-GB"/>
        </w:rPr>
        <w:t>.</w:t>
      </w:r>
      <w:r w:rsidR="00C11C07" w:rsidRPr="00041684">
        <w:rPr>
          <w:lang w:val="en-GB"/>
        </w:rPr>
        <w:t xml:space="preserve"> </w:t>
      </w:r>
      <w:r w:rsidR="001A29CE" w:rsidRPr="00041684">
        <w:rPr>
          <w:rFonts w:cstheme="minorHAnsi"/>
          <w:lang w:val="en-GB"/>
        </w:rPr>
        <w:t>We can then wri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21"/>
        <w:gridCol w:w="1000"/>
      </w:tblGrid>
      <w:tr w:rsidR="0014696A" w:rsidRPr="00041684" w14:paraId="0F5BE9A3" w14:textId="77777777" w:rsidTr="00E66835">
        <w:trPr>
          <w:jc w:val="center"/>
        </w:trPr>
        <w:tc>
          <w:tcPr>
            <w:tcW w:w="4121" w:type="dxa"/>
            <w:vAlign w:val="center"/>
          </w:tcPr>
          <w:p w14:paraId="2FCD7DFF" w14:textId="5AE5EA01" w:rsidR="001258B8" w:rsidRPr="008F1D8F" w:rsidRDefault="008F1D8F" w:rsidP="00EC1474">
            <w:pPr>
              <w:pStyle w:val="NoSpacing"/>
              <w:spacing w:line="360" w:lineRule="auto"/>
              <w:jc w:val="center"/>
              <w:rPr>
                <w:rFonts w:cstheme="minorHAnsi"/>
                <w:i/>
                <w:lang w:val="en-GB"/>
              </w:rPr>
            </w:pPr>
            <m:oMathPara>
              <m:oMath>
                <m:r>
                  <m:rPr>
                    <m:sty m:val="bi"/>
                  </m:rPr>
                  <w:rPr>
                    <w:rFonts w:ascii="Cambria Math" w:hAnsi="Cambria Math" w:cstheme="minorHAnsi"/>
                    <w:lang w:val="en-GB"/>
                  </w:rPr>
                  <m:t>y</m:t>
                </m:r>
                <m:r>
                  <w:rPr>
                    <w:rFonts w:ascii="Cambria Math" w:hAnsi="Cambria Math" w:cstheme="minorHAnsi"/>
                    <w:lang w:val="en-GB"/>
                  </w:rPr>
                  <m:t xml:space="preserve"> ~ MVN</m:t>
                </m:r>
                <m:d>
                  <m:dPr>
                    <m:ctrlPr>
                      <w:rPr>
                        <w:rFonts w:ascii="Cambria Math" w:hAnsi="Cambria Math" w:cstheme="minorHAnsi"/>
                        <w:i/>
                        <w:lang w:val="en-GB"/>
                      </w:rPr>
                    </m:ctrlPr>
                  </m:dPr>
                  <m:e>
                    <m:r>
                      <m:rPr>
                        <m:sty m:val="bi"/>
                      </m:rPr>
                      <w:rPr>
                        <w:rFonts w:ascii="Cambria Math" w:hAnsi="Cambria Math" w:cstheme="minorHAnsi"/>
                        <w:lang w:val="en-GB"/>
                      </w:rPr>
                      <m:t>μ</m:t>
                    </m:r>
                    <m:r>
                      <w:rPr>
                        <w:rFonts w:ascii="Cambria Math" w:hAnsi="Cambria Math" w:cstheme="minorHAnsi"/>
                        <w:lang w:val="en-GB"/>
                      </w:rPr>
                      <m:t>, ∑</m:t>
                    </m:r>
                  </m:e>
                </m:d>
              </m:oMath>
            </m:oMathPara>
          </w:p>
        </w:tc>
        <w:tc>
          <w:tcPr>
            <w:tcW w:w="1000" w:type="dxa"/>
            <w:vMerge w:val="restart"/>
            <w:vAlign w:val="center"/>
          </w:tcPr>
          <w:p w14:paraId="79676A0A" w14:textId="4E96D1C3" w:rsidR="001258B8" w:rsidRPr="00041684" w:rsidRDefault="001258B8" w:rsidP="00EC1474">
            <w:pPr>
              <w:pStyle w:val="NoSpacing"/>
              <w:spacing w:line="360" w:lineRule="auto"/>
              <w:jc w:val="right"/>
              <w:rPr>
                <w:rFonts w:cstheme="minorHAnsi"/>
                <w:lang w:val="en-GB"/>
              </w:rPr>
            </w:pPr>
            <w:r w:rsidRPr="00041684">
              <w:rPr>
                <w:rFonts w:cstheme="minorHAnsi"/>
                <w:lang w:val="en-GB"/>
              </w:rPr>
              <w:t>(</w:t>
            </w:r>
            <w:r w:rsidR="00386E51" w:rsidRPr="00041684">
              <w:rPr>
                <w:rFonts w:cstheme="minorHAnsi"/>
                <w:lang w:val="en-GB"/>
              </w:rPr>
              <w:t>1</w:t>
            </w:r>
            <w:r w:rsidRPr="00041684">
              <w:rPr>
                <w:rFonts w:cstheme="minorHAnsi"/>
                <w:lang w:val="en-GB"/>
              </w:rPr>
              <w:t>)</w:t>
            </w:r>
          </w:p>
        </w:tc>
      </w:tr>
      <w:tr w:rsidR="0014696A" w:rsidRPr="00041684" w14:paraId="66814349" w14:textId="77777777" w:rsidTr="00E66835">
        <w:trPr>
          <w:jc w:val="center"/>
        </w:trPr>
        <w:tc>
          <w:tcPr>
            <w:tcW w:w="4121" w:type="dxa"/>
            <w:vAlign w:val="center"/>
          </w:tcPr>
          <w:p w14:paraId="541ECA2F" w14:textId="1C409807" w:rsidR="001258B8" w:rsidRPr="008F1D8F" w:rsidRDefault="00144B5B" w:rsidP="00EC1474">
            <w:pPr>
              <w:pStyle w:val="NoSpacing"/>
              <w:spacing w:line="360" w:lineRule="auto"/>
              <w:jc w:val="center"/>
              <w:rPr>
                <w:rFonts w:cstheme="minorHAnsi"/>
                <w:lang w:val="en-GB"/>
              </w:rPr>
            </w:pPr>
            <m:oMathPara>
              <m:oMathParaPr>
                <m:jc m:val="center"/>
              </m:oMathParaPr>
              <m:oMath>
                <m:sSub>
                  <m:sSubPr>
                    <m:ctrlPr>
                      <w:rPr>
                        <w:rFonts w:ascii="Cambria Math" w:hAnsi="Cambria Math" w:cstheme="minorHAnsi"/>
                        <w:lang w:val="en-GB"/>
                      </w:rPr>
                    </m:ctrlPr>
                  </m:sSubPr>
                  <m:e>
                    <m:r>
                      <m:rPr>
                        <m:sty m:val="p"/>
                      </m:rPr>
                      <w:rPr>
                        <w:rFonts w:ascii="Cambria Math" w:hAnsi="Cambria Math" w:cstheme="minorHAnsi"/>
                        <w:lang w:val="en-GB"/>
                      </w:rPr>
                      <m:t>μ</m:t>
                    </m:r>
                  </m:e>
                  <m:sub>
                    <m:r>
                      <m:rPr>
                        <m:sty m:val="p"/>
                      </m:rPr>
                      <w:rPr>
                        <w:rFonts w:ascii="Cambria Math" w:hAnsi="Cambria Math" w:cstheme="minorHAnsi"/>
                        <w:lang w:val="en-GB"/>
                      </w:rPr>
                      <m:t>ik</m:t>
                    </m:r>
                  </m:sub>
                </m:sSub>
                <m:r>
                  <m:rPr>
                    <m:sty m:val="p"/>
                  </m:rPr>
                  <w:rPr>
                    <w:rFonts w:ascii="Cambria Math" w:hAnsi="Cambria Math" w:cstheme="minorHAnsi"/>
                    <w:lang w:val="en-GB"/>
                  </w:rPr>
                  <m:t xml:space="preserve">= </m:t>
                </m:r>
                <m:sSub>
                  <m:sSubPr>
                    <m:ctrlPr>
                      <w:rPr>
                        <w:rFonts w:ascii="Cambria Math" w:hAnsi="Cambria Math" w:cstheme="minorHAnsi"/>
                        <w:lang w:val="en-GB"/>
                      </w:rPr>
                    </m:ctrlPr>
                  </m:sSubPr>
                  <m:e>
                    <m:r>
                      <m:rPr>
                        <m:sty m:val="p"/>
                      </m:rPr>
                      <w:rPr>
                        <w:rFonts w:ascii="Cambria Math" w:hAnsi="Cambria Math" w:cstheme="minorHAnsi"/>
                        <w:lang w:val="en-GB"/>
                      </w:rPr>
                      <m:t>η</m:t>
                    </m:r>
                  </m:e>
                  <m:sub>
                    <m:r>
                      <m:rPr>
                        <m:sty m:val="p"/>
                      </m:rPr>
                      <w:rPr>
                        <w:rFonts w:ascii="Cambria Math" w:hAnsi="Cambria Math" w:cstheme="minorHAnsi"/>
                        <w:lang w:val="en-GB"/>
                      </w:rPr>
                      <m:t>k</m:t>
                    </m:r>
                  </m:sub>
                </m:sSub>
                <m:r>
                  <m:rPr>
                    <m:sty m:val="p"/>
                  </m:rPr>
                  <w:rPr>
                    <w:rFonts w:ascii="Cambria Math" w:hAnsi="Cambria Math" w:cstheme="minorHAnsi"/>
                    <w:lang w:val="en-GB"/>
                  </w:rPr>
                  <m:t>+</m:t>
                </m:r>
                <m:sSub>
                  <m:sSubPr>
                    <m:ctrlPr>
                      <w:rPr>
                        <w:rFonts w:ascii="Cambria Math" w:hAnsi="Cambria Math" w:cstheme="minorHAnsi"/>
                        <w:lang w:val="en-GB"/>
                      </w:rPr>
                    </m:ctrlPr>
                  </m:sSubPr>
                  <m:e>
                    <m:r>
                      <m:rPr>
                        <m:sty m:val="b"/>
                      </m:rPr>
                      <w:rPr>
                        <w:rFonts w:ascii="Cambria Math" w:hAnsi="Cambria Math" w:cstheme="minorHAnsi"/>
                        <w:lang w:val="en-GB"/>
                      </w:rPr>
                      <m:t>γ</m:t>
                    </m:r>
                  </m:e>
                  <m:sub>
                    <m:r>
                      <m:rPr>
                        <m:sty m:val="p"/>
                      </m:rPr>
                      <w:rPr>
                        <w:rFonts w:ascii="Cambria Math" w:hAnsi="Cambria Math" w:cstheme="minorHAnsi"/>
                        <w:lang w:val="en-GB"/>
                      </w:rPr>
                      <m:t>k</m:t>
                    </m:r>
                  </m:sub>
                </m:sSub>
                <m:sSub>
                  <m:sSubPr>
                    <m:ctrlPr>
                      <w:rPr>
                        <w:rFonts w:ascii="Cambria Math" w:hAnsi="Cambria Math" w:cstheme="minorHAnsi"/>
                        <w:lang w:val="en-GB"/>
                      </w:rPr>
                    </m:ctrlPr>
                  </m:sSubPr>
                  <m:e>
                    <m:r>
                      <m:rPr>
                        <m:sty m:val="b"/>
                      </m:rPr>
                      <w:rPr>
                        <w:rFonts w:ascii="Cambria Math" w:hAnsi="Cambria Math" w:cstheme="minorHAnsi"/>
                        <w:lang w:val="en-GB"/>
                      </w:rPr>
                      <m:t>X</m:t>
                    </m:r>
                  </m:e>
                  <m:sub>
                    <m:r>
                      <m:rPr>
                        <m:sty m:val="p"/>
                      </m:rPr>
                      <w:rPr>
                        <w:rFonts w:ascii="Cambria Math" w:hAnsi="Cambria Math" w:cstheme="minorHAnsi"/>
                        <w:lang w:val="en-GB"/>
                      </w:rPr>
                      <m:t>ik</m:t>
                    </m:r>
                  </m:sub>
                </m:sSub>
              </m:oMath>
            </m:oMathPara>
          </w:p>
        </w:tc>
        <w:tc>
          <w:tcPr>
            <w:tcW w:w="1000" w:type="dxa"/>
            <w:vMerge/>
            <w:vAlign w:val="center"/>
          </w:tcPr>
          <w:p w14:paraId="3C3F6137" w14:textId="77777777" w:rsidR="001258B8" w:rsidRPr="00041684" w:rsidRDefault="001258B8" w:rsidP="00EC1474">
            <w:pPr>
              <w:pStyle w:val="NoSpacing"/>
              <w:spacing w:line="360" w:lineRule="auto"/>
              <w:rPr>
                <w:rFonts w:cstheme="minorHAnsi"/>
                <w:lang w:val="en-GB"/>
              </w:rPr>
            </w:pPr>
          </w:p>
        </w:tc>
      </w:tr>
      <w:tr w:rsidR="001258B8" w:rsidRPr="00041684" w14:paraId="1E4CA442" w14:textId="77777777" w:rsidTr="00E66835">
        <w:trPr>
          <w:jc w:val="center"/>
        </w:trPr>
        <w:tc>
          <w:tcPr>
            <w:tcW w:w="4121" w:type="dxa"/>
            <w:vAlign w:val="center"/>
          </w:tcPr>
          <w:p w14:paraId="07FF2C3A" w14:textId="50798FED" w:rsidR="001258B8" w:rsidRPr="00041684" w:rsidRDefault="00C40B4D" w:rsidP="00EC1474">
            <w:pPr>
              <w:pStyle w:val="NoSpacing"/>
              <w:spacing w:line="360" w:lineRule="auto"/>
              <w:jc w:val="center"/>
              <w:rPr>
                <w:rFonts w:cstheme="minorHAnsi"/>
                <w:lang w:val="en-GB"/>
              </w:rPr>
            </w:pPr>
            <m:oMathPara>
              <m:oMath>
                <m:r>
                  <w:rPr>
                    <w:rFonts w:ascii="Cambria Math" w:eastAsiaTheme="minorEastAsia" w:hAnsi="Cambria Math" w:cs="Arial"/>
                    <w:lang w:val="en-GB"/>
                  </w:rPr>
                  <m:t>Σ</m:t>
                </m:r>
                <m:r>
                  <w:rPr>
                    <w:rFonts w:ascii="Cambria Math" w:eastAsiaTheme="minorEastAsia" w:hAnsi="Cambria Math"/>
                    <w:lang w:val="en-GB"/>
                  </w:rPr>
                  <m:t xml:space="preserve">= </m:t>
                </m:r>
                <m:d>
                  <m:dPr>
                    <m:begChr m:val="["/>
                    <m:endChr m:val="]"/>
                    <m:ctrlPr>
                      <w:rPr>
                        <w:rFonts w:ascii="Cambria Math" w:eastAsiaTheme="minorEastAsia" w:hAnsi="Cambria Math"/>
                        <w:i/>
                        <w:lang w:val="en-GB"/>
                      </w:rPr>
                    </m:ctrlPr>
                  </m:dPr>
                  <m:e>
                    <m:m>
                      <m:mPr>
                        <m:mcs>
                          <m:mc>
                            <m:mcPr>
                              <m:count m:val="3"/>
                              <m:mcJc m:val="center"/>
                            </m:mcPr>
                          </m:mc>
                        </m:mcs>
                        <m:ctrlPr>
                          <w:rPr>
                            <w:rFonts w:ascii="Cambria Math" w:eastAsiaTheme="minorEastAsia" w:hAnsi="Cambria Math"/>
                            <w:i/>
                            <w:lang w:val="en-GB"/>
                          </w:rPr>
                        </m:ctrlPr>
                      </m:mPr>
                      <m:mr>
                        <m:e>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11</m:t>
                              </m:r>
                            </m:sub>
                          </m:sSub>
                        </m:e>
                        <m:e>
                          <m:r>
                            <w:rPr>
                              <w:rFonts w:ascii="Cambria Math" w:hAnsi="Cambria Math"/>
                              <w:lang w:val="en-GB"/>
                            </w:rPr>
                            <m:t>⋯</m:t>
                          </m:r>
                        </m:e>
                        <m:e>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1k</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k1</m:t>
                              </m:r>
                            </m:sub>
                          </m:sSub>
                        </m:e>
                        <m:e>
                          <m:r>
                            <w:rPr>
                              <w:rFonts w:ascii="Cambria Math" w:hAnsi="Cambria Math"/>
                              <w:lang w:val="en-GB"/>
                            </w:rPr>
                            <m:t>⋯</m:t>
                          </m:r>
                        </m:e>
                        <m:e>
                          <m:sSub>
                            <m:sSubPr>
                              <m:ctrlPr>
                                <w:rPr>
                                  <w:rFonts w:ascii="Cambria Math" w:eastAsiaTheme="minorEastAsia" w:hAnsi="Cambria Math"/>
                                  <w:i/>
                                  <w:lang w:val="en-GB"/>
                                </w:rPr>
                              </m:ctrlPr>
                            </m:sSubPr>
                            <m:e>
                              <m:r>
                                <w:rPr>
                                  <w:rFonts w:ascii="Cambria Math" w:eastAsiaTheme="minorEastAsia" w:hAnsi="Cambria Math"/>
                                  <w:lang w:val="en-GB"/>
                                </w:rPr>
                                <m:t>σ</m:t>
                              </m:r>
                            </m:e>
                            <m:sub>
                              <m:r>
                                <w:rPr>
                                  <w:rFonts w:ascii="Cambria Math" w:eastAsiaTheme="minorEastAsia" w:hAnsi="Cambria Math"/>
                                  <w:lang w:val="en-GB"/>
                                </w:rPr>
                                <m:t>kk</m:t>
                              </m:r>
                            </m:sub>
                          </m:sSub>
                        </m:e>
                      </m:mr>
                    </m:m>
                  </m:e>
                </m:d>
              </m:oMath>
            </m:oMathPara>
          </w:p>
        </w:tc>
        <w:tc>
          <w:tcPr>
            <w:tcW w:w="1000" w:type="dxa"/>
            <w:vMerge/>
            <w:vAlign w:val="center"/>
          </w:tcPr>
          <w:p w14:paraId="63506557" w14:textId="77777777" w:rsidR="001258B8" w:rsidRPr="00041684" w:rsidRDefault="001258B8" w:rsidP="00EC1474">
            <w:pPr>
              <w:pStyle w:val="NoSpacing"/>
              <w:spacing w:line="360" w:lineRule="auto"/>
              <w:rPr>
                <w:rFonts w:cstheme="minorHAnsi"/>
                <w:lang w:val="en-GB"/>
              </w:rPr>
            </w:pPr>
          </w:p>
        </w:tc>
      </w:tr>
      <w:tr w:rsidR="00C40B4D" w:rsidRPr="00041684" w14:paraId="551BB321" w14:textId="77777777" w:rsidTr="00E66835">
        <w:trPr>
          <w:jc w:val="center"/>
        </w:trPr>
        <w:tc>
          <w:tcPr>
            <w:tcW w:w="4121" w:type="dxa"/>
            <w:vAlign w:val="center"/>
          </w:tcPr>
          <w:p w14:paraId="77FE3FCB" w14:textId="219D2BC7" w:rsidR="00C40B4D" w:rsidRPr="00041684" w:rsidRDefault="00144B5B" w:rsidP="00EC1474">
            <w:pPr>
              <w:pStyle w:val="NoSpacing"/>
              <w:spacing w:line="360" w:lineRule="auto"/>
              <w:jc w:val="center"/>
              <w:rPr>
                <w:rFonts w:cstheme="minorHAnsi"/>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Σ</m:t>
                    </m:r>
                  </m:e>
                  <m:sup>
                    <m:r>
                      <w:rPr>
                        <w:rFonts w:ascii="Cambria Math" w:eastAsiaTheme="minorEastAsia" w:hAnsi="Cambria Math"/>
                        <w:lang w:val="en-GB"/>
                      </w:rPr>
                      <m:t>-1</m:t>
                    </m:r>
                  </m:sup>
                </m:sSup>
                <m:r>
                  <w:rPr>
                    <w:rFonts w:ascii="Cambria Math" w:eastAsiaTheme="minorEastAsia" w:hAnsi="Cambria Math"/>
                    <w:lang w:val="en-GB"/>
                  </w:rPr>
                  <m:t xml:space="preserve"> ~ Wishart(R, K)</m:t>
                </m:r>
              </m:oMath>
            </m:oMathPara>
          </w:p>
        </w:tc>
        <w:tc>
          <w:tcPr>
            <w:tcW w:w="1000" w:type="dxa"/>
            <w:vAlign w:val="center"/>
          </w:tcPr>
          <w:p w14:paraId="6FE23BC4" w14:textId="77777777" w:rsidR="00C40B4D" w:rsidRPr="00041684" w:rsidRDefault="00C40B4D" w:rsidP="00EC1474">
            <w:pPr>
              <w:pStyle w:val="NoSpacing"/>
              <w:spacing w:line="360" w:lineRule="auto"/>
              <w:rPr>
                <w:rFonts w:cstheme="minorHAnsi"/>
                <w:lang w:val="en-GB"/>
              </w:rPr>
            </w:pPr>
          </w:p>
        </w:tc>
      </w:tr>
    </w:tbl>
    <w:p w14:paraId="144AA44C" w14:textId="5A4C449B" w:rsidR="005A39BB" w:rsidRDefault="00C11C07" w:rsidP="00B54B01">
      <w:pPr>
        <w:spacing w:line="480" w:lineRule="auto"/>
        <w:ind w:firstLine="720"/>
        <w:rPr>
          <w:rFonts w:cstheme="minorHAnsi"/>
          <w:lang w:val="en-GB"/>
        </w:rPr>
      </w:pPr>
      <w:r w:rsidRPr="00041684">
        <w:rPr>
          <w:rFonts w:cstheme="minorHAnsi"/>
          <w:lang w:val="en-GB"/>
        </w:rPr>
        <w:t xml:space="preserve">As it can be seen in </w:t>
      </w:r>
      <w:r w:rsidR="000D1150">
        <w:rPr>
          <w:rFonts w:cstheme="minorHAnsi"/>
          <w:lang w:val="en-GB"/>
        </w:rPr>
        <w:t>the above model</w:t>
      </w:r>
      <w:r w:rsidRPr="00041684">
        <w:rPr>
          <w:rFonts w:cstheme="minorHAnsi"/>
          <w:lang w:val="en-GB"/>
        </w:rPr>
        <w:t xml:space="preserve">, the dependency across outcomes is captured through the covariance matrix </w:t>
      </w:r>
      <w:r w:rsidR="00F9700D" w:rsidRPr="00041684">
        <w:rPr>
          <w:rFonts w:cs="Times New Roman"/>
          <w:i/>
          <w:lang w:val="en-GB"/>
        </w:rPr>
        <w:t>Σ</w:t>
      </w:r>
      <w:r w:rsidRPr="00041684">
        <w:rPr>
          <w:rFonts w:cstheme="minorHAnsi"/>
          <w:lang w:val="en-GB"/>
        </w:rPr>
        <w:t xml:space="preserve">. </w:t>
      </w:r>
      <w:r w:rsidR="00406594">
        <w:rPr>
          <w:rFonts w:cstheme="minorHAnsi"/>
          <w:lang w:val="en-GB"/>
        </w:rPr>
        <w:t>This</w:t>
      </w:r>
      <w:r w:rsidR="005B0282" w:rsidRPr="00041684">
        <w:rPr>
          <w:rFonts w:cstheme="minorHAnsi"/>
          <w:lang w:val="en-GB"/>
        </w:rPr>
        <w:t xml:space="preserve"> specification allowed us to investigate the magnitude of correlation </w:t>
      </w:r>
      <w:r w:rsidR="001F4745" w:rsidRPr="00041684">
        <w:rPr>
          <w:rFonts w:cstheme="minorHAnsi"/>
          <w:lang w:val="en-GB"/>
        </w:rPr>
        <w:t>between</w:t>
      </w:r>
      <w:r w:rsidR="005B0282" w:rsidRPr="00041684">
        <w:rPr>
          <w:rFonts w:cstheme="minorHAnsi"/>
          <w:lang w:val="en-GB"/>
        </w:rPr>
        <w:t xml:space="preserve"> overall PM</w:t>
      </w:r>
      <w:r w:rsidR="002D6685" w:rsidRPr="00041684">
        <w:rPr>
          <w:rFonts w:cstheme="minorHAnsi"/>
          <w:vertAlign w:val="subscript"/>
          <w:lang w:val="en-GB"/>
        </w:rPr>
        <w:t>2.5</w:t>
      </w:r>
      <w:r w:rsidR="005B0282" w:rsidRPr="00041684">
        <w:rPr>
          <w:rFonts w:cstheme="minorHAnsi"/>
          <w:lang w:val="en-GB"/>
        </w:rPr>
        <w:t xml:space="preserve"> and traffic-related PM</w:t>
      </w:r>
      <w:r w:rsidR="002D6685" w:rsidRPr="00041684">
        <w:rPr>
          <w:rFonts w:cstheme="minorHAnsi"/>
          <w:vertAlign w:val="subscript"/>
          <w:lang w:val="en-GB"/>
        </w:rPr>
        <w:t>2.5</w:t>
      </w:r>
      <w:r w:rsidR="005B0282" w:rsidRPr="00041684">
        <w:rPr>
          <w:rFonts w:cstheme="minorHAnsi"/>
          <w:lang w:val="en-GB"/>
        </w:rPr>
        <w:t xml:space="preserve"> concentrations. </w:t>
      </w:r>
    </w:p>
    <w:p w14:paraId="6EA2F9D8" w14:textId="77777777" w:rsidR="00805C0A" w:rsidRPr="00041684" w:rsidRDefault="00805C0A" w:rsidP="00805C0A">
      <w:pPr>
        <w:pStyle w:val="Heading3"/>
        <w:rPr>
          <w:lang w:val="en-GB"/>
        </w:rPr>
      </w:pPr>
      <w:r w:rsidRPr="00041684">
        <w:rPr>
          <w:lang w:val="en-GB"/>
        </w:rPr>
        <w:t xml:space="preserve">Prior </w:t>
      </w:r>
      <w:r w:rsidRPr="00041684">
        <w:rPr>
          <w:color w:val="auto"/>
          <w:lang w:val="en-GB"/>
        </w:rPr>
        <w:t>specification</w:t>
      </w:r>
      <w:r w:rsidRPr="00041684">
        <w:rPr>
          <w:lang w:val="en-GB"/>
        </w:rPr>
        <w:t xml:space="preserve"> and model computation </w:t>
      </w:r>
    </w:p>
    <w:p w14:paraId="7D57B6F8" w14:textId="3912A02D" w:rsidR="00805C0A" w:rsidRPr="00041684" w:rsidRDefault="00805C0A" w:rsidP="00B54B01">
      <w:pPr>
        <w:spacing w:line="480" w:lineRule="auto"/>
        <w:rPr>
          <w:rFonts w:cstheme="minorHAnsi"/>
          <w:szCs w:val="24"/>
          <w:lang w:val="en-GB"/>
        </w:rPr>
      </w:pPr>
      <w:r w:rsidRPr="00041684">
        <w:rPr>
          <w:rFonts w:cstheme="minorHAnsi"/>
          <w:lang w:val="en-GB"/>
        </w:rPr>
        <w:t xml:space="preserve">Normally distributed non-informative priors, normal (0,100), were </w:t>
      </w:r>
      <w:r w:rsidR="00D12F20">
        <w:rPr>
          <w:rFonts w:cstheme="minorHAnsi"/>
          <w:lang w:val="en-GB"/>
        </w:rPr>
        <w:t>used for</w:t>
      </w:r>
      <w:r w:rsidRPr="00041684">
        <w:rPr>
          <w:rFonts w:cstheme="minorHAnsi"/>
          <w:lang w:val="en-GB"/>
        </w:rPr>
        <w:t xml:space="preserve"> </w:t>
      </w:r>
      <w:r w:rsidR="008752D2">
        <w:rPr>
          <w:rFonts w:cstheme="minorHAnsi"/>
          <w:lang w:val="en-GB"/>
        </w:rPr>
        <w:t xml:space="preserve">the </w:t>
      </w:r>
      <w:r w:rsidRPr="00041684">
        <w:rPr>
          <w:rFonts w:cstheme="minorHAnsi"/>
          <w:lang w:val="en-GB"/>
        </w:rPr>
        <w:t>regression coefficients.</w:t>
      </w:r>
      <w:r w:rsidR="00140C69">
        <w:rPr>
          <w:lang w:val="en-GB"/>
        </w:rPr>
        <w:t xml:space="preserve"> </w:t>
      </w:r>
      <w:r w:rsidR="00140C69">
        <w:rPr>
          <w:lang w:val="en-GB"/>
        </w:rPr>
        <w:t>I</w:t>
      </w:r>
      <w:r w:rsidR="00140C69" w:rsidRPr="00041684">
        <w:rPr>
          <w:lang w:val="en-GB"/>
        </w:rPr>
        <w:t xml:space="preserve">n </w:t>
      </w:r>
      <w:r w:rsidR="00144B5B">
        <w:rPr>
          <w:lang w:val="en-GB"/>
        </w:rPr>
        <w:t xml:space="preserve">the </w:t>
      </w:r>
      <w:r w:rsidR="00140C69" w:rsidRPr="00041684">
        <w:rPr>
          <w:lang w:val="en-GB"/>
        </w:rPr>
        <w:t>joint modelling of correlated outcomes</w:t>
      </w:r>
      <w:r w:rsidR="00140C69">
        <w:rPr>
          <w:lang w:val="en-GB"/>
        </w:rPr>
        <w:t xml:space="preserve">, </w:t>
      </w:r>
      <w:r w:rsidR="00140C69">
        <w:rPr>
          <w:lang w:val="en-GB"/>
        </w:rPr>
        <w:t>it is a common practice to specify</w:t>
      </w:r>
      <w:r w:rsidRPr="00041684">
        <w:rPr>
          <w:lang w:val="en-GB"/>
        </w:rPr>
        <w:t xml:space="preserve"> a Wishart distribution for the inverse of covariance matrix </w:t>
      </w:r>
      <w:r w:rsidRPr="00041684">
        <w:rPr>
          <w:rFonts w:cs="Times New Roman"/>
          <w:i/>
          <w:lang w:val="en-GB"/>
        </w:rPr>
        <w:t>Σ</w:t>
      </w:r>
      <w:r w:rsidRPr="00041684">
        <w:rPr>
          <w:i/>
          <w:vertAlign w:val="superscript"/>
          <w:lang w:val="en-GB"/>
        </w:rPr>
        <w:t>-1</w:t>
      </w:r>
      <w:r>
        <w:rPr>
          <w:lang w:val="en-GB"/>
        </w:rPr>
        <w:fldChar w:fldCharType="begin" w:fldLock="1"/>
      </w:r>
      <w:r w:rsidR="005C3B0E">
        <w:rPr>
          <w:lang w:val="en-GB"/>
        </w:rPr>
        <w:instrText>ADDIN CSL_CITATION {"citationItems":[{"id":"ITEM-1","itemData":{"ISSN":"1026-597X","author":[{"dropping-particle":"","family":"Tunaru","given":"Radu","non-dropping-particle":"","parse-names":false,"suffix":""}],"container-title":"Austrian Journal of statistics","id":"ITEM-1","issue":"2&amp;3","issued":{"date-parts":[["2002"]]},"page":"221-229","title":"Hierarchical Bayesian models for multiple count data","type":"article-journal","volume":"31"},"uris":["http://www.mendeley.com/documents/?uuid=ac621107-7430-4163-9009-b6a01a9af509","http://www.mendeley.com/documents/?uuid=2532efb4-e6d0-4e30-81ae-f98443d6bbae"]}],"mendeley":{"formattedCitation":"[22]","plainTextFormattedCitation":"[22]","previouslyFormattedCitation":"[22]"},"properties":{"noteIndex":0},"schema":"https://github.com/citation-style-language/schema/raw/master/csl-citation.json"}</w:instrText>
      </w:r>
      <w:r>
        <w:rPr>
          <w:lang w:val="en-GB"/>
        </w:rPr>
        <w:fldChar w:fldCharType="end"/>
      </w:r>
      <w:r w:rsidRPr="00041684">
        <w:rPr>
          <w:lang w:val="en-GB"/>
        </w:rPr>
        <w:t xml:space="preserve">, with </w:t>
      </w:r>
      <w:r w:rsidRPr="00041684">
        <w:rPr>
          <w:i/>
          <w:lang w:val="en-GB"/>
        </w:rPr>
        <w:t>K</w:t>
      </w:r>
      <w:r w:rsidRPr="00041684">
        <w:rPr>
          <w:lang w:val="en-GB"/>
        </w:rPr>
        <w:t xml:space="preserve">=2 (for two correlated outcomes) and a 2x2 scale matrix </w:t>
      </w:r>
      <w:r w:rsidRPr="00041684">
        <w:rPr>
          <w:i/>
          <w:lang w:val="en-GB"/>
        </w:rPr>
        <w:t>R</w:t>
      </w:r>
      <w:r w:rsidRPr="00041684">
        <w:rPr>
          <w:lang w:val="en-GB"/>
        </w:rPr>
        <w:t xml:space="preserve"> (</w:t>
      </w:r>
      <w:r w:rsidRPr="00041684">
        <w:rPr>
          <w:i/>
          <w:lang w:val="en-GB"/>
        </w:rPr>
        <w:t>R</w:t>
      </w:r>
      <w:r w:rsidRPr="00041684">
        <w:rPr>
          <w:lang w:val="en-GB"/>
        </w:rPr>
        <w:t>[1,1]=</w:t>
      </w:r>
      <w:r w:rsidRPr="00041684">
        <w:rPr>
          <w:i/>
          <w:lang w:val="en-GB"/>
        </w:rPr>
        <w:t>R</w:t>
      </w:r>
      <w:r w:rsidRPr="00041684">
        <w:rPr>
          <w:lang w:val="en-GB"/>
        </w:rPr>
        <w:t xml:space="preserve">[2,2]=0.01 and </w:t>
      </w:r>
      <w:r w:rsidRPr="00041684">
        <w:rPr>
          <w:i/>
          <w:lang w:val="en-GB"/>
        </w:rPr>
        <w:t>R</w:t>
      </w:r>
      <w:r w:rsidRPr="00041684">
        <w:rPr>
          <w:lang w:val="en-GB"/>
        </w:rPr>
        <w:t>[1,2]=</w:t>
      </w:r>
      <w:r w:rsidRPr="00041684">
        <w:rPr>
          <w:i/>
          <w:lang w:val="en-GB"/>
        </w:rPr>
        <w:t>R</w:t>
      </w:r>
      <w:r w:rsidRPr="00041684">
        <w:rPr>
          <w:lang w:val="en-GB"/>
        </w:rPr>
        <w:t>[2,1]=0), which leads to a non-informative prior specification. For model computation, w</w:t>
      </w:r>
      <w:r w:rsidRPr="00041684">
        <w:rPr>
          <w:rFonts w:cstheme="minorHAnsi"/>
          <w:szCs w:val="24"/>
          <w:lang w:val="en-GB"/>
        </w:rPr>
        <w:t xml:space="preserve">e employed WinBUGS </w:t>
      </w:r>
      <w:r>
        <w:rPr>
          <w:rFonts w:cstheme="minorHAnsi"/>
          <w:szCs w:val="24"/>
          <w:lang w:val="en-GB"/>
        </w:rPr>
        <w:fldChar w:fldCharType="begin" w:fldLock="1"/>
      </w:r>
      <w:r w:rsidR="005C3B0E">
        <w:rPr>
          <w:rFonts w:cstheme="minorHAnsi"/>
          <w:szCs w:val="24"/>
          <w:lang w:val="en-GB"/>
        </w:rPr>
        <w:instrText>ADDIN CSL_CITATION {"citationItems":[{"id":"ITEM-1","itemData":{"ISSN":"1573-1375","author":[{"dropping-particle":"","family":"Lunn","given":"David J","non-dropping-particle":"","parse-names":false,"suffix":""},{"dropping-particle":"","family":"Thomas","given":"Andrew","non-dropping-particle":"","parse-names":false,"suffix":""},{"dropping-particle":"","family":"Best","given":"Nicky","non-dropping-particle":"","parse-names":false,"suffix":""},{"dropping-particle":"","family":"Spiegelhalter","given":"David","non-dropping-particle":"","parse-names":false,"suffix":""}],"container-title":"Statistics and computing","id":"ITEM-1","issue":"4","issued":{"date-parts":[["2000"]]},"page":"325-337","publisher":"Springer","title":"WinBUGS-a Bayesian modelling framework: concepts, structure, and extensibility","type":"article-journal","volume":"10"},"uris":["http://www.mendeley.com/documents/?uuid=79622c80-76c6-4270-8441-2b98add352a6","http://www.mendeley.com/documents/?uuid=316235c7-36ad-465c-98f8-2b2d308ad351"]}],"mendeley":{"formattedCitation":"[23]","plainTextFormattedCitation":"[23]","previouslyFormattedCitation":"[23]"},"properties":{"noteIndex":0},"schema":"https://github.com/citation-style-language/schema/raw/master/csl-citation.json"}</w:instrText>
      </w:r>
      <w:r>
        <w:rPr>
          <w:rFonts w:cstheme="minorHAnsi"/>
          <w:szCs w:val="24"/>
          <w:lang w:val="en-GB"/>
        </w:rPr>
        <w:fldChar w:fldCharType="separate"/>
      </w:r>
      <w:r w:rsidR="005C3B0E" w:rsidRPr="005C3B0E">
        <w:rPr>
          <w:rFonts w:cstheme="minorHAnsi"/>
          <w:noProof/>
          <w:szCs w:val="24"/>
          <w:lang w:val="en-GB"/>
        </w:rPr>
        <w:t>[23]</w:t>
      </w:r>
      <w:r>
        <w:rPr>
          <w:rFonts w:cstheme="minorHAnsi"/>
          <w:szCs w:val="24"/>
          <w:lang w:val="en-GB"/>
        </w:rPr>
        <w:fldChar w:fldCharType="end"/>
      </w:r>
      <w:r w:rsidRPr="00041684">
        <w:rPr>
          <w:rFonts w:cstheme="minorHAnsi"/>
          <w:szCs w:val="24"/>
          <w:lang w:val="en-GB"/>
        </w:rPr>
        <w:t xml:space="preserve"> to draw posterior </w:t>
      </w:r>
      <w:r w:rsidR="00367445">
        <w:rPr>
          <w:rFonts w:cstheme="minorHAnsi"/>
          <w:szCs w:val="24"/>
          <w:lang w:val="en-GB"/>
        </w:rPr>
        <w:t>densities</w:t>
      </w:r>
      <w:r w:rsidRPr="00041684">
        <w:rPr>
          <w:rFonts w:cstheme="minorHAnsi"/>
          <w:szCs w:val="24"/>
          <w:lang w:val="en-GB"/>
        </w:rPr>
        <w:t xml:space="preserve"> for our Markov chain Monte Carlo simulations running two chains each containing 15,000 iterations. The posterior </w:t>
      </w:r>
      <w:r w:rsidR="00367445">
        <w:rPr>
          <w:rFonts w:cstheme="minorHAnsi"/>
          <w:szCs w:val="24"/>
          <w:lang w:val="en-GB"/>
        </w:rPr>
        <w:t>densities</w:t>
      </w:r>
      <w:r w:rsidRPr="00041684">
        <w:rPr>
          <w:rFonts w:cstheme="minorHAnsi"/>
          <w:szCs w:val="24"/>
          <w:lang w:val="en-GB"/>
        </w:rPr>
        <w:t xml:space="preserve"> are based on 20,000 samples as the first 5,000 </w:t>
      </w:r>
      <w:r w:rsidRPr="00041684">
        <w:rPr>
          <w:rFonts w:cstheme="minorHAnsi"/>
          <w:szCs w:val="24"/>
          <w:lang w:val="en-GB"/>
        </w:rPr>
        <w:lastRenderedPageBreak/>
        <w:t xml:space="preserve">iterations were discarded for convergence requirements. Based on the Gelman-Rubin statistic </w:t>
      </w:r>
      <w:r w:rsidRPr="00041684">
        <w:rPr>
          <w:rFonts w:cstheme="minorHAnsi"/>
          <w:szCs w:val="24"/>
          <w:lang w:val="en-GB"/>
        </w:rPr>
        <w:fldChar w:fldCharType="begin" w:fldLock="1"/>
      </w:r>
      <w:r w:rsidR="005C3B0E">
        <w:rPr>
          <w:rFonts w:cstheme="minorHAnsi"/>
          <w:szCs w:val="24"/>
          <w:lang w:val="en-GB"/>
        </w:rPr>
        <w:instrText>ADDIN CSL_CITATION {"citationItems":[{"id":"ITEM-1","itemData":{"ISSN":"0883-4237","author":[{"dropping-particle":"","family":"Gelman","given":"Andrew","non-dropping-particle":"","parse-names":false,"suffix":""},{"dropping-particle":"","family":"Rubin","given":"Donald B","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45adf235-5219-45e0-bbe9-1c3dd1b43bc7","http://www.mendeley.com/documents/?uuid=169ef1a6-5d56-4ec8-a0f2-6938897882c8"]}],"mendeley":{"formattedCitation":"[24]","plainTextFormattedCitation":"[24]","previouslyFormattedCitation":"[24]"},"properties":{"noteIndex":0},"schema":"https://github.com/citation-style-language/schema/raw/master/csl-citation.json"}</w:instrText>
      </w:r>
      <w:r w:rsidRPr="00041684">
        <w:rPr>
          <w:rFonts w:cstheme="minorHAnsi"/>
          <w:szCs w:val="24"/>
          <w:lang w:val="en-GB"/>
        </w:rPr>
        <w:fldChar w:fldCharType="separate"/>
      </w:r>
      <w:r w:rsidR="005C3B0E" w:rsidRPr="005C3B0E">
        <w:rPr>
          <w:rFonts w:cstheme="minorHAnsi"/>
          <w:noProof/>
          <w:szCs w:val="24"/>
          <w:lang w:val="en-GB"/>
        </w:rPr>
        <w:t>[24]</w:t>
      </w:r>
      <w:r w:rsidRPr="00041684">
        <w:rPr>
          <w:rFonts w:cstheme="minorHAnsi"/>
          <w:szCs w:val="24"/>
          <w:lang w:val="en-GB"/>
        </w:rPr>
        <w:fldChar w:fldCharType="end"/>
      </w:r>
      <w:r w:rsidRPr="00041684">
        <w:rPr>
          <w:rFonts w:cstheme="minorHAnsi"/>
          <w:szCs w:val="24"/>
          <w:lang w:val="en-GB"/>
        </w:rPr>
        <w:t xml:space="preserve">, history plots, and Monte Carlo errors, this number of iterations was sufficient. </w:t>
      </w:r>
    </w:p>
    <w:p w14:paraId="13A6D81C" w14:textId="1DEBEF24" w:rsidR="00793415" w:rsidRDefault="00D82FA8" w:rsidP="001071F3">
      <w:pPr>
        <w:pStyle w:val="Heading3"/>
        <w:rPr>
          <w:lang w:val="en-GB"/>
        </w:rPr>
      </w:pPr>
      <w:r>
        <w:rPr>
          <w:lang w:val="en-GB"/>
        </w:rPr>
        <w:t xml:space="preserve">Computing probabilities of exceeding </w:t>
      </w:r>
      <w:r w:rsidR="00CB1BD0">
        <w:rPr>
          <w:lang w:val="en-GB"/>
        </w:rPr>
        <w:t xml:space="preserve">the </w:t>
      </w:r>
      <w:r w:rsidR="00CC295B">
        <w:rPr>
          <w:lang w:val="en-GB"/>
        </w:rPr>
        <w:t xml:space="preserve">WHO-recommended concentration </w:t>
      </w:r>
      <w:r>
        <w:rPr>
          <w:lang w:val="en-GB"/>
        </w:rPr>
        <w:t>of PM</w:t>
      </w:r>
      <w:r w:rsidRPr="00C34EE2">
        <w:rPr>
          <w:vertAlign w:val="subscript"/>
          <w:lang w:val="en-GB"/>
        </w:rPr>
        <w:t>2.5</w:t>
      </w:r>
    </w:p>
    <w:p w14:paraId="1278799E" w14:textId="282DD8E5" w:rsidR="00283EF4" w:rsidRPr="0069264D" w:rsidRDefault="00CC0340" w:rsidP="003513B1">
      <w:pPr>
        <w:spacing w:line="480" w:lineRule="auto"/>
        <w:rPr>
          <w:lang w:val="en-GB"/>
        </w:rPr>
      </w:pPr>
      <w:r w:rsidRPr="00041684">
        <w:rPr>
          <w:szCs w:val="20"/>
          <w:lang w:val="en-GB"/>
        </w:rPr>
        <w:t xml:space="preserve">We estimated the potential of a city to attain </w:t>
      </w:r>
      <w:r>
        <w:rPr>
          <w:szCs w:val="20"/>
          <w:lang w:val="en-GB"/>
        </w:rPr>
        <w:t xml:space="preserve">the WHO-recommended concentration </w:t>
      </w:r>
      <w:r w:rsidRPr="00041684">
        <w:rPr>
          <w:szCs w:val="20"/>
          <w:lang w:val="en-GB"/>
        </w:rPr>
        <w:t>of PM</w:t>
      </w:r>
      <w:r w:rsidRPr="00041684">
        <w:rPr>
          <w:szCs w:val="20"/>
          <w:vertAlign w:val="subscript"/>
          <w:lang w:val="en-GB"/>
        </w:rPr>
        <w:t>2.5</w:t>
      </w:r>
      <w:r>
        <w:rPr>
          <w:szCs w:val="20"/>
          <w:lang w:val="en-GB"/>
        </w:rPr>
        <w:t xml:space="preserve"> concentrations (5</w:t>
      </w:r>
      <w:r w:rsidRPr="00041684">
        <w:rPr>
          <w:szCs w:val="20"/>
          <w:lang w:val="en-GB"/>
        </w:rPr>
        <w:t xml:space="preserve"> ug/m</w:t>
      </w:r>
      <w:r w:rsidRPr="00041684">
        <w:rPr>
          <w:szCs w:val="20"/>
          <w:vertAlign w:val="superscript"/>
          <w:lang w:val="en-GB"/>
        </w:rPr>
        <w:t>3</w:t>
      </w:r>
      <w:r w:rsidRPr="00041684">
        <w:rPr>
          <w:szCs w:val="20"/>
          <w:lang w:val="en-GB"/>
        </w:rPr>
        <w:t xml:space="preserve">) </w:t>
      </w:r>
      <w:r>
        <w:rPr>
          <w:szCs w:val="20"/>
          <w:lang w:val="en-GB"/>
        </w:rPr>
        <w:fldChar w:fldCharType="begin" w:fldLock="1"/>
      </w:r>
      <w:r>
        <w:rPr>
          <w:szCs w:val="20"/>
          <w:lang w:val="en-GB"/>
        </w:rPr>
        <w:instrText>ADDIN CSL_CITATION {"citationItems":[{"id":"ITEM-1","itemData":{"URL":"https://www.who.int/news-room/fact-sheets/detail/ambient-(outdoor)-air-quality-and-health#:~:text=%22WHO air quality guidelines%22 estimate,related deaths by around 15%25","author":[{"dropping-particle":"","family":"WHO","given":"","non-dropping-particle":"","parse-names":false,"suffix":""}],"id":"ITEM-1","issued":{"date-parts":[["2018"]]},"title":"Ambient (outdoor) air pollution","type":"webpage"},"uris":["http://www.mendeley.com/documents/?uuid=f6561177-b346-4b6d-8efa-d5fe9318290c","http://www.mendeley.com/documents/?uuid=5bf59728-f354-46e5-aee3-5a79fc4f0e01"]}],"mendeley":{"formattedCitation":"[18]","plainTextFormattedCitation":"[18]","previouslyFormattedCitation":"[18]"},"properties":{"noteIndex":0},"schema":"https://github.com/citation-style-language/schema/raw/master/csl-citation.json"}</w:instrText>
      </w:r>
      <w:r>
        <w:rPr>
          <w:szCs w:val="20"/>
          <w:lang w:val="en-GB"/>
        </w:rPr>
        <w:fldChar w:fldCharType="separate"/>
      </w:r>
      <w:r w:rsidRPr="005C3B0E">
        <w:rPr>
          <w:noProof/>
          <w:szCs w:val="20"/>
          <w:lang w:val="en-GB"/>
        </w:rPr>
        <w:t>[18]</w:t>
      </w:r>
      <w:r>
        <w:rPr>
          <w:szCs w:val="20"/>
          <w:lang w:val="en-GB"/>
        </w:rPr>
        <w:fldChar w:fldCharType="end"/>
      </w:r>
      <w:r>
        <w:rPr>
          <w:szCs w:val="20"/>
          <w:lang w:val="en-GB"/>
        </w:rPr>
        <w:t xml:space="preserve"> </w:t>
      </w:r>
      <w:r w:rsidRPr="00041684">
        <w:rPr>
          <w:szCs w:val="20"/>
          <w:lang w:val="en-GB"/>
        </w:rPr>
        <w:t xml:space="preserve">if all </w:t>
      </w:r>
      <w:r>
        <w:rPr>
          <w:szCs w:val="20"/>
          <w:lang w:val="en-GB"/>
        </w:rPr>
        <w:t>traffic</w:t>
      </w:r>
      <w:r w:rsidRPr="00041684">
        <w:rPr>
          <w:szCs w:val="20"/>
          <w:lang w:val="en-GB"/>
        </w:rPr>
        <w:t xml:space="preserve"> emissions </w:t>
      </w:r>
      <w:r>
        <w:rPr>
          <w:szCs w:val="20"/>
          <w:lang w:val="en-GB"/>
        </w:rPr>
        <w:t>wer</w:t>
      </w:r>
      <w:r w:rsidRPr="00041684">
        <w:rPr>
          <w:szCs w:val="20"/>
          <w:lang w:val="en-GB"/>
        </w:rPr>
        <w:t xml:space="preserve">e removed. For this, we </w:t>
      </w:r>
      <w:r>
        <w:rPr>
          <w:szCs w:val="20"/>
          <w:lang w:val="en-GB"/>
        </w:rPr>
        <w:t>estimated</w:t>
      </w:r>
      <w:r w:rsidRPr="00041684">
        <w:rPr>
          <w:szCs w:val="20"/>
          <w:lang w:val="en-GB"/>
        </w:rPr>
        <w:t xml:space="preserve"> the posterior </w:t>
      </w:r>
      <w:r>
        <w:rPr>
          <w:szCs w:val="20"/>
          <w:lang w:val="en-GB"/>
        </w:rPr>
        <w:t>densities</w:t>
      </w:r>
      <w:r w:rsidRPr="00041684">
        <w:rPr>
          <w:szCs w:val="20"/>
          <w:lang w:val="en-GB"/>
        </w:rPr>
        <w:t xml:space="preserve"> of </w:t>
      </w:r>
      <w:r w:rsidR="00C3032A">
        <w:rPr>
          <w:szCs w:val="20"/>
          <w:lang w:val="en-GB"/>
        </w:rPr>
        <w:t xml:space="preserve">non-traffic-related </w:t>
      </w:r>
      <w:r w:rsidRPr="00041684">
        <w:rPr>
          <w:szCs w:val="20"/>
          <w:lang w:val="en-GB"/>
        </w:rPr>
        <w:t>PM</w:t>
      </w:r>
      <w:r w:rsidRPr="004F6155">
        <w:rPr>
          <w:szCs w:val="20"/>
          <w:vertAlign w:val="subscript"/>
          <w:lang w:val="en-GB"/>
        </w:rPr>
        <w:t>2.5</w:t>
      </w:r>
      <w:r w:rsidRPr="00041684">
        <w:rPr>
          <w:szCs w:val="20"/>
          <w:lang w:val="en-GB"/>
        </w:rPr>
        <w:t xml:space="preserve"> concentrations</w:t>
      </w:r>
      <w:r>
        <w:rPr>
          <w:szCs w:val="20"/>
          <w:lang w:val="en-GB"/>
        </w:rPr>
        <w:t xml:space="preserve"> for each city based on </w:t>
      </w:r>
      <w:r w:rsidR="00C24908">
        <w:rPr>
          <w:szCs w:val="20"/>
          <w:lang w:val="en-GB"/>
        </w:rPr>
        <w:t>our</w:t>
      </w:r>
      <w:r>
        <w:rPr>
          <w:szCs w:val="20"/>
          <w:lang w:val="en-GB"/>
        </w:rPr>
        <w:t xml:space="preserve"> meta-regression approach</w:t>
      </w:r>
      <w:r w:rsidRPr="00041684">
        <w:rPr>
          <w:szCs w:val="20"/>
          <w:lang w:val="en-GB"/>
        </w:rPr>
        <w:t xml:space="preserve">. </w:t>
      </w:r>
      <w:r>
        <w:rPr>
          <w:szCs w:val="20"/>
          <w:lang w:val="en-GB"/>
        </w:rPr>
        <w:t>We</w:t>
      </w:r>
      <w:r w:rsidRPr="00041684">
        <w:rPr>
          <w:szCs w:val="20"/>
          <w:lang w:val="en-GB"/>
        </w:rPr>
        <w:t xml:space="preserve"> </w:t>
      </w:r>
      <w:r>
        <w:rPr>
          <w:szCs w:val="20"/>
          <w:lang w:val="en-GB"/>
        </w:rPr>
        <w:t xml:space="preserve">then </w:t>
      </w:r>
      <w:r w:rsidRPr="00041684">
        <w:rPr>
          <w:szCs w:val="20"/>
          <w:lang w:val="en-GB"/>
        </w:rPr>
        <w:t>estimated the probability</w:t>
      </w:r>
      <w:r>
        <w:rPr>
          <w:szCs w:val="20"/>
          <w:lang w:val="en-GB"/>
        </w:rPr>
        <w:t xml:space="preserve"> that </w:t>
      </w:r>
      <w:r w:rsidR="000A3208">
        <w:rPr>
          <w:szCs w:val="20"/>
          <w:lang w:val="en-GB"/>
        </w:rPr>
        <w:t>the latter</w:t>
      </w:r>
      <w:r>
        <w:rPr>
          <w:szCs w:val="20"/>
          <w:lang w:val="en-GB"/>
        </w:rPr>
        <w:t xml:space="preserve"> posterior mean exceeds</w:t>
      </w:r>
      <w:r w:rsidRPr="00041684">
        <w:rPr>
          <w:szCs w:val="20"/>
          <w:lang w:val="en-GB"/>
        </w:rPr>
        <w:t xml:space="preserve"> </w:t>
      </w:r>
      <w:r>
        <w:rPr>
          <w:szCs w:val="20"/>
          <w:lang w:val="en-GB"/>
        </w:rPr>
        <w:t xml:space="preserve">5 </w:t>
      </w:r>
      <w:r w:rsidRPr="00041684">
        <w:rPr>
          <w:szCs w:val="20"/>
          <w:lang w:val="en-GB"/>
        </w:rPr>
        <w:t>ug/m</w:t>
      </w:r>
      <w:r w:rsidRPr="00041684">
        <w:rPr>
          <w:szCs w:val="20"/>
          <w:vertAlign w:val="superscript"/>
          <w:lang w:val="en-GB"/>
        </w:rPr>
        <w:t>3</w:t>
      </w:r>
      <w:r w:rsidRPr="00041684">
        <w:rPr>
          <w:szCs w:val="20"/>
          <w:lang w:val="en-GB"/>
        </w:rPr>
        <w:t xml:space="preserve">. The higher this probability, the lower the ability of a city to reach </w:t>
      </w:r>
      <w:r>
        <w:rPr>
          <w:szCs w:val="20"/>
          <w:lang w:val="en-GB"/>
        </w:rPr>
        <w:t xml:space="preserve">the WHO-recommended concentration of </w:t>
      </w:r>
      <w:r w:rsidRPr="00041684">
        <w:rPr>
          <w:szCs w:val="20"/>
          <w:lang w:val="en-GB"/>
        </w:rPr>
        <w:t>PM</w:t>
      </w:r>
      <w:r w:rsidRPr="004F6155">
        <w:rPr>
          <w:szCs w:val="20"/>
          <w:vertAlign w:val="subscript"/>
          <w:lang w:val="en-GB"/>
        </w:rPr>
        <w:t>2.5</w:t>
      </w:r>
      <w:r w:rsidRPr="00041684">
        <w:rPr>
          <w:szCs w:val="20"/>
          <w:lang w:val="en-GB"/>
        </w:rPr>
        <w:t xml:space="preserve"> even from </w:t>
      </w:r>
      <w:r w:rsidR="00C24908">
        <w:rPr>
          <w:szCs w:val="20"/>
          <w:lang w:val="en-GB"/>
        </w:rPr>
        <w:t xml:space="preserve">the </w:t>
      </w:r>
      <w:r w:rsidRPr="00041684">
        <w:rPr>
          <w:szCs w:val="20"/>
          <w:lang w:val="en-GB"/>
        </w:rPr>
        <w:t>complete removal</w:t>
      </w:r>
      <w:r>
        <w:rPr>
          <w:szCs w:val="20"/>
          <w:lang w:val="en-GB"/>
        </w:rPr>
        <w:t xml:space="preserve"> of</w:t>
      </w:r>
      <w:r w:rsidRPr="00041684">
        <w:rPr>
          <w:szCs w:val="20"/>
          <w:lang w:val="en-GB"/>
        </w:rPr>
        <w:t xml:space="preserve"> </w:t>
      </w:r>
      <w:r>
        <w:rPr>
          <w:szCs w:val="20"/>
          <w:lang w:val="en-GB"/>
        </w:rPr>
        <w:t>traffic</w:t>
      </w:r>
      <w:r w:rsidRPr="00041684">
        <w:rPr>
          <w:szCs w:val="20"/>
          <w:lang w:val="en-GB"/>
        </w:rPr>
        <w:t xml:space="preserve"> emissions. </w:t>
      </w:r>
      <w:r w:rsidR="00C24908">
        <w:rPr>
          <w:lang w:val="en-GB"/>
        </w:rPr>
        <w:t>To compute</w:t>
      </w:r>
      <w:r w:rsidR="00417EB8">
        <w:rPr>
          <w:lang w:val="en-GB"/>
        </w:rPr>
        <w:t xml:space="preserve"> the</w:t>
      </w:r>
      <w:r w:rsidR="00DC614C">
        <w:rPr>
          <w:lang w:val="en-GB"/>
        </w:rPr>
        <w:t>se</w:t>
      </w:r>
      <w:r w:rsidR="00417EB8">
        <w:rPr>
          <w:lang w:val="en-GB"/>
        </w:rPr>
        <w:t xml:space="preserve"> probabilities, we created an </w:t>
      </w:r>
      <w:r w:rsidR="00417EB8" w:rsidRPr="008402B4">
        <w:rPr>
          <w:i/>
          <w:lang w:val="en-GB"/>
        </w:rPr>
        <w:t>M</w:t>
      </w:r>
      <w:r w:rsidR="00140C69">
        <w:rPr>
          <w:i/>
          <w:lang w:val="en-GB"/>
        </w:rPr>
        <w:t>x</w:t>
      </w:r>
      <w:r w:rsidR="00B34386" w:rsidRPr="008402B4">
        <w:rPr>
          <w:i/>
          <w:lang w:val="en-GB"/>
        </w:rPr>
        <w:t>1</w:t>
      </w:r>
      <w:r w:rsidR="00417EB8">
        <w:rPr>
          <w:lang w:val="en-GB"/>
        </w:rPr>
        <w:t xml:space="preserve"> matrix of indicator variables [</w:t>
      </w:r>
      <w:proofErr w:type="spellStart"/>
      <w:proofErr w:type="gramStart"/>
      <w:r w:rsidR="00417EB8" w:rsidRPr="00DC614C">
        <w:rPr>
          <w:i/>
          <w:lang w:val="en-GB"/>
        </w:rPr>
        <w:t>I</w:t>
      </w:r>
      <w:r w:rsidR="00417EB8" w:rsidRPr="00DC614C">
        <w:rPr>
          <w:i/>
          <w:vertAlign w:val="subscript"/>
          <w:lang w:val="en-GB"/>
        </w:rPr>
        <w:t>c</w:t>
      </w:r>
      <w:proofErr w:type="spellEnd"/>
      <w:proofErr w:type="gramEnd"/>
      <w:r w:rsidR="00417EB8">
        <w:rPr>
          <w:lang w:val="en-GB"/>
        </w:rPr>
        <w:t xml:space="preserve">] for each city </w:t>
      </w:r>
      <w:r w:rsidR="00417EB8" w:rsidRPr="008402B4">
        <w:rPr>
          <w:i/>
          <w:lang w:val="en-GB"/>
        </w:rPr>
        <w:t>c</w:t>
      </w:r>
      <w:r w:rsidR="00B34386">
        <w:rPr>
          <w:lang w:val="en-GB"/>
        </w:rPr>
        <w:t xml:space="preserve">, where </w:t>
      </w:r>
      <w:r w:rsidR="00B34386" w:rsidRPr="008402B4">
        <w:rPr>
          <w:i/>
          <w:lang w:val="en-GB"/>
        </w:rPr>
        <w:t>M</w:t>
      </w:r>
      <w:r w:rsidR="00B34386">
        <w:rPr>
          <w:lang w:val="en-GB"/>
        </w:rPr>
        <w:t xml:space="preserve"> is the total number of cities under </w:t>
      </w:r>
      <w:r w:rsidR="009A140C">
        <w:rPr>
          <w:lang w:val="en-GB"/>
        </w:rPr>
        <w:t>investigation</w:t>
      </w:r>
      <w:r w:rsidR="00417EB8">
        <w:rPr>
          <w:lang w:val="en-GB"/>
        </w:rPr>
        <w:t>.</w:t>
      </w:r>
      <w:r w:rsidR="0069264D">
        <w:rPr>
          <w:lang w:val="en-GB"/>
        </w:rPr>
        <w:t xml:space="preserve"> </w:t>
      </w:r>
      <w:r w:rsidR="002055D5">
        <w:rPr>
          <w:lang w:val="en-GB"/>
        </w:rPr>
        <w:t>At each iteration of our MCMC simulations</w:t>
      </w:r>
      <w:r w:rsidR="009A140C">
        <w:rPr>
          <w:lang w:val="en-GB"/>
        </w:rPr>
        <w:t xml:space="preserve"> and for each city</w:t>
      </w:r>
      <w:r w:rsidR="002055D5">
        <w:rPr>
          <w:lang w:val="en-GB"/>
        </w:rPr>
        <w:t>, w</w:t>
      </w:r>
      <w:r w:rsidR="0069264D">
        <w:rPr>
          <w:lang w:val="en-GB"/>
        </w:rPr>
        <w:t xml:space="preserve">e compared </w:t>
      </w:r>
      <w:r w:rsidR="009A140C">
        <w:rPr>
          <w:lang w:val="en-GB"/>
        </w:rPr>
        <w:t xml:space="preserve">the </w:t>
      </w:r>
      <w:r w:rsidR="0069264D">
        <w:rPr>
          <w:lang w:val="en-GB"/>
        </w:rPr>
        <w:t>expected non-traffic-related PM</w:t>
      </w:r>
      <w:r w:rsidR="0069264D" w:rsidRPr="00256A13">
        <w:rPr>
          <w:vertAlign w:val="subscript"/>
          <w:lang w:val="en-GB"/>
        </w:rPr>
        <w:t>2.5</w:t>
      </w:r>
      <w:r w:rsidR="0069264D">
        <w:rPr>
          <w:lang w:val="en-GB"/>
        </w:rPr>
        <w:t xml:space="preserve"> </w:t>
      </w:r>
      <w:r w:rsidR="001F7F2D">
        <w:rPr>
          <w:lang w:val="en-GB"/>
        </w:rPr>
        <w:t xml:space="preserve">concentration </w:t>
      </w:r>
      <w:r w:rsidR="0069264D">
        <w:rPr>
          <w:lang w:val="en-GB"/>
        </w:rPr>
        <w:t xml:space="preserve">with the </w:t>
      </w:r>
      <w:r w:rsidR="002C4F90">
        <w:rPr>
          <w:lang w:val="en-GB"/>
        </w:rPr>
        <w:t>WHO-recommended</w:t>
      </w:r>
      <w:r w:rsidR="0069264D">
        <w:rPr>
          <w:lang w:val="en-GB"/>
        </w:rPr>
        <w:t xml:space="preserve"> value of </w:t>
      </w:r>
      <w:r w:rsidR="004A4C1F">
        <w:rPr>
          <w:lang w:val="en-GB"/>
        </w:rPr>
        <w:t>5</w:t>
      </w:r>
      <w:r w:rsidR="0069264D">
        <w:rPr>
          <w:lang w:val="en-GB"/>
        </w:rPr>
        <w:t xml:space="preserve"> ug/m</w:t>
      </w:r>
      <w:r w:rsidR="0069264D">
        <w:rPr>
          <w:vertAlign w:val="superscript"/>
          <w:lang w:val="en-GB"/>
        </w:rPr>
        <w:t>3</w:t>
      </w:r>
      <w:r w:rsidR="006D5374">
        <w:rPr>
          <w:vertAlign w:val="superscript"/>
          <w:lang w:val="en-GB"/>
        </w:rPr>
        <w:t xml:space="preserve"> </w:t>
      </w:r>
      <w:r w:rsidR="006D5374">
        <w:rPr>
          <w:lang w:val="en-GB"/>
        </w:rPr>
        <w:t>as shown in (2)</w:t>
      </w:r>
      <w:r w:rsidR="0069264D">
        <w:rPr>
          <w:lang w:val="en-GB"/>
        </w:rPr>
        <w:t>.</w:t>
      </w:r>
      <w:r w:rsidR="001068F1">
        <w:rPr>
          <w:lang w:val="en-GB"/>
        </w:rPr>
        <w:t xml:space="preserve"> Finally, we averaged the indicator variable value over all iterations to obtain the probabilities of exceeding for each c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4"/>
        <w:gridCol w:w="1040"/>
      </w:tblGrid>
      <w:tr w:rsidR="00A73624" w:rsidRPr="00A70D0B" w14:paraId="5B7C4276" w14:textId="77777777" w:rsidTr="0080135F">
        <w:trPr>
          <w:jc w:val="center"/>
        </w:trPr>
        <w:tc>
          <w:tcPr>
            <w:tcW w:w="3974" w:type="dxa"/>
            <w:vAlign w:val="center"/>
          </w:tcPr>
          <w:p w14:paraId="59F4F8C8" w14:textId="7621F5E3" w:rsidR="00A73624" w:rsidRPr="00A70D0B" w:rsidRDefault="00144B5B" w:rsidP="005675C3">
            <w:pPr>
              <w:pStyle w:val="NoSpacing"/>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5 </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lt;5</m:t>
                        </m:r>
                      </m:e>
                    </m:eqArr>
                  </m:e>
                </m:d>
              </m:oMath>
            </m:oMathPara>
          </w:p>
        </w:tc>
        <w:tc>
          <w:tcPr>
            <w:tcW w:w="1040" w:type="dxa"/>
            <w:vAlign w:val="center"/>
          </w:tcPr>
          <w:p w14:paraId="25F8F92F" w14:textId="451D4B8E" w:rsidR="00A73624" w:rsidRPr="00A70D0B" w:rsidRDefault="00A73624" w:rsidP="005675C3">
            <w:pPr>
              <w:pStyle w:val="NoSpacing"/>
              <w:spacing w:line="360" w:lineRule="auto"/>
              <w:jc w:val="right"/>
            </w:pPr>
            <w:r w:rsidRPr="00A70D0B">
              <w:t>(</w:t>
            </w:r>
            <w:r>
              <w:t>2</w:t>
            </w:r>
            <w:r w:rsidRPr="00A70D0B">
              <w:t>)</w:t>
            </w:r>
          </w:p>
        </w:tc>
      </w:tr>
    </w:tbl>
    <w:p w14:paraId="10F2FDA8" w14:textId="65D4F517" w:rsidR="00EA0FB7" w:rsidRPr="00041684" w:rsidRDefault="00805C0A" w:rsidP="00EA0FB7">
      <w:pPr>
        <w:pStyle w:val="Heading3"/>
        <w:spacing w:line="360" w:lineRule="auto"/>
        <w:rPr>
          <w:rFonts w:cstheme="minorHAnsi"/>
          <w:color w:val="auto"/>
          <w:lang w:val="en-GB"/>
        </w:rPr>
      </w:pPr>
      <w:r>
        <w:rPr>
          <w:rFonts w:cstheme="minorHAnsi"/>
          <w:color w:val="auto"/>
          <w:lang w:val="en-GB"/>
        </w:rPr>
        <w:t>Estimating h</w:t>
      </w:r>
      <w:r w:rsidR="00A64707" w:rsidRPr="00041684">
        <w:rPr>
          <w:rFonts w:cstheme="minorHAnsi"/>
          <w:color w:val="auto"/>
          <w:lang w:val="en-GB"/>
        </w:rPr>
        <w:t>ealth benefit</w:t>
      </w:r>
      <w:r w:rsidR="00007971">
        <w:rPr>
          <w:rFonts w:cstheme="minorHAnsi"/>
          <w:color w:val="auto"/>
          <w:lang w:val="en-GB"/>
        </w:rPr>
        <w:t>s</w:t>
      </w:r>
      <w:r w:rsidR="00A64707" w:rsidRPr="00041684">
        <w:rPr>
          <w:rFonts w:cstheme="minorHAnsi"/>
          <w:color w:val="auto"/>
          <w:lang w:val="en-GB"/>
        </w:rPr>
        <w:t xml:space="preserve"> of reducing </w:t>
      </w:r>
      <w:r w:rsidR="00E71B57">
        <w:rPr>
          <w:rFonts w:cstheme="minorHAnsi"/>
          <w:color w:val="auto"/>
          <w:lang w:val="en-GB"/>
        </w:rPr>
        <w:t>traffic</w:t>
      </w:r>
      <w:r w:rsidR="00A64707" w:rsidRPr="00041684">
        <w:rPr>
          <w:rFonts w:cstheme="minorHAnsi"/>
          <w:color w:val="auto"/>
          <w:lang w:val="en-GB"/>
        </w:rPr>
        <w:t xml:space="preserve"> emissions</w:t>
      </w:r>
    </w:p>
    <w:p w14:paraId="0FAF6EF4" w14:textId="5B7A9B4D" w:rsidR="00ED5E58" w:rsidRDefault="00CC0340" w:rsidP="00283EF4">
      <w:pPr>
        <w:pStyle w:val="ListParagraph"/>
        <w:spacing w:line="480" w:lineRule="auto"/>
        <w:ind w:left="0"/>
        <w:rPr>
          <w:szCs w:val="20"/>
          <w:lang w:val="en-GB"/>
        </w:rPr>
      </w:pPr>
      <w:r>
        <w:rPr>
          <w:szCs w:val="20"/>
          <w:lang w:val="en-GB"/>
        </w:rPr>
        <w:t>W</w:t>
      </w:r>
      <w:r w:rsidR="00EA0FB7" w:rsidRPr="00041684">
        <w:rPr>
          <w:szCs w:val="20"/>
          <w:lang w:val="en-GB"/>
        </w:rPr>
        <w:t xml:space="preserve">e estimated the percentage reduction in health burden resulting from </w:t>
      </w:r>
      <w:r w:rsidR="001C758B">
        <w:rPr>
          <w:szCs w:val="20"/>
          <w:lang w:val="en-GB"/>
        </w:rPr>
        <w:t>a complete removal of</w:t>
      </w:r>
      <w:r w:rsidR="00846E10">
        <w:rPr>
          <w:szCs w:val="20"/>
          <w:lang w:val="en-GB"/>
        </w:rPr>
        <w:t xml:space="preserve"> traffic emissions. </w:t>
      </w:r>
      <w:r w:rsidR="00EA0FB7" w:rsidRPr="00041684">
        <w:rPr>
          <w:szCs w:val="20"/>
          <w:lang w:val="en-GB"/>
        </w:rPr>
        <w:t xml:space="preserve">To estimate changes in health burden we used Integrated Exposure Response (IER) functions for six disease endpoints that were used in </w:t>
      </w:r>
      <w:r w:rsidR="00FE6067">
        <w:rPr>
          <w:szCs w:val="20"/>
          <w:lang w:val="en-GB"/>
        </w:rPr>
        <w:t xml:space="preserve">Global Burden of </w:t>
      </w:r>
      <w:r w:rsidR="007D1440">
        <w:rPr>
          <w:szCs w:val="20"/>
          <w:lang w:val="en-GB"/>
        </w:rPr>
        <w:t>Disease (</w:t>
      </w:r>
      <w:r w:rsidR="00EA0FB7" w:rsidRPr="00041684">
        <w:rPr>
          <w:szCs w:val="20"/>
          <w:lang w:val="en-GB"/>
        </w:rPr>
        <w:t>GBD</w:t>
      </w:r>
      <w:r w:rsidR="007D1440">
        <w:rPr>
          <w:szCs w:val="20"/>
          <w:lang w:val="en-GB"/>
        </w:rPr>
        <w:t>)</w:t>
      </w:r>
      <w:r w:rsidR="00EA0FB7" w:rsidRPr="00041684">
        <w:rPr>
          <w:szCs w:val="20"/>
          <w:lang w:val="en-GB"/>
        </w:rPr>
        <w:t xml:space="preserve"> 2017</w:t>
      </w:r>
      <w:r w:rsidR="00136DBE">
        <w:rPr>
          <w:szCs w:val="20"/>
          <w:lang w:val="en-GB"/>
        </w:rPr>
        <w:t xml:space="preserve"> </w:t>
      </w:r>
      <w:r w:rsidR="00136DBE">
        <w:rPr>
          <w:szCs w:val="20"/>
          <w:lang w:val="en-GB"/>
        </w:rPr>
        <w:fldChar w:fldCharType="begin" w:fldLock="1"/>
      </w:r>
      <w:r w:rsidR="005C3B0E">
        <w:rPr>
          <w:szCs w:val="20"/>
          <w:lang w:val="en-GB"/>
        </w:rPr>
        <w:instrText>ADDIN CSL_CITATION {"citationItems":[{"id":"ITEM-1","itemData":{"DOI":"10.1016/S0140-6736(18)32225-6","ISSN":"1474547X","PMID":"30496105","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 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Quintanilla","given":"Beatriz Paulina Ayal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Bin","family":"Sayeed","given":"Muhammad Shahdaat","non-dropping-particle":"","parse-names":false,"suffix":""},{"dropping-particle":"","family":"Bisanzio","given":"Donal","non-dropping-particle":"","parse-names":false,"suffix":""},{"dropping-particle":"","family":"Biswas","given":"Tuhin","non-dropping-particle":"","parse-names":false,"suffix":""},{"dropping-particle":"","family":"Bjo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neda-Orjuela","given":"Carlos A.","non-dropping-particle":"","parse-names":false,"suffix":""},{"dropping-particle":"","family":"Rivas","given":"Jacqueline Castillo","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Das","family":"Gupta","given":"Rajat","non-dropping-particle":"","parse-names":false,"suffix":""},{"dropping-particle":"Das","family":"Neves","given":"José","non-dropping-particle":"","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De","family":"Hoz","given":"Fernando Pio","non-dropping-particle":"La","parse-names":false,"suffix":""},{"dropping-particle":"De","family":"Leo","given":"Diego","non-dropping-particle":"","parse-names":false,"suffix":""},{"dropping-particle":"De","family":"Neve","given":"Jan Walter","non-dropping-particl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Des","non-dropping-particle":"","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El","family":"Bcheraoui","given":"Charbel","non-dropping-particle":"","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Falavarjani","given":"Khalil Ghasemi","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Rad","given":"Enayatollah Homaie","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l","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Shushtari","given":"Zahra Jorjoran","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Matin","given":"Behzad Karami","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Defo","given":"Barthelemy Kuate","non-dropping-particle":"","parse-names":false,"suffix":""},{"dropping-particle":"","family":"Bicer","given":"Burcu Kucuk","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Mahesh","given":"P.","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Ballesteros","given":"Wayra Citlali Paz","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Moghaddam","given":"Sahar Saeedi","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n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Milicevic","given":"Milena M.Santric","non-dropping-particle":"","parse-names":false,"suffix":""},{"dropping-particle":"","family":"Jose","given":"Bruno Piassi Sao","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Levy","given":"Teresa Shamah","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a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TZA","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Car","given":"Lorainne Tudor","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Jabbari","given":"Seyed Hossein Yahyazadeh","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1","issue":"10159","issued":{"date-parts":[["2018"]]},"page":"1923-1994","title":"Global, regional, and national comparative risk assessment of 84 behavioural, environmental and occupational, and metabolic risks or clusters of risks for 195 countries and territories, 1990-2017: A systematic analysis for the Global Burden of Disease Stu","type":"article-journal","volume":"392"},"uris":["http://www.mendeley.com/documents/?uuid=4e44684c-ab57-4481-bddc-f52cda76791e","http://www.mendeley.com/documents/?uuid=4e02d9eb-19a8-4574-9c09-c5252ff389b8"]}],"mendeley":{"formattedCitation":"[6]","plainTextFormattedCitation":"[6]","previouslyFormattedCitation":"[6]"},"properties":{"noteIndex":0},"schema":"https://github.com/citation-style-language/schema/raw/master/csl-citation.json"}</w:instrText>
      </w:r>
      <w:r w:rsidR="00136DBE">
        <w:rPr>
          <w:szCs w:val="20"/>
          <w:lang w:val="en-GB"/>
        </w:rPr>
        <w:fldChar w:fldCharType="separate"/>
      </w:r>
      <w:r w:rsidR="005C3B0E" w:rsidRPr="005C3B0E">
        <w:rPr>
          <w:noProof/>
          <w:szCs w:val="20"/>
          <w:lang w:val="en-GB"/>
        </w:rPr>
        <w:t>[6]</w:t>
      </w:r>
      <w:r w:rsidR="00136DBE">
        <w:rPr>
          <w:szCs w:val="20"/>
          <w:lang w:val="en-GB"/>
        </w:rPr>
        <w:fldChar w:fldCharType="end"/>
      </w:r>
      <w:r w:rsidR="00EA0FB7" w:rsidRPr="00041684">
        <w:rPr>
          <w:szCs w:val="20"/>
          <w:lang w:val="en-GB"/>
        </w:rPr>
        <w:t>. The</w:t>
      </w:r>
      <w:r w:rsidR="00A64707" w:rsidRPr="00041684">
        <w:rPr>
          <w:szCs w:val="20"/>
          <w:lang w:val="en-GB"/>
        </w:rPr>
        <w:t>se</w:t>
      </w:r>
      <w:r w:rsidR="00EA0FB7" w:rsidRPr="00041684">
        <w:rPr>
          <w:szCs w:val="20"/>
          <w:lang w:val="en-GB"/>
        </w:rPr>
        <w:t xml:space="preserve"> are </w:t>
      </w:r>
      <w:r w:rsidR="000928B6">
        <w:rPr>
          <w:szCs w:val="20"/>
          <w:lang w:val="en-GB"/>
        </w:rPr>
        <w:t>i</w:t>
      </w:r>
      <w:r w:rsidR="000928B6" w:rsidRPr="00041684">
        <w:rPr>
          <w:szCs w:val="20"/>
          <w:lang w:val="en-GB"/>
        </w:rPr>
        <w:t xml:space="preserve">schemic </w:t>
      </w:r>
      <w:r w:rsidR="000928B6">
        <w:rPr>
          <w:szCs w:val="20"/>
          <w:lang w:val="en-GB"/>
        </w:rPr>
        <w:t>h</w:t>
      </w:r>
      <w:r w:rsidR="000928B6" w:rsidRPr="00041684">
        <w:rPr>
          <w:szCs w:val="20"/>
          <w:lang w:val="en-GB"/>
        </w:rPr>
        <w:t xml:space="preserve">eart </w:t>
      </w:r>
      <w:r w:rsidR="000928B6">
        <w:rPr>
          <w:szCs w:val="20"/>
          <w:lang w:val="en-GB"/>
        </w:rPr>
        <w:t>d</w:t>
      </w:r>
      <w:r w:rsidR="000928B6" w:rsidRPr="00041684">
        <w:rPr>
          <w:szCs w:val="20"/>
          <w:lang w:val="en-GB"/>
        </w:rPr>
        <w:t xml:space="preserve">isease </w:t>
      </w:r>
      <w:r w:rsidR="00EA0FB7" w:rsidRPr="00041684">
        <w:rPr>
          <w:szCs w:val="20"/>
          <w:lang w:val="en-GB"/>
        </w:rPr>
        <w:t xml:space="preserve">(IHD), </w:t>
      </w:r>
      <w:r w:rsidR="000928B6">
        <w:rPr>
          <w:szCs w:val="20"/>
          <w:lang w:val="en-GB"/>
        </w:rPr>
        <w:t>s</w:t>
      </w:r>
      <w:r w:rsidR="000928B6" w:rsidRPr="00041684">
        <w:rPr>
          <w:szCs w:val="20"/>
          <w:lang w:val="en-GB"/>
        </w:rPr>
        <w:t>troke</w:t>
      </w:r>
      <w:r w:rsidR="00EA0FB7" w:rsidRPr="00041684">
        <w:rPr>
          <w:szCs w:val="20"/>
          <w:lang w:val="en-GB"/>
        </w:rPr>
        <w:t xml:space="preserve">, </w:t>
      </w:r>
      <w:r w:rsidR="000928B6">
        <w:rPr>
          <w:szCs w:val="20"/>
          <w:lang w:val="en-GB"/>
        </w:rPr>
        <w:t>c</w:t>
      </w:r>
      <w:r w:rsidR="000928B6" w:rsidRPr="00041684">
        <w:rPr>
          <w:szCs w:val="20"/>
          <w:lang w:val="en-GB"/>
        </w:rPr>
        <w:t xml:space="preserve">hronic </w:t>
      </w:r>
      <w:r w:rsidR="000928B6">
        <w:rPr>
          <w:szCs w:val="20"/>
          <w:lang w:val="en-GB"/>
        </w:rPr>
        <w:t>o</w:t>
      </w:r>
      <w:r w:rsidR="000928B6" w:rsidRPr="00041684">
        <w:rPr>
          <w:szCs w:val="20"/>
          <w:lang w:val="en-GB"/>
        </w:rPr>
        <w:t xml:space="preserve">bstructive </w:t>
      </w:r>
      <w:r w:rsidR="000928B6">
        <w:rPr>
          <w:szCs w:val="20"/>
          <w:lang w:val="en-GB"/>
        </w:rPr>
        <w:t>p</w:t>
      </w:r>
      <w:r w:rsidR="000928B6" w:rsidRPr="00041684">
        <w:rPr>
          <w:szCs w:val="20"/>
          <w:lang w:val="en-GB"/>
        </w:rPr>
        <w:t xml:space="preserve">ulmonary </w:t>
      </w:r>
      <w:r w:rsidR="000928B6">
        <w:rPr>
          <w:szCs w:val="20"/>
          <w:lang w:val="en-GB"/>
        </w:rPr>
        <w:t>d</w:t>
      </w:r>
      <w:r w:rsidR="000928B6" w:rsidRPr="00041684">
        <w:rPr>
          <w:szCs w:val="20"/>
          <w:lang w:val="en-GB"/>
        </w:rPr>
        <w:t xml:space="preserve">isease </w:t>
      </w:r>
      <w:r w:rsidR="00A64707" w:rsidRPr="00041684">
        <w:rPr>
          <w:szCs w:val="20"/>
          <w:lang w:val="en-GB"/>
        </w:rPr>
        <w:t>(</w:t>
      </w:r>
      <w:r w:rsidR="00EA0FB7" w:rsidRPr="00041684">
        <w:rPr>
          <w:szCs w:val="20"/>
          <w:lang w:val="en-GB"/>
        </w:rPr>
        <w:t>COPD</w:t>
      </w:r>
      <w:r w:rsidR="00A64707" w:rsidRPr="00041684">
        <w:rPr>
          <w:szCs w:val="20"/>
          <w:lang w:val="en-GB"/>
        </w:rPr>
        <w:t>)</w:t>
      </w:r>
      <w:r w:rsidR="00EA0FB7" w:rsidRPr="00041684">
        <w:rPr>
          <w:szCs w:val="20"/>
          <w:lang w:val="en-GB"/>
        </w:rPr>
        <w:t xml:space="preserve">, </w:t>
      </w:r>
      <w:r w:rsidR="000928B6">
        <w:rPr>
          <w:szCs w:val="20"/>
          <w:lang w:val="en-GB"/>
        </w:rPr>
        <w:t>l</w:t>
      </w:r>
      <w:r w:rsidR="000928B6" w:rsidRPr="00041684">
        <w:rPr>
          <w:szCs w:val="20"/>
          <w:lang w:val="en-GB"/>
        </w:rPr>
        <w:t xml:space="preserve">ung </w:t>
      </w:r>
      <w:r w:rsidR="000928B6">
        <w:rPr>
          <w:szCs w:val="20"/>
          <w:lang w:val="en-GB"/>
        </w:rPr>
        <w:t>c</w:t>
      </w:r>
      <w:r w:rsidR="000928B6" w:rsidRPr="00041684">
        <w:rPr>
          <w:szCs w:val="20"/>
          <w:lang w:val="en-GB"/>
        </w:rPr>
        <w:t>ancer</w:t>
      </w:r>
      <w:r w:rsidR="00EA0FB7" w:rsidRPr="00041684">
        <w:rPr>
          <w:szCs w:val="20"/>
          <w:lang w:val="en-GB"/>
        </w:rPr>
        <w:t xml:space="preserve">, </w:t>
      </w:r>
      <w:r w:rsidR="000928B6">
        <w:rPr>
          <w:szCs w:val="20"/>
          <w:lang w:val="en-GB"/>
        </w:rPr>
        <w:t>l</w:t>
      </w:r>
      <w:r w:rsidR="000928B6" w:rsidRPr="00041684">
        <w:rPr>
          <w:szCs w:val="20"/>
          <w:lang w:val="en-GB"/>
        </w:rPr>
        <w:t xml:space="preserve">ower </w:t>
      </w:r>
      <w:r w:rsidR="000928B6">
        <w:rPr>
          <w:szCs w:val="20"/>
          <w:lang w:val="en-GB"/>
        </w:rPr>
        <w:t>r</w:t>
      </w:r>
      <w:r w:rsidR="000928B6" w:rsidRPr="00041684">
        <w:rPr>
          <w:szCs w:val="20"/>
          <w:lang w:val="en-GB"/>
        </w:rPr>
        <w:t xml:space="preserve">espiratory </w:t>
      </w:r>
      <w:r w:rsidR="00B1042D">
        <w:rPr>
          <w:szCs w:val="20"/>
          <w:lang w:val="en-GB"/>
        </w:rPr>
        <w:t>i</w:t>
      </w:r>
      <w:r w:rsidR="000928B6" w:rsidRPr="00041684">
        <w:rPr>
          <w:szCs w:val="20"/>
          <w:lang w:val="en-GB"/>
        </w:rPr>
        <w:t xml:space="preserve">nfections </w:t>
      </w:r>
      <w:r w:rsidR="00EA0FB7" w:rsidRPr="00041684">
        <w:rPr>
          <w:szCs w:val="20"/>
          <w:lang w:val="en-GB"/>
        </w:rPr>
        <w:t>(LRI), and</w:t>
      </w:r>
      <w:r w:rsidR="00B7130F">
        <w:rPr>
          <w:szCs w:val="20"/>
          <w:lang w:val="en-GB"/>
        </w:rPr>
        <w:t xml:space="preserve"> </w:t>
      </w:r>
      <w:r w:rsidR="00F76E9D">
        <w:rPr>
          <w:szCs w:val="20"/>
          <w:lang w:val="en-GB"/>
        </w:rPr>
        <w:t>t</w:t>
      </w:r>
      <w:r w:rsidR="000928B6">
        <w:rPr>
          <w:szCs w:val="20"/>
          <w:lang w:val="en-GB"/>
        </w:rPr>
        <w:t>ype</w:t>
      </w:r>
      <w:r w:rsidR="00B7130F">
        <w:rPr>
          <w:szCs w:val="20"/>
          <w:lang w:val="en-GB"/>
        </w:rPr>
        <w:t>-II</w:t>
      </w:r>
      <w:r w:rsidR="00EA0FB7" w:rsidRPr="00041684">
        <w:rPr>
          <w:szCs w:val="20"/>
          <w:lang w:val="en-GB"/>
        </w:rPr>
        <w:t xml:space="preserve"> </w:t>
      </w:r>
      <w:r w:rsidR="000928B6">
        <w:rPr>
          <w:szCs w:val="20"/>
          <w:lang w:val="en-GB"/>
        </w:rPr>
        <w:t>d</w:t>
      </w:r>
      <w:r w:rsidR="000928B6" w:rsidRPr="00041684">
        <w:rPr>
          <w:szCs w:val="20"/>
          <w:lang w:val="en-GB"/>
        </w:rPr>
        <w:t>iabetes</w:t>
      </w:r>
      <w:r w:rsidR="000928B6">
        <w:rPr>
          <w:szCs w:val="20"/>
          <w:lang w:val="en-GB"/>
        </w:rPr>
        <w:t xml:space="preserve"> </w:t>
      </w:r>
      <w:r w:rsidR="00B7130F">
        <w:rPr>
          <w:szCs w:val="20"/>
          <w:lang w:val="en-GB"/>
        </w:rPr>
        <w:t>(</w:t>
      </w:r>
      <w:r w:rsidR="000928B6">
        <w:rPr>
          <w:szCs w:val="20"/>
          <w:lang w:val="en-GB"/>
        </w:rPr>
        <w:t>diabetes</w:t>
      </w:r>
      <w:r w:rsidR="00B7130F">
        <w:rPr>
          <w:szCs w:val="20"/>
          <w:lang w:val="en-GB"/>
        </w:rPr>
        <w:t>)</w:t>
      </w:r>
      <w:r w:rsidR="00EA0FB7" w:rsidRPr="00041684">
        <w:rPr>
          <w:szCs w:val="20"/>
          <w:lang w:val="en-GB"/>
        </w:rPr>
        <w:t xml:space="preserve">. For IHD </w:t>
      </w:r>
      <w:r w:rsidR="00EA0FB7" w:rsidRPr="00041684">
        <w:rPr>
          <w:szCs w:val="20"/>
          <w:lang w:val="en-GB"/>
        </w:rPr>
        <w:lastRenderedPageBreak/>
        <w:t>and Stroke, IER is age-specific and</w:t>
      </w:r>
      <w:r w:rsidR="00A64707" w:rsidRPr="00041684">
        <w:rPr>
          <w:szCs w:val="20"/>
          <w:lang w:val="en-GB"/>
        </w:rPr>
        <w:t>, for these,</w:t>
      </w:r>
      <w:r w:rsidR="00EA0FB7" w:rsidRPr="00041684">
        <w:rPr>
          <w:szCs w:val="20"/>
          <w:lang w:val="en-GB"/>
        </w:rPr>
        <w:t xml:space="preserve"> we present calculations for 55-60 years age group</w:t>
      </w:r>
      <w:r w:rsidR="00751AC2">
        <w:rPr>
          <w:szCs w:val="20"/>
          <w:lang w:val="en-GB"/>
        </w:rPr>
        <w:t xml:space="preserve"> for illustration of the method</w:t>
      </w:r>
      <w:r w:rsidR="00EA0FB7" w:rsidRPr="00041684">
        <w:rPr>
          <w:szCs w:val="20"/>
          <w:lang w:val="en-GB"/>
        </w:rPr>
        <w:t>.</w:t>
      </w:r>
      <w:r w:rsidR="00751AC2">
        <w:rPr>
          <w:szCs w:val="20"/>
          <w:lang w:val="en-GB"/>
        </w:rPr>
        <w:t xml:space="preserve"> </w:t>
      </w:r>
      <w:r w:rsidR="003274E7" w:rsidRPr="00041684">
        <w:rPr>
          <w:szCs w:val="20"/>
          <w:lang w:val="en-GB"/>
        </w:rPr>
        <w:t>The relative risk using IER function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700"/>
      </w:tblGrid>
      <w:tr w:rsidR="003274E7" w:rsidRPr="00041684" w14:paraId="3A1010A2" w14:textId="77777777" w:rsidTr="003274E7">
        <w:tc>
          <w:tcPr>
            <w:tcW w:w="7650" w:type="dxa"/>
          </w:tcPr>
          <w:p w14:paraId="60DA6FEA" w14:textId="2AD8A905" w:rsidR="003274E7" w:rsidRPr="00041684" w:rsidRDefault="00A15AD2" w:rsidP="00EC1474">
            <w:pPr>
              <w:spacing w:line="360" w:lineRule="auto"/>
              <w:rPr>
                <w:rFonts w:cstheme="minorHAnsi"/>
                <w:szCs w:val="24"/>
                <w:lang w:val="en-GB"/>
              </w:rPr>
            </w:pPr>
            <m:oMathPara>
              <m:oMath>
                <m:r>
                  <w:rPr>
                    <w:rFonts w:ascii="Cambria Math" w:hAnsi="Cambria Math" w:cstheme="minorHAnsi"/>
                    <w:szCs w:val="24"/>
                    <w:lang w:val="en-GB"/>
                  </w:rPr>
                  <m:t>RR</m:t>
                </m:r>
                <m:d>
                  <m:dPr>
                    <m:ctrlPr>
                      <w:rPr>
                        <w:rFonts w:ascii="Cambria Math" w:hAnsi="Cambria Math" w:cstheme="minorHAnsi"/>
                        <w:i/>
                        <w:szCs w:val="24"/>
                        <w:lang w:val="en-GB"/>
                      </w:rPr>
                    </m:ctrlPr>
                  </m:dPr>
                  <m:e>
                    <m:r>
                      <w:rPr>
                        <w:rFonts w:ascii="Cambria Math" w:hAnsi="Cambria Math" w:cstheme="minorHAnsi"/>
                        <w:szCs w:val="24"/>
                        <w:lang w:val="en-GB"/>
                      </w:rPr>
                      <m:t>z</m:t>
                    </m:r>
                  </m:e>
                </m:d>
                <m:r>
                  <w:rPr>
                    <w:rFonts w:ascii="Cambria Math" w:hAnsi="Cambria Math" w:cstheme="minorHAnsi"/>
                    <w:szCs w:val="24"/>
                    <w:lang w:val="en-GB"/>
                  </w:rPr>
                  <m:t>=1+ϑ(1-</m:t>
                </m:r>
                <m:func>
                  <m:funcPr>
                    <m:ctrlPr>
                      <w:rPr>
                        <w:rFonts w:ascii="Cambria Math" w:hAnsi="Cambria Math" w:cstheme="minorHAnsi"/>
                        <w:szCs w:val="24"/>
                        <w:lang w:val="en-GB"/>
                      </w:rPr>
                    </m:ctrlPr>
                  </m:funcPr>
                  <m:fName>
                    <m:r>
                      <m:rPr>
                        <m:sty m:val="p"/>
                      </m:rPr>
                      <w:rPr>
                        <w:rFonts w:ascii="Cambria Math" w:hAnsi="Cambria Math" w:cstheme="minorHAnsi"/>
                        <w:szCs w:val="24"/>
                        <w:lang w:val="en-GB"/>
                      </w:rPr>
                      <m:t>exp</m:t>
                    </m:r>
                    <m:ctrlPr>
                      <w:rPr>
                        <w:rFonts w:ascii="Cambria Math" w:hAnsi="Cambria Math" w:cstheme="minorHAnsi"/>
                        <w:i/>
                        <w:szCs w:val="24"/>
                        <w:lang w:val="en-GB"/>
                      </w:rPr>
                    </m:ctrlPr>
                  </m:fName>
                  <m:e>
                    <m:d>
                      <m:dPr>
                        <m:ctrlPr>
                          <w:rPr>
                            <w:rFonts w:ascii="Cambria Math" w:hAnsi="Cambria Math" w:cstheme="minorHAnsi"/>
                            <w:i/>
                            <w:szCs w:val="24"/>
                            <w:lang w:val="en-GB"/>
                          </w:rPr>
                        </m:ctrlPr>
                      </m:dPr>
                      <m:e>
                        <m:r>
                          <w:rPr>
                            <w:rFonts w:ascii="Cambria Math" w:hAnsi="Cambria Math" w:cstheme="minorHAnsi"/>
                            <w:szCs w:val="24"/>
                            <w:lang w:val="en-GB"/>
                          </w:rPr>
                          <m:t>-ω</m:t>
                        </m:r>
                        <m:sSup>
                          <m:sSupPr>
                            <m:ctrlPr>
                              <w:rPr>
                                <w:rFonts w:ascii="Cambria Math" w:hAnsi="Cambria Math" w:cstheme="minorHAnsi"/>
                                <w:i/>
                                <w:szCs w:val="24"/>
                                <w:lang w:val="en-GB"/>
                              </w:rPr>
                            </m:ctrlPr>
                          </m:sSupPr>
                          <m:e>
                            <m:r>
                              <w:rPr>
                                <w:rFonts w:ascii="Cambria Math" w:hAnsi="Cambria Math" w:cstheme="minorHAnsi"/>
                                <w:szCs w:val="24"/>
                                <w:lang w:val="en-GB"/>
                              </w:rPr>
                              <m:t>z</m:t>
                            </m:r>
                          </m:e>
                          <m:sup>
                            <m:r>
                              <w:rPr>
                                <w:rFonts w:ascii="Cambria Math" w:hAnsi="Cambria Math" w:cstheme="minorHAnsi"/>
                                <w:szCs w:val="24"/>
                                <w:lang w:val="en-GB"/>
                              </w:rPr>
                              <m:t>δ</m:t>
                            </m:r>
                          </m:sup>
                        </m:sSup>
                      </m:e>
                    </m:d>
                  </m:e>
                </m:func>
                <m:r>
                  <w:rPr>
                    <w:rFonts w:ascii="Cambria Math" w:hAnsi="Cambria Math" w:cstheme="minorHAnsi"/>
                    <w:szCs w:val="24"/>
                    <w:lang w:val="en-GB"/>
                  </w:rPr>
                  <m:t>)</m:t>
                </m:r>
              </m:oMath>
            </m:oMathPara>
          </w:p>
        </w:tc>
        <w:tc>
          <w:tcPr>
            <w:tcW w:w="1700" w:type="dxa"/>
          </w:tcPr>
          <w:p w14:paraId="37044677" w14:textId="54D8ED44" w:rsidR="003274E7" w:rsidRPr="00041684" w:rsidRDefault="003274E7" w:rsidP="00A73624">
            <w:pPr>
              <w:spacing w:line="360" w:lineRule="auto"/>
              <w:jc w:val="right"/>
              <w:rPr>
                <w:rFonts w:cstheme="minorHAnsi"/>
                <w:szCs w:val="24"/>
                <w:lang w:val="en-GB"/>
              </w:rPr>
            </w:pPr>
            <w:r w:rsidRPr="00041684">
              <w:rPr>
                <w:rFonts w:cstheme="minorHAnsi"/>
                <w:szCs w:val="24"/>
                <w:lang w:val="en-GB"/>
              </w:rPr>
              <w:t>(</w:t>
            </w:r>
            <w:r w:rsidR="00A73624">
              <w:rPr>
                <w:rFonts w:cstheme="minorHAnsi"/>
                <w:szCs w:val="24"/>
                <w:lang w:val="en-GB"/>
              </w:rPr>
              <w:t>3</w:t>
            </w:r>
            <w:r w:rsidRPr="00041684">
              <w:rPr>
                <w:rFonts w:cstheme="minorHAnsi"/>
                <w:szCs w:val="24"/>
                <w:lang w:val="en-GB"/>
              </w:rPr>
              <w:t>)</w:t>
            </w:r>
          </w:p>
        </w:tc>
      </w:tr>
      <w:tr w:rsidR="007A51CE" w:rsidRPr="00041684" w14:paraId="45AD3F71" w14:textId="77777777" w:rsidTr="003274E7">
        <w:tc>
          <w:tcPr>
            <w:tcW w:w="7650" w:type="dxa"/>
          </w:tcPr>
          <w:p w14:paraId="2826FBC3" w14:textId="70C79CD8" w:rsidR="007A51CE" w:rsidRDefault="007A51CE" w:rsidP="00EC1474">
            <w:pPr>
              <w:spacing w:line="360" w:lineRule="auto"/>
              <w:rPr>
                <w:rFonts w:ascii="Times New Roman" w:eastAsia="Times New Roman" w:hAnsi="Times New Roman" w:cs="Times New Roman"/>
                <w:szCs w:val="24"/>
                <w:lang w:val="en-GB"/>
              </w:rPr>
            </w:pPr>
            <m:oMathPara>
              <m:oMath>
                <m:r>
                  <w:rPr>
                    <w:rFonts w:ascii="Cambria Math" w:hAnsi="Cambria Math" w:cstheme="minorHAnsi"/>
                    <w:szCs w:val="24"/>
                    <w:lang w:val="en-GB"/>
                  </w:rPr>
                  <m:t>z=</m:t>
                </m:r>
                <m:r>
                  <m:rPr>
                    <m:sty m:val="p"/>
                  </m:rPr>
                  <w:rPr>
                    <w:rFonts w:ascii="Cambria Math" w:hAnsi="Cambria Math" w:cstheme="minorHAnsi"/>
                    <w:szCs w:val="24"/>
                    <w:lang w:val="en-GB"/>
                  </w:rPr>
                  <m:t>max⁡</m:t>
                </m:r>
                <m:r>
                  <w:rPr>
                    <w:rFonts w:ascii="Cambria Math" w:hAnsi="Cambria Math" w:cstheme="minorHAnsi"/>
                    <w:szCs w:val="24"/>
                    <w:lang w:val="en-GB"/>
                  </w:rPr>
                  <m:t>(0,</m:t>
                </m:r>
                <m:r>
                  <w:rPr>
                    <w:rFonts w:ascii="Cambria Math" w:hAnsi="Cambria Math" w:cstheme="minorHAnsi"/>
                    <w:szCs w:val="24"/>
                    <w:vertAlign w:val="subscript"/>
                    <w:lang w:val="en-GB"/>
                  </w:rPr>
                  <m:t xml:space="preserve"> </m:t>
                </m:r>
                <m:sSub>
                  <m:sSubPr>
                    <m:ctrlPr>
                      <w:rPr>
                        <w:rFonts w:ascii="Cambria Math" w:hAnsi="Cambria Math" w:cstheme="minorHAnsi"/>
                        <w:i/>
                        <w:szCs w:val="24"/>
                        <w:vertAlign w:val="subscript"/>
                        <w:lang w:val="en-GB"/>
                      </w:rPr>
                    </m:ctrlPr>
                  </m:sSubPr>
                  <m:e>
                    <m:r>
                      <w:rPr>
                        <w:rFonts w:ascii="Cambria Math" w:hAnsi="Cambria Math" w:cstheme="minorHAnsi"/>
                        <w:szCs w:val="24"/>
                        <w:vertAlign w:val="subscript"/>
                        <w:lang w:val="en-GB"/>
                      </w:rPr>
                      <m:t>PM</m:t>
                    </m:r>
                  </m:e>
                  <m:sub>
                    <m:r>
                      <w:rPr>
                        <w:rFonts w:ascii="Cambria Math" w:hAnsi="Cambria Math" w:cstheme="minorHAnsi"/>
                        <w:szCs w:val="24"/>
                        <w:vertAlign w:val="subscript"/>
                        <w:lang w:val="en-GB"/>
                      </w:rPr>
                      <m:t>2.5</m:t>
                    </m:r>
                  </m:sub>
                </m:sSub>
                <m:r>
                  <w:rPr>
                    <w:rFonts w:ascii="Cambria Math" w:hAnsi="Cambria Math" w:cstheme="minorHAnsi"/>
                    <w:szCs w:val="24"/>
                    <w:lang w:val="en-GB"/>
                  </w:rPr>
                  <m:t>-x)</m:t>
                </m:r>
              </m:oMath>
            </m:oMathPara>
          </w:p>
        </w:tc>
        <w:tc>
          <w:tcPr>
            <w:tcW w:w="1700" w:type="dxa"/>
          </w:tcPr>
          <w:p w14:paraId="7A951E02" w14:textId="77777777" w:rsidR="007A51CE" w:rsidRPr="00041684" w:rsidRDefault="007A51CE" w:rsidP="003274E7">
            <w:pPr>
              <w:spacing w:line="360" w:lineRule="auto"/>
              <w:jc w:val="right"/>
              <w:rPr>
                <w:rFonts w:cstheme="minorHAnsi"/>
                <w:szCs w:val="24"/>
                <w:lang w:val="en-GB"/>
              </w:rPr>
            </w:pPr>
          </w:p>
        </w:tc>
      </w:tr>
    </w:tbl>
    <w:p w14:paraId="414917FB" w14:textId="60E6D7B5" w:rsidR="001C343D" w:rsidRDefault="003274E7" w:rsidP="0047400D">
      <w:pPr>
        <w:pStyle w:val="ListParagraph"/>
        <w:spacing w:line="480" w:lineRule="auto"/>
        <w:ind w:left="0"/>
        <w:rPr>
          <w:szCs w:val="20"/>
          <w:lang w:val="en-GB"/>
        </w:rPr>
      </w:pPr>
      <w:proofErr w:type="gramStart"/>
      <w:r w:rsidRPr="00041684">
        <w:rPr>
          <w:szCs w:val="20"/>
          <w:lang w:val="en-GB"/>
        </w:rPr>
        <w:t>where</w:t>
      </w:r>
      <w:proofErr w:type="gramEnd"/>
      <w:r w:rsidRPr="00041684">
        <w:rPr>
          <w:szCs w:val="20"/>
          <w:lang w:val="en-GB"/>
        </w:rPr>
        <w:t xml:space="preserve"> </w:t>
      </w:r>
      <m:oMath>
        <m:r>
          <w:rPr>
            <w:rFonts w:ascii="Cambria Math" w:hAnsi="Cambria Math" w:cstheme="minorHAnsi"/>
            <w:szCs w:val="24"/>
            <w:lang w:val="en-GB"/>
          </w:rPr>
          <m:t>ϑ,ω,δ</m:t>
        </m:r>
      </m:oMath>
      <w:r w:rsidRPr="00041684">
        <w:rPr>
          <w:szCs w:val="20"/>
          <w:lang w:val="en-GB"/>
        </w:rPr>
        <w:t xml:space="preserve"> are </w:t>
      </w:r>
      <w:r w:rsidR="007A51CE">
        <w:rPr>
          <w:szCs w:val="20"/>
          <w:lang w:val="en-GB"/>
        </w:rPr>
        <w:t xml:space="preserve">parameters </w:t>
      </w:r>
      <w:r w:rsidRPr="00041684">
        <w:rPr>
          <w:szCs w:val="20"/>
          <w:lang w:val="en-GB"/>
        </w:rPr>
        <w:t>specific to each disease end-point</w:t>
      </w:r>
      <w:r w:rsidR="00847241">
        <w:rPr>
          <w:szCs w:val="20"/>
          <w:lang w:val="en-GB"/>
        </w:rPr>
        <w:t xml:space="preserve"> and </w:t>
      </w:r>
      <m:oMath>
        <m:r>
          <w:rPr>
            <w:rFonts w:ascii="Cambria Math" w:hAnsi="Cambria Math" w:cstheme="minorHAnsi"/>
            <w:szCs w:val="24"/>
            <w:lang w:val="en-GB"/>
          </w:rPr>
          <m:t>x</m:t>
        </m:r>
      </m:oMath>
      <w:r w:rsidR="00F70D8C">
        <w:rPr>
          <w:szCs w:val="20"/>
          <w:lang w:val="en-GB"/>
        </w:rPr>
        <w:t xml:space="preserve"> is a counterfactual </w:t>
      </w:r>
      <w:r w:rsidR="00847241">
        <w:rPr>
          <w:szCs w:val="20"/>
          <w:lang w:val="en-GB"/>
        </w:rPr>
        <w:t>value</w:t>
      </w:r>
      <w:r w:rsidR="00E02D73">
        <w:rPr>
          <w:szCs w:val="20"/>
          <w:lang w:val="en-GB"/>
        </w:rPr>
        <w:t xml:space="preserve"> below which the assumption is that </w:t>
      </w:r>
      <w:r w:rsidR="00E02D73" w:rsidRPr="00041684">
        <w:rPr>
          <w:szCs w:val="20"/>
          <w:lang w:val="en-GB"/>
        </w:rPr>
        <w:t>there are no increased mortality</w:t>
      </w:r>
      <w:r w:rsidR="00E02D73">
        <w:rPr>
          <w:szCs w:val="20"/>
          <w:lang w:val="en-GB"/>
        </w:rPr>
        <w:t xml:space="preserve">. The value of </w:t>
      </w:r>
      <m:oMath>
        <m:r>
          <w:rPr>
            <w:rFonts w:ascii="Cambria Math" w:hAnsi="Cambria Math" w:cstheme="minorHAnsi"/>
            <w:szCs w:val="24"/>
            <w:lang w:val="en-GB"/>
          </w:rPr>
          <m:t>x</m:t>
        </m:r>
      </m:oMath>
      <w:r w:rsidR="00E02D73">
        <w:rPr>
          <w:szCs w:val="20"/>
          <w:lang w:val="en-GB"/>
        </w:rPr>
        <w:t xml:space="preserve"> is obtained</w:t>
      </w:r>
      <w:r w:rsidR="00847241">
        <w:rPr>
          <w:szCs w:val="20"/>
          <w:lang w:val="en-GB"/>
        </w:rPr>
        <w:t xml:space="preserve"> from a uniform distribution</w:t>
      </w:r>
      <w:r w:rsidR="007A51CE">
        <w:rPr>
          <w:szCs w:val="20"/>
          <w:lang w:val="en-GB"/>
        </w:rPr>
        <w:t xml:space="preserve">, </w:t>
      </w:r>
      <w:r w:rsidR="007A51CE" w:rsidRPr="00041684">
        <w:rPr>
          <w:szCs w:val="20"/>
          <w:lang w:val="en-GB"/>
        </w:rPr>
        <w:t>represen</w:t>
      </w:r>
      <w:r w:rsidR="007A51CE">
        <w:rPr>
          <w:szCs w:val="20"/>
          <w:lang w:val="en-GB"/>
        </w:rPr>
        <w:t>ting</w:t>
      </w:r>
      <w:r w:rsidR="007A51CE" w:rsidRPr="00041684">
        <w:rPr>
          <w:szCs w:val="20"/>
          <w:lang w:val="en-GB"/>
        </w:rPr>
        <w:t xml:space="preserve"> </w:t>
      </w:r>
      <w:r w:rsidR="00795DF2">
        <w:rPr>
          <w:szCs w:val="20"/>
          <w:lang w:val="en-GB"/>
        </w:rPr>
        <w:t>its</w:t>
      </w:r>
      <w:r w:rsidR="007A51CE" w:rsidRPr="00041684">
        <w:rPr>
          <w:szCs w:val="20"/>
          <w:lang w:val="en-GB"/>
        </w:rPr>
        <w:t xml:space="preserve"> </w:t>
      </w:r>
      <w:r w:rsidR="00795DF2">
        <w:rPr>
          <w:szCs w:val="20"/>
          <w:lang w:val="en-GB"/>
        </w:rPr>
        <w:t>uncertainty</w:t>
      </w:r>
      <w:r w:rsidR="00A15AD2">
        <w:rPr>
          <w:szCs w:val="20"/>
          <w:lang w:val="en-GB"/>
        </w:rPr>
        <w:t>,</w:t>
      </w:r>
      <w:r w:rsidR="007A51CE">
        <w:rPr>
          <w:szCs w:val="20"/>
          <w:lang w:val="en-GB"/>
        </w:rPr>
        <w:t xml:space="preserve"> with</w:t>
      </w:r>
      <w:r w:rsidR="00847241">
        <w:rPr>
          <w:szCs w:val="20"/>
          <w:lang w:val="en-GB"/>
        </w:rPr>
        <w:t xml:space="preserve"> lower and upper bounds of </w:t>
      </w:r>
      <w:r w:rsidRPr="00041684">
        <w:rPr>
          <w:szCs w:val="20"/>
          <w:lang w:val="en-GB"/>
        </w:rPr>
        <w:t>2.4 ug/m</w:t>
      </w:r>
      <w:r w:rsidRPr="00041684">
        <w:rPr>
          <w:szCs w:val="20"/>
          <w:vertAlign w:val="superscript"/>
          <w:lang w:val="en-GB"/>
        </w:rPr>
        <w:t>3</w:t>
      </w:r>
      <w:r w:rsidRPr="00041684">
        <w:rPr>
          <w:szCs w:val="20"/>
          <w:lang w:val="en-GB"/>
        </w:rPr>
        <w:t xml:space="preserve"> and 5.9 ug/m</w:t>
      </w:r>
      <w:r w:rsidRPr="00041684">
        <w:rPr>
          <w:szCs w:val="20"/>
          <w:vertAlign w:val="superscript"/>
          <w:lang w:val="en-GB"/>
        </w:rPr>
        <w:t>3</w:t>
      </w:r>
      <w:r w:rsidRPr="00041684">
        <w:rPr>
          <w:szCs w:val="20"/>
          <w:lang w:val="en-GB"/>
        </w:rPr>
        <w:t xml:space="preserve">, </w:t>
      </w:r>
      <w:r w:rsidR="00847241" w:rsidRPr="004E14A7">
        <w:rPr>
          <w:szCs w:val="20"/>
          <w:lang w:val="en-GB"/>
        </w:rPr>
        <w:t>respectively</w:t>
      </w:r>
      <w:r w:rsidR="005C3B0E">
        <w:rPr>
          <w:szCs w:val="20"/>
          <w:lang w:val="en-GB"/>
        </w:rPr>
        <w:t xml:space="preserve"> </w:t>
      </w:r>
      <w:r w:rsidR="005C3B0E">
        <w:rPr>
          <w:szCs w:val="20"/>
          <w:lang w:val="en-GB"/>
        </w:rPr>
        <w:fldChar w:fldCharType="begin" w:fldLock="1"/>
      </w:r>
      <w:r w:rsidR="005C3B0E">
        <w:rPr>
          <w:szCs w:val="20"/>
          <w:lang w:val="en-GB"/>
        </w:rPr>
        <w:instrText>ADDIN CSL_CITATION {"citationItems":[{"id":"ITEM-1","itemData":{"DOI":"10.1289/ehp.1307049","ISSN":"15529924","PMID":"24518036","abstract":"Background: Estimating the burden of disease attributable to long-term exposure to fine particulate matter (PM 2.5 ) in ambient air requires knowledge of both the shape and magnitude of the relative risk (RR) function. However, adequate direct evidence to identify the shape of the mortality RR functions at the high ambient concentrations observed in many places in the world is lacking. 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 Methods: We fit an integrated exposure-response (IER) model by integrating available RR information from studies of ambient air pollution (AAP), second hand tobacco smoke, household solid cooking fuel, and active smoking (AS). AS exposures were converted to estimated annual PM 2.5 exposure equivalents using inhaled doses of particle mass. We derived population attributable fractions (PAFs) for every country based on estimated worldwide ambient PM 2.5 concentrations. 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 Conclusions: We developed a fine particulate mass-based RR model that covered the global range of exposure by integrating RR information from different combustion types that generate emissions of particulate matter. The model can be updated as new RR information becomes available.","author":[{"dropping-particle":"","family":"Burnett","given":"Richard T.","non-dropping-particle":"","parse-names":false,"suffix":""},{"dropping-particle":"","family":"Arden Pope","given":"C.","non-dropping-particle":"","parse-names":false,"suffix":""},{"dropping-particle":"","family":"Ezzati","given":"Majid","non-dropping-particle":"","parse-names":false,"suffix":""},{"dropping-particle":"","family":"Olives","given":"Casey","non-dropping-particle":"","parse-names":false,"suffix":""},{"dropping-particle":"","family":"Lim","given":"Stephen S.","non-dropping-particle":"","parse-names":false,"suffix":""},{"dropping-particle":"","family":"Mehta","given":"Sumi","non-dropping-particle":"","parse-names":false,"suffix":""},{"dropping-particle":"","family":"Shin","given":"Hwashin H.","non-dropping-particle":"","parse-names":false,"suffix":""},{"dropping-particle":"","family":"Singh","given":"Gitanjali","non-dropping-particle":"","parse-names":false,"suffix":""},{"dropping-particle":"","family":"Hubbell","given":"Bryan","non-dropping-particle":"","parse-names":false,"suffix":""},{"dropping-particle":"","family":"Brauer","given":"Michael","non-dropping-particle":"","parse-names":false,"suffix":""},{"dropping-particle":"","family":"Ross Anderson","given":"H.","non-dropping-particle":"","parse-names":false,"suffix":""},{"dropping-particle":"","family":"Smith","given":"Kirk R.","non-dropping-particle":"","parse-names":false,"suffix":""},{"dropping-particle":"","family":"Balmes","given":"John R.","non-dropping-particle":"","parse-names":false,"suffix":""},{"dropping-particle":"","family":"Bruce","given":"Nigel G.","non-dropping-particle":"","parse-names":false,"suffix":""},{"dropping-particle":"","family":"Kan","given":"Haidong","non-dropping-particle":"","parse-names":false,"suffix":""},{"dropping-particle":"","family":"Laden","given":"Francine","non-dropping-particle":"","parse-names":false,"suffix":""},{"dropping-particle":"","family":"Prüss-Ustün","given":"Annette","non-dropping-particle":"","parse-names":false,"suffix":""},{"dropping-particle":"","family":"Turner","given":"Michelle C.","non-dropping-particle":"","parse-names":false,"suffix":""},{"dropping-particle":"","family":"Gapstur","given":"Susan M.","non-dropping-particle":"","parse-names":false,"suffix":""},{"dropping-particle":"","family":"Diver","given":"W. Ryan","non-dropping-particle":"","parse-names":false,"suffix":""},{"dropping-particle":"","family":"Cohen","given":"Aaron","non-dropping-particle":"","parse-names":false,"suffix":""}],"container-title":"Environmental Health Perspectives","id":"ITEM-1","issue":"4","issued":{"date-parts":[["2014"]]},"page":"397-403","title":"An integrated risk function for estimating the global burden of disease attributable to ambient fine particulate matter exposure","type":"article-journal","volume":"122"},"uris":["http://www.mendeley.com/documents/?uuid=90cd05a6-754a-4570-83ab-aa66c74f8717"]}],"mendeley":{"formattedCitation":"[25]","plainTextFormattedCitation":"[25]","previouslyFormattedCitation":"[25]"},"properties":{"noteIndex":0},"schema":"https://github.com/citation-style-language/schema/raw/master/csl-citation.json"}</w:instrText>
      </w:r>
      <w:r w:rsidR="005C3B0E">
        <w:rPr>
          <w:szCs w:val="20"/>
          <w:lang w:val="en-GB"/>
        </w:rPr>
        <w:fldChar w:fldCharType="separate"/>
      </w:r>
      <w:r w:rsidR="005C3B0E" w:rsidRPr="005C3B0E">
        <w:rPr>
          <w:noProof/>
          <w:szCs w:val="20"/>
          <w:lang w:val="en-GB"/>
        </w:rPr>
        <w:t>[25]</w:t>
      </w:r>
      <w:r w:rsidR="005C3B0E">
        <w:rPr>
          <w:szCs w:val="20"/>
          <w:lang w:val="en-GB"/>
        </w:rPr>
        <w:fldChar w:fldCharType="end"/>
      </w:r>
      <w:r w:rsidRPr="004E14A7">
        <w:rPr>
          <w:szCs w:val="20"/>
          <w:lang w:val="en-GB"/>
        </w:rPr>
        <w:t>.</w:t>
      </w:r>
      <w:r w:rsidR="00300D52" w:rsidRPr="004E14A7">
        <w:rPr>
          <w:szCs w:val="20"/>
          <w:lang w:val="en-GB"/>
        </w:rPr>
        <w:t xml:space="preserve"> </w:t>
      </w:r>
      <w:r w:rsidR="00EE133D" w:rsidRPr="004E14A7">
        <w:rPr>
          <w:szCs w:val="20"/>
          <w:lang w:val="en-GB"/>
        </w:rPr>
        <w:t xml:space="preserve">The dose-response function for </w:t>
      </w:r>
      <w:r w:rsidR="0080135F" w:rsidRPr="004E14A7">
        <w:rPr>
          <w:szCs w:val="20"/>
          <w:lang w:val="en-GB"/>
        </w:rPr>
        <w:t xml:space="preserve">the </w:t>
      </w:r>
      <w:r w:rsidR="00846E10">
        <w:rPr>
          <w:szCs w:val="20"/>
          <w:lang w:val="en-GB"/>
        </w:rPr>
        <w:t>six</w:t>
      </w:r>
      <w:r w:rsidR="0080135F" w:rsidRPr="004E14A7">
        <w:rPr>
          <w:szCs w:val="20"/>
          <w:lang w:val="en-GB"/>
        </w:rPr>
        <w:t xml:space="preserve"> disease end-points are pr</w:t>
      </w:r>
      <w:r w:rsidR="00EE133D" w:rsidRPr="004E14A7">
        <w:rPr>
          <w:szCs w:val="20"/>
          <w:lang w:val="en-GB"/>
        </w:rPr>
        <w:t xml:space="preserve">esented in </w:t>
      </w:r>
      <w:r w:rsidR="00645B89">
        <w:rPr>
          <w:szCs w:val="20"/>
          <w:lang w:val="en-GB"/>
        </w:rPr>
        <w:t>Fig</w:t>
      </w:r>
      <w:r w:rsidR="00EE133D" w:rsidRPr="004E14A7">
        <w:rPr>
          <w:szCs w:val="20"/>
          <w:lang w:val="en-GB"/>
        </w:rPr>
        <w:t xml:space="preserve"> 1. This graph presents the average value of relative risks at each concentration value, calculated for 1000 iterations of</w:t>
      </w:r>
      <w:r w:rsidR="00EE133D" w:rsidRPr="00041684">
        <w:rPr>
          <w:szCs w:val="20"/>
          <w:lang w:val="en-GB"/>
        </w:rPr>
        <w:t xml:space="preserve"> the four IER parameters </w:t>
      </w:r>
      <m:oMath>
        <m:r>
          <w:rPr>
            <w:rFonts w:ascii="Cambria Math" w:hAnsi="Cambria Math" w:cstheme="minorHAnsi"/>
            <w:szCs w:val="24"/>
            <w:lang w:val="en-GB"/>
          </w:rPr>
          <m:t>ϑ,ω,δ, x</m:t>
        </m:r>
      </m:oMath>
      <w:r w:rsidR="004E14A7">
        <w:rPr>
          <w:rFonts w:eastAsiaTheme="minorEastAsia"/>
          <w:szCs w:val="24"/>
          <w:lang w:val="en-GB"/>
        </w:rPr>
        <w:t xml:space="preserve"> reported by </w:t>
      </w:r>
      <w:r w:rsidR="004E14A7">
        <w:rPr>
          <w:rFonts w:eastAsiaTheme="minorEastAsia"/>
          <w:szCs w:val="24"/>
          <w:lang w:val="en-GB"/>
        </w:rPr>
        <w:fldChar w:fldCharType="begin" w:fldLock="1"/>
      </w:r>
      <w:r w:rsidR="005C3B0E">
        <w:rPr>
          <w:rFonts w:eastAsiaTheme="minorEastAsia"/>
          <w:szCs w:val="24"/>
          <w:lang w:val="en-GB"/>
        </w:rPr>
        <w:instrText>ADDIN CSL_CITATION {"citationItems":[{"id":"ITEM-1","itemData":{"author":[{"dropping-particle":"","family":"Burnett","given":"Richard","non-dropping-particle":"","parse-names":false,"suffix":""}],"container-title":"Personal Communication","id":"ITEM-1","issued":{"date-parts":[["2021"]]},"title":"Integrated exposure response functions","type":"article-journal"},"uris":["http://www.mendeley.com/documents/?uuid=73940cfb-d97c-4ce3-8b4d-c48b09b355b1","http://www.mendeley.com/documents/?uuid=8df4b2d5-5a17-4020-9071-70562f130c6e"]}],"mendeley":{"formattedCitation":"[26]","manualFormatting":"Burnett (2021","plainTextFormattedCitation":"[26]","previouslyFormattedCitation":"[26]"},"properties":{"noteIndex":0},"schema":"https://github.com/citation-style-language/schema/raw/master/csl-citation.json"}</w:instrText>
      </w:r>
      <w:r w:rsidR="004E14A7">
        <w:rPr>
          <w:rFonts w:eastAsiaTheme="minorEastAsia"/>
          <w:szCs w:val="24"/>
          <w:lang w:val="en-GB"/>
        </w:rPr>
        <w:fldChar w:fldCharType="separate"/>
      </w:r>
      <w:r w:rsidR="004E14A7" w:rsidRPr="004E14A7">
        <w:rPr>
          <w:rFonts w:eastAsiaTheme="minorEastAsia"/>
          <w:noProof/>
          <w:szCs w:val="24"/>
          <w:lang w:val="en-GB"/>
        </w:rPr>
        <w:t xml:space="preserve">Burnett </w:t>
      </w:r>
      <w:r w:rsidR="006B4807">
        <w:rPr>
          <w:rFonts w:eastAsiaTheme="minorEastAsia"/>
          <w:noProof/>
          <w:szCs w:val="24"/>
          <w:lang w:val="en-GB"/>
        </w:rPr>
        <w:t>(</w:t>
      </w:r>
      <w:r w:rsidR="004E14A7" w:rsidRPr="004E14A7">
        <w:rPr>
          <w:rFonts w:eastAsiaTheme="minorEastAsia"/>
          <w:noProof/>
          <w:szCs w:val="24"/>
          <w:lang w:val="en-GB"/>
        </w:rPr>
        <w:t>2021</w:t>
      </w:r>
      <w:r w:rsidR="004E14A7">
        <w:rPr>
          <w:rFonts w:eastAsiaTheme="minorEastAsia"/>
          <w:szCs w:val="24"/>
          <w:lang w:val="en-GB"/>
        </w:rPr>
        <w:fldChar w:fldCharType="end"/>
      </w:r>
      <w:r w:rsidR="006B4807">
        <w:rPr>
          <w:rFonts w:eastAsiaTheme="minorEastAsia"/>
          <w:szCs w:val="24"/>
          <w:lang w:val="en-GB"/>
        </w:rPr>
        <w:t>)</w:t>
      </w:r>
      <w:r w:rsidR="00EE133D" w:rsidRPr="00041684">
        <w:rPr>
          <w:szCs w:val="20"/>
          <w:lang w:val="en-GB"/>
        </w:rPr>
        <w:t>.</w:t>
      </w:r>
    </w:p>
    <w:p w14:paraId="11F7F4DC" w14:textId="7CC5BE71" w:rsidR="001C343D" w:rsidRPr="00B37DF0" w:rsidRDefault="00193084" w:rsidP="001C343D">
      <w:pPr>
        <w:spacing w:line="360" w:lineRule="auto"/>
        <w:jc w:val="center"/>
        <w:rPr>
          <w:szCs w:val="20"/>
          <w:lang w:val="en-GB"/>
        </w:rPr>
      </w:pPr>
      <w:r>
        <w:rPr>
          <w:noProof/>
          <w:szCs w:val="20"/>
          <w:lang w:val="en-GB" w:eastAsia="en-GB" w:bidi="ar-SA"/>
        </w:rPr>
        <w:drawing>
          <wp:inline distT="0" distB="0" distL="0" distR="0" wp14:anchorId="4927ED63" wp14:editId="2FCC8F9C">
            <wp:extent cx="4565766" cy="3425300"/>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1.tif"/>
                    <pic:cNvPicPr/>
                  </pic:nvPicPr>
                  <pic:blipFill>
                    <a:blip r:embed="rId12">
                      <a:extLst>
                        <a:ext uri="{28A0092B-C50C-407E-A947-70E740481C1C}">
                          <a14:useLocalDpi xmlns:a14="http://schemas.microsoft.com/office/drawing/2010/main" val="0"/>
                        </a:ext>
                      </a:extLst>
                    </a:blip>
                    <a:stretch>
                      <a:fillRect/>
                    </a:stretch>
                  </pic:blipFill>
                  <pic:spPr>
                    <a:xfrm>
                      <a:off x="0" y="0"/>
                      <a:ext cx="4571600" cy="3429677"/>
                    </a:xfrm>
                    <a:prstGeom prst="rect">
                      <a:avLst/>
                    </a:prstGeom>
                  </pic:spPr>
                </pic:pic>
              </a:graphicData>
            </a:graphic>
          </wp:inline>
        </w:drawing>
      </w:r>
    </w:p>
    <w:p w14:paraId="7079614E" w14:textId="22B9FEBE" w:rsidR="001C343D" w:rsidRPr="00B37DF0" w:rsidRDefault="00645B89" w:rsidP="001C343D">
      <w:pPr>
        <w:pStyle w:val="ListParagraph"/>
        <w:spacing w:line="360" w:lineRule="auto"/>
        <w:ind w:left="0"/>
        <w:jc w:val="center"/>
        <w:rPr>
          <w:bCs/>
          <w:sz w:val="22"/>
          <w:szCs w:val="20"/>
          <w:lang w:val="en-GB"/>
        </w:rPr>
      </w:pPr>
      <w:r>
        <w:rPr>
          <w:bCs/>
          <w:sz w:val="22"/>
          <w:szCs w:val="20"/>
          <w:lang w:val="en-GB"/>
        </w:rPr>
        <w:t>Fig</w:t>
      </w:r>
      <w:r w:rsidR="001C343D" w:rsidRPr="00C22073">
        <w:rPr>
          <w:bCs/>
          <w:sz w:val="22"/>
          <w:szCs w:val="20"/>
          <w:lang w:val="en-GB"/>
        </w:rPr>
        <w:t xml:space="preserve"> 1: Integrated</w:t>
      </w:r>
      <w:r w:rsidR="001C343D" w:rsidRPr="00B37DF0">
        <w:rPr>
          <w:bCs/>
          <w:sz w:val="22"/>
          <w:szCs w:val="20"/>
          <w:lang w:val="en-GB"/>
        </w:rPr>
        <w:t xml:space="preserve"> exposure response function (age group 55-60 years for IHD and stroke)</w:t>
      </w:r>
    </w:p>
    <w:p w14:paraId="37C910BB" w14:textId="0AC862A1" w:rsidR="003274E7" w:rsidRDefault="003274E7" w:rsidP="00B54B01">
      <w:pPr>
        <w:pStyle w:val="ListParagraph"/>
        <w:spacing w:line="480" w:lineRule="auto"/>
        <w:ind w:left="0"/>
        <w:rPr>
          <w:szCs w:val="20"/>
          <w:lang w:val="en-GB"/>
        </w:rPr>
      </w:pPr>
      <w:r w:rsidRPr="00041684">
        <w:rPr>
          <w:szCs w:val="20"/>
          <w:lang w:val="en-GB"/>
        </w:rPr>
        <w:lastRenderedPageBreak/>
        <w:t>We use</w:t>
      </w:r>
      <w:r w:rsidR="00EE133D" w:rsidRPr="00041684">
        <w:rPr>
          <w:szCs w:val="20"/>
          <w:lang w:val="en-GB"/>
        </w:rPr>
        <w:t>d</w:t>
      </w:r>
      <w:r w:rsidRPr="00041684">
        <w:rPr>
          <w:szCs w:val="20"/>
          <w:lang w:val="en-GB"/>
        </w:rPr>
        <w:t xml:space="preserve"> </w:t>
      </w:r>
      <w:r w:rsidR="00915278">
        <w:rPr>
          <w:szCs w:val="20"/>
          <w:lang w:val="en-GB"/>
        </w:rPr>
        <w:t xml:space="preserve">the </w:t>
      </w:r>
      <w:r w:rsidRPr="00041684">
        <w:rPr>
          <w:szCs w:val="20"/>
          <w:lang w:val="en-GB"/>
        </w:rPr>
        <w:t xml:space="preserve">comparative risk assessment approach to estimate </w:t>
      </w:r>
      <w:r w:rsidR="000D3396">
        <w:rPr>
          <w:szCs w:val="20"/>
          <w:lang w:val="en-GB"/>
        </w:rPr>
        <w:t xml:space="preserve">the </w:t>
      </w:r>
      <w:r w:rsidR="00300D52" w:rsidRPr="00041684">
        <w:rPr>
          <w:szCs w:val="20"/>
          <w:lang w:val="en-GB"/>
        </w:rPr>
        <w:t xml:space="preserve">population attributable fraction (PAF) </w:t>
      </w:r>
      <w:r w:rsidR="007B64DD">
        <w:rPr>
          <w:szCs w:val="20"/>
          <w:lang w:val="en-GB"/>
        </w:rPr>
        <w:t xml:space="preserve">for each city </w:t>
      </w:r>
      <w:r w:rsidR="00300D52" w:rsidRPr="00041684">
        <w:rPr>
          <w:szCs w:val="20"/>
          <w:lang w:val="en-GB"/>
        </w:rPr>
        <w:t xml:space="preserve">and expressed it as </w:t>
      </w:r>
      <w:r w:rsidR="007F0CD8" w:rsidRPr="00041684">
        <w:rPr>
          <w:szCs w:val="20"/>
          <w:lang w:val="en-GB"/>
        </w:rPr>
        <w:t xml:space="preserve">percentage (see equation </w:t>
      </w:r>
      <w:r w:rsidR="00BA08E5">
        <w:rPr>
          <w:szCs w:val="20"/>
          <w:lang w:val="en-GB"/>
        </w:rPr>
        <w:t>4</w:t>
      </w:r>
      <w:r w:rsidR="007F0CD8" w:rsidRPr="00041684">
        <w:rPr>
          <w:szCs w:val="20"/>
          <w:lang w:val="en-GB"/>
        </w:rPr>
        <w:t>)</w:t>
      </w:r>
      <w:r w:rsidRPr="00041684">
        <w:rPr>
          <w:szCs w:val="20"/>
          <w:lang w:val="en-GB"/>
        </w:rPr>
        <w:t>. We define</w:t>
      </w:r>
      <w:r w:rsidR="000D3396">
        <w:rPr>
          <w:szCs w:val="20"/>
          <w:lang w:val="en-GB"/>
        </w:rPr>
        <w:t>d</w:t>
      </w:r>
      <w:r w:rsidRPr="00041684">
        <w:rPr>
          <w:szCs w:val="20"/>
          <w:lang w:val="en-GB"/>
        </w:rPr>
        <w:t xml:space="preserve"> counterfactual </w:t>
      </w:r>
      <w:proofErr w:type="gramStart"/>
      <w:r w:rsidR="00D14444">
        <w:rPr>
          <w:rFonts w:eastAsiaTheme="minorEastAsia"/>
          <w:szCs w:val="24"/>
          <w:lang w:val="en-GB"/>
        </w:rPr>
        <w:t>PM</w:t>
      </w:r>
      <w:r w:rsidR="00D14444" w:rsidRPr="0042228B">
        <w:rPr>
          <w:rFonts w:eastAsiaTheme="minorEastAsia"/>
          <w:szCs w:val="24"/>
          <w:vertAlign w:val="subscript"/>
          <w:lang w:val="en-GB"/>
        </w:rPr>
        <w:t>2.5</w:t>
      </w:r>
      <w:r w:rsidR="00D14444">
        <w:rPr>
          <w:rFonts w:eastAsiaTheme="minorEastAsia"/>
          <w:i/>
          <w:szCs w:val="24"/>
          <w:vertAlign w:val="subscript"/>
          <w:lang w:val="en-GB"/>
        </w:rPr>
        <w:t xml:space="preserve">cf </w:t>
      </w:r>
      <w:r w:rsidR="00D14444">
        <w:rPr>
          <w:rFonts w:eastAsiaTheme="minorEastAsia"/>
          <w:szCs w:val="24"/>
          <w:lang w:val="en-GB"/>
        </w:rPr>
        <w:t xml:space="preserve"> </w:t>
      </w:r>
      <w:r w:rsidRPr="00041684">
        <w:rPr>
          <w:szCs w:val="20"/>
          <w:lang w:val="en-GB"/>
        </w:rPr>
        <w:t>as</w:t>
      </w:r>
      <w:proofErr w:type="gramEnd"/>
      <w:r w:rsidRPr="00041684">
        <w:rPr>
          <w:szCs w:val="20"/>
          <w:lang w:val="en-GB"/>
        </w:rPr>
        <w:t xml:space="preserve"> the concentrations achieved after the complete </w:t>
      </w:r>
      <w:r w:rsidR="00BB5B26">
        <w:rPr>
          <w:szCs w:val="20"/>
          <w:lang w:val="en-GB"/>
        </w:rPr>
        <w:t>removal of</w:t>
      </w:r>
      <w:r w:rsidRPr="00041684">
        <w:rPr>
          <w:szCs w:val="20"/>
          <w:lang w:val="en-GB"/>
        </w:rPr>
        <w:t xml:space="preserve"> </w:t>
      </w:r>
      <w:r w:rsidR="00E71B57">
        <w:rPr>
          <w:szCs w:val="20"/>
          <w:lang w:val="en-GB"/>
        </w:rPr>
        <w:t>traffic</w:t>
      </w:r>
      <w:r w:rsidRPr="00041684">
        <w:rPr>
          <w:szCs w:val="20"/>
          <w:lang w:val="en-GB"/>
        </w:rPr>
        <w:t xml:space="preserve"> emissions. </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418"/>
      </w:tblGrid>
      <w:tr w:rsidR="007F0CD8" w:rsidRPr="00041684" w14:paraId="6D2F6319" w14:textId="77777777" w:rsidTr="00E2681B">
        <w:tc>
          <w:tcPr>
            <w:tcW w:w="7933" w:type="dxa"/>
            <w:vAlign w:val="center"/>
          </w:tcPr>
          <w:p w14:paraId="0E25A38A" w14:textId="2A531A0F" w:rsidR="007F0CD8" w:rsidRPr="00041684" w:rsidRDefault="00F5576F" w:rsidP="0042228B">
            <w:pPr>
              <w:spacing w:line="360" w:lineRule="auto"/>
              <w:rPr>
                <w:rFonts w:cstheme="minorHAnsi"/>
                <w:szCs w:val="24"/>
                <w:lang w:val="en-GB"/>
              </w:rPr>
            </w:pPr>
            <m:oMathPara>
              <m:oMath>
                <m:r>
                  <w:rPr>
                    <w:rFonts w:ascii="Cambria Math" w:hAnsi="Cambria Math" w:cstheme="minorHAnsi"/>
                    <w:szCs w:val="24"/>
                    <w:lang w:val="en-GB"/>
                  </w:rPr>
                  <m:t>PAF=1-</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RR</m:t>
                        </m:r>
                      </m:e>
                      <m:sub>
                        <m:r>
                          <w:rPr>
                            <w:rFonts w:ascii="Cambria Math" w:hAnsi="Cambria Math" w:cstheme="minorHAnsi"/>
                            <w:szCs w:val="24"/>
                            <w:lang w:val="en-GB"/>
                          </w:rPr>
                          <m:t>cf</m:t>
                        </m:r>
                      </m:sub>
                    </m:sSub>
                  </m:num>
                  <m:den>
                    <m:sSub>
                      <m:sSubPr>
                        <m:ctrlPr>
                          <w:rPr>
                            <w:rFonts w:ascii="Cambria Math" w:hAnsi="Cambria Math" w:cstheme="minorHAnsi"/>
                            <w:i/>
                            <w:szCs w:val="24"/>
                            <w:lang w:val="en-GB"/>
                          </w:rPr>
                        </m:ctrlPr>
                      </m:sSubPr>
                      <m:e>
                        <m:r>
                          <w:rPr>
                            <w:rFonts w:ascii="Cambria Math" w:hAnsi="Cambria Math" w:cstheme="minorHAnsi"/>
                            <w:szCs w:val="24"/>
                            <w:lang w:val="en-GB"/>
                          </w:rPr>
                          <m:t>RR</m:t>
                        </m:r>
                      </m:e>
                      <m:sub>
                        <m:r>
                          <w:rPr>
                            <w:rFonts w:ascii="Cambria Math" w:hAnsi="Cambria Math" w:cstheme="minorHAnsi"/>
                            <w:szCs w:val="24"/>
                            <w:lang w:val="en-GB"/>
                          </w:rPr>
                          <m:t>b</m:t>
                        </m:r>
                      </m:sub>
                    </m:sSub>
                    <m:r>
                      <w:rPr>
                        <w:rFonts w:ascii="Cambria Math" w:hAnsi="Cambria Math" w:cstheme="minorHAnsi"/>
                        <w:szCs w:val="24"/>
                        <w:lang w:val="en-GB"/>
                      </w:rPr>
                      <m:t xml:space="preserve"> </m:t>
                    </m:r>
                  </m:den>
                </m:f>
              </m:oMath>
            </m:oMathPara>
          </w:p>
        </w:tc>
        <w:tc>
          <w:tcPr>
            <w:tcW w:w="1418" w:type="dxa"/>
            <w:vAlign w:val="center"/>
          </w:tcPr>
          <w:p w14:paraId="54FF9CCE" w14:textId="36B46555" w:rsidR="007F0CD8" w:rsidRPr="00041684" w:rsidRDefault="007F0CD8" w:rsidP="00BA08E5">
            <w:pPr>
              <w:spacing w:line="360" w:lineRule="auto"/>
              <w:jc w:val="right"/>
              <w:rPr>
                <w:rFonts w:cstheme="minorHAnsi"/>
                <w:szCs w:val="24"/>
                <w:lang w:val="en-GB"/>
              </w:rPr>
            </w:pPr>
            <w:r w:rsidRPr="00041684">
              <w:rPr>
                <w:rFonts w:cstheme="minorHAnsi"/>
                <w:szCs w:val="24"/>
                <w:lang w:val="en-GB"/>
              </w:rPr>
              <w:t>(</w:t>
            </w:r>
            <w:r w:rsidR="00BA08E5">
              <w:rPr>
                <w:rFonts w:cstheme="minorHAnsi"/>
                <w:szCs w:val="24"/>
                <w:lang w:val="en-GB"/>
              </w:rPr>
              <w:t>4</w:t>
            </w:r>
            <w:r w:rsidRPr="00041684">
              <w:rPr>
                <w:rFonts w:cstheme="minorHAnsi"/>
                <w:szCs w:val="24"/>
                <w:lang w:val="en-GB"/>
              </w:rPr>
              <w:t>)</w:t>
            </w:r>
          </w:p>
        </w:tc>
      </w:tr>
    </w:tbl>
    <w:p w14:paraId="5EA2FFBB" w14:textId="1AF91C85" w:rsidR="007B64DD" w:rsidRDefault="00C51EF7" w:rsidP="00B54B01">
      <w:pPr>
        <w:spacing w:line="480" w:lineRule="auto"/>
        <w:rPr>
          <w:lang w:val="en-GB"/>
        </w:rPr>
      </w:pPr>
      <w:proofErr w:type="gramStart"/>
      <w:r>
        <w:rPr>
          <w:lang w:val="en-GB"/>
        </w:rPr>
        <w:t>where</w:t>
      </w:r>
      <w:proofErr w:type="gramEnd"/>
      <w:r w:rsidR="007B64DD">
        <w:rPr>
          <w:lang w:val="en-GB"/>
        </w:rPr>
        <w:t xml:space="preserve"> </w:t>
      </w:r>
      <w:proofErr w:type="spellStart"/>
      <w:r w:rsidRPr="00C51EF7">
        <w:rPr>
          <w:i/>
          <w:lang w:val="en-GB"/>
        </w:rPr>
        <w:t>RR</w:t>
      </w:r>
      <w:r w:rsidRPr="00C51EF7">
        <w:rPr>
          <w:i/>
          <w:vertAlign w:val="subscript"/>
          <w:lang w:val="en-GB"/>
        </w:rPr>
        <w:t>cf</w:t>
      </w:r>
      <w:proofErr w:type="spellEnd"/>
      <w:r w:rsidR="007B64DD">
        <w:rPr>
          <w:rFonts w:eastAsiaTheme="minorEastAsia"/>
          <w:szCs w:val="24"/>
          <w:lang w:val="en-GB"/>
        </w:rPr>
        <w:t xml:space="preserve"> and</w:t>
      </w:r>
      <w:r>
        <w:rPr>
          <w:rFonts w:eastAsiaTheme="minorEastAsia"/>
          <w:szCs w:val="24"/>
          <w:lang w:val="en-GB"/>
        </w:rPr>
        <w:t xml:space="preserve"> </w:t>
      </w:r>
      <w:proofErr w:type="spellStart"/>
      <w:r w:rsidRPr="00C51EF7">
        <w:rPr>
          <w:rFonts w:eastAsiaTheme="minorEastAsia"/>
          <w:i/>
          <w:szCs w:val="24"/>
          <w:lang w:val="en-GB"/>
        </w:rPr>
        <w:t>RR</w:t>
      </w:r>
      <w:r w:rsidRPr="00C51EF7">
        <w:rPr>
          <w:rFonts w:eastAsiaTheme="minorEastAsia"/>
          <w:i/>
          <w:szCs w:val="24"/>
          <w:vertAlign w:val="subscript"/>
          <w:lang w:val="en-GB"/>
        </w:rPr>
        <w:t>b</w:t>
      </w:r>
      <w:proofErr w:type="spellEnd"/>
      <w:r w:rsidR="007B64DD">
        <w:rPr>
          <w:rFonts w:eastAsiaTheme="minorEastAsia"/>
          <w:szCs w:val="24"/>
          <w:lang w:val="en-GB"/>
        </w:rPr>
        <w:t xml:space="preserve"> are</w:t>
      </w:r>
      <w:r w:rsidR="00D00116">
        <w:rPr>
          <w:rFonts w:eastAsiaTheme="minorEastAsia"/>
          <w:szCs w:val="24"/>
          <w:lang w:val="en-GB"/>
        </w:rPr>
        <w:t>, respectively,</w:t>
      </w:r>
      <w:r w:rsidR="007B64DD">
        <w:rPr>
          <w:rFonts w:eastAsiaTheme="minorEastAsia"/>
          <w:szCs w:val="24"/>
          <w:lang w:val="en-GB"/>
        </w:rPr>
        <w:t xml:space="preserve"> the relative risk values (see equation </w:t>
      </w:r>
      <w:r w:rsidR="000D3396">
        <w:rPr>
          <w:rFonts w:eastAsiaTheme="minorEastAsia"/>
          <w:szCs w:val="24"/>
          <w:lang w:val="en-GB"/>
        </w:rPr>
        <w:t>3</w:t>
      </w:r>
      <w:r w:rsidR="007B64DD">
        <w:rPr>
          <w:rFonts w:eastAsiaTheme="minorEastAsia"/>
          <w:szCs w:val="24"/>
          <w:lang w:val="en-GB"/>
        </w:rPr>
        <w:t xml:space="preserve">) for the concentrations of </w:t>
      </w:r>
      <w:r w:rsidR="00D00116">
        <w:rPr>
          <w:rFonts w:eastAsiaTheme="minorEastAsia"/>
          <w:szCs w:val="24"/>
          <w:lang w:val="en-GB"/>
        </w:rPr>
        <w:t>PM</w:t>
      </w:r>
      <w:r w:rsidR="00D00116" w:rsidRPr="0042228B">
        <w:rPr>
          <w:rFonts w:eastAsiaTheme="minorEastAsia"/>
          <w:szCs w:val="24"/>
          <w:vertAlign w:val="subscript"/>
          <w:lang w:val="en-GB"/>
        </w:rPr>
        <w:t>2.5</w:t>
      </w:r>
      <w:r w:rsidR="00915278">
        <w:rPr>
          <w:rFonts w:eastAsiaTheme="minorEastAsia"/>
          <w:i/>
          <w:szCs w:val="24"/>
          <w:vertAlign w:val="subscript"/>
          <w:lang w:val="en-GB"/>
        </w:rPr>
        <w:t xml:space="preserve">cf </w:t>
      </w:r>
      <w:r w:rsidR="00915278">
        <w:rPr>
          <w:rFonts w:eastAsiaTheme="minorEastAsia"/>
          <w:szCs w:val="24"/>
          <w:lang w:val="en-GB"/>
        </w:rPr>
        <w:t>and</w:t>
      </w:r>
      <w:r w:rsidR="00D00116">
        <w:rPr>
          <w:rFonts w:eastAsiaTheme="minorEastAsia"/>
          <w:szCs w:val="24"/>
          <w:lang w:val="en-GB"/>
        </w:rPr>
        <w:t xml:space="preserve"> PM</w:t>
      </w:r>
      <w:r w:rsidR="00D00116" w:rsidRPr="0042228B">
        <w:rPr>
          <w:rFonts w:eastAsiaTheme="minorEastAsia"/>
          <w:szCs w:val="24"/>
          <w:vertAlign w:val="subscript"/>
          <w:lang w:val="en-GB"/>
        </w:rPr>
        <w:t>2.5</w:t>
      </w:r>
      <w:r w:rsidR="00D00116">
        <w:rPr>
          <w:rFonts w:eastAsiaTheme="minorEastAsia"/>
          <w:i/>
          <w:szCs w:val="24"/>
          <w:vertAlign w:val="subscript"/>
          <w:lang w:val="en-GB"/>
        </w:rPr>
        <w:t>b</w:t>
      </w:r>
      <w:r w:rsidR="00D00116">
        <w:rPr>
          <w:rFonts w:eastAsiaTheme="minorEastAsia"/>
          <w:szCs w:val="24"/>
          <w:lang w:val="en-GB"/>
        </w:rPr>
        <w:t>; the latter</w:t>
      </w:r>
      <w:r w:rsidR="003136AA">
        <w:rPr>
          <w:rFonts w:eastAsiaTheme="minorEastAsia"/>
          <w:szCs w:val="24"/>
          <w:lang w:val="en-GB"/>
        </w:rPr>
        <w:t xml:space="preserve"> stands for </w:t>
      </w:r>
      <w:r w:rsidR="007B64DD">
        <w:rPr>
          <w:rFonts w:eastAsiaTheme="minorEastAsia"/>
          <w:szCs w:val="24"/>
          <w:lang w:val="en-GB"/>
        </w:rPr>
        <w:t>overall PM</w:t>
      </w:r>
      <w:r w:rsidR="007B64DD" w:rsidRPr="007B64DD">
        <w:rPr>
          <w:rFonts w:eastAsiaTheme="minorEastAsia"/>
          <w:szCs w:val="24"/>
          <w:vertAlign w:val="subscript"/>
          <w:lang w:val="en-GB"/>
        </w:rPr>
        <w:t>2.5</w:t>
      </w:r>
      <w:r w:rsidR="007B64DD">
        <w:rPr>
          <w:rFonts w:eastAsiaTheme="minorEastAsia"/>
          <w:szCs w:val="24"/>
          <w:lang w:val="en-GB"/>
        </w:rPr>
        <w:t xml:space="preserve"> concentrations</w:t>
      </w:r>
      <w:r w:rsidR="0042228B">
        <w:rPr>
          <w:rFonts w:eastAsiaTheme="minorEastAsia"/>
          <w:szCs w:val="24"/>
          <w:lang w:val="en-GB"/>
        </w:rPr>
        <w:t xml:space="preserve"> at the baseline</w:t>
      </w:r>
      <w:r w:rsidR="007B64DD">
        <w:rPr>
          <w:rFonts w:eastAsiaTheme="minorEastAsia"/>
          <w:szCs w:val="24"/>
          <w:lang w:val="en-GB"/>
        </w:rPr>
        <w:t>. For each city, we</w:t>
      </w:r>
      <w:r w:rsidR="008B0E82">
        <w:rPr>
          <w:rFonts w:eastAsiaTheme="minorEastAsia"/>
          <w:szCs w:val="24"/>
          <w:lang w:val="en-GB"/>
        </w:rPr>
        <w:t xml:space="preserve"> calculated </w:t>
      </w:r>
      <w:r w:rsidR="009E3DB0">
        <w:rPr>
          <w:rFonts w:eastAsiaTheme="minorEastAsia"/>
          <w:szCs w:val="24"/>
          <w:lang w:val="en-GB"/>
        </w:rPr>
        <w:t>PM</w:t>
      </w:r>
      <w:r w:rsidR="009E3DB0" w:rsidRPr="0042228B">
        <w:rPr>
          <w:rFonts w:eastAsiaTheme="minorEastAsia"/>
          <w:szCs w:val="24"/>
          <w:vertAlign w:val="subscript"/>
          <w:lang w:val="en-GB"/>
        </w:rPr>
        <w:t>2.5</w:t>
      </w:r>
      <w:r w:rsidR="009E3DB0">
        <w:rPr>
          <w:rFonts w:eastAsiaTheme="minorEastAsia"/>
          <w:i/>
          <w:szCs w:val="24"/>
          <w:vertAlign w:val="subscript"/>
          <w:lang w:val="en-GB"/>
        </w:rPr>
        <w:t>b</w:t>
      </w:r>
      <w:r w:rsidR="008B0E82">
        <w:rPr>
          <w:rFonts w:eastAsiaTheme="minorEastAsia"/>
          <w:szCs w:val="24"/>
          <w:lang w:val="en-GB"/>
        </w:rPr>
        <w:t xml:space="preserve"> as the</w:t>
      </w:r>
      <w:r w:rsidR="007B64DD">
        <w:rPr>
          <w:rFonts w:eastAsiaTheme="minorEastAsia"/>
          <w:szCs w:val="24"/>
          <w:lang w:val="en-GB"/>
        </w:rPr>
        <w:t xml:space="preserve"> </w:t>
      </w:r>
      <w:r w:rsidR="0042228B">
        <w:rPr>
          <w:rFonts w:eastAsiaTheme="minorEastAsia"/>
          <w:szCs w:val="24"/>
          <w:lang w:val="en-GB"/>
        </w:rPr>
        <w:t>mean</w:t>
      </w:r>
      <w:r w:rsidR="007B64DD">
        <w:rPr>
          <w:rFonts w:eastAsiaTheme="minorEastAsia"/>
          <w:szCs w:val="24"/>
          <w:lang w:val="en-GB"/>
        </w:rPr>
        <w:t xml:space="preserve"> value of the posterior </w:t>
      </w:r>
      <w:r w:rsidR="00367445">
        <w:rPr>
          <w:rFonts w:eastAsiaTheme="minorEastAsia"/>
          <w:szCs w:val="24"/>
          <w:lang w:val="en-GB"/>
        </w:rPr>
        <w:t>densities</w:t>
      </w:r>
      <w:r w:rsidR="007B64DD">
        <w:rPr>
          <w:rFonts w:eastAsiaTheme="minorEastAsia"/>
          <w:szCs w:val="24"/>
          <w:lang w:val="en-GB"/>
        </w:rPr>
        <w:t xml:space="preserve"> o</w:t>
      </w:r>
      <w:r w:rsidR="008B0E82">
        <w:rPr>
          <w:rFonts w:eastAsiaTheme="minorEastAsia"/>
          <w:szCs w:val="24"/>
          <w:lang w:val="en-GB"/>
        </w:rPr>
        <w:t>f overall PM</w:t>
      </w:r>
      <w:r w:rsidR="008B0E82" w:rsidRPr="0042228B">
        <w:rPr>
          <w:rFonts w:eastAsiaTheme="minorEastAsia"/>
          <w:szCs w:val="24"/>
          <w:vertAlign w:val="subscript"/>
          <w:lang w:val="en-GB"/>
        </w:rPr>
        <w:t>2.5</w:t>
      </w:r>
      <w:r w:rsidR="008B0E82">
        <w:rPr>
          <w:rFonts w:eastAsiaTheme="minorEastAsia"/>
          <w:szCs w:val="24"/>
          <w:lang w:val="en-GB"/>
        </w:rPr>
        <w:t xml:space="preserve"> concentrations</w:t>
      </w:r>
      <w:r w:rsidR="00FE3DC5">
        <w:rPr>
          <w:rFonts w:eastAsiaTheme="minorEastAsia"/>
          <w:szCs w:val="24"/>
          <w:lang w:val="en-GB"/>
        </w:rPr>
        <w:t>, obtained from our meta-regression analysis</w:t>
      </w:r>
      <w:r w:rsidR="008B0E82">
        <w:rPr>
          <w:rFonts w:eastAsiaTheme="minorEastAsia"/>
          <w:szCs w:val="24"/>
          <w:lang w:val="en-GB"/>
        </w:rPr>
        <w:t>. We calculated</w:t>
      </w:r>
      <w:r w:rsidR="007B64DD">
        <w:rPr>
          <w:rFonts w:eastAsiaTheme="minorEastAsia"/>
          <w:szCs w:val="24"/>
          <w:lang w:val="en-GB"/>
        </w:rPr>
        <w:t xml:space="preserve"> </w:t>
      </w:r>
      <w:r w:rsidR="00C334A5">
        <w:rPr>
          <w:rFonts w:eastAsiaTheme="minorEastAsia"/>
          <w:szCs w:val="24"/>
          <w:lang w:val="en-GB"/>
        </w:rPr>
        <w:t>PM</w:t>
      </w:r>
      <w:r w:rsidR="00C334A5" w:rsidRPr="0042228B">
        <w:rPr>
          <w:rFonts w:eastAsiaTheme="minorEastAsia"/>
          <w:szCs w:val="24"/>
          <w:vertAlign w:val="subscript"/>
          <w:lang w:val="en-GB"/>
        </w:rPr>
        <w:t>2.5</w:t>
      </w:r>
      <w:r w:rsidR="00C334A5">
        <w:rPr>
          <w:rFonts w:eastAsiaTheme="minorEastAsia"/>
          <w:i/>
          <w:szCs w:val="24"/>
          <w:vertAlign w:val="subscript"/>
          <w:lang w:val="en-GB"/>
        </w:rPr>
        <w:t>cf</w:t>
      </w:r>
      <w:r w:rsidR="00C334A5" w:rsidRPr="00975932">
        <w:rPr>
          <w:rFonts w:eastAsiaTheme="minorEastAsia"/>
          <w:szCs w:val="24"/>
          <w:lang w:val="en-GB"/>
        </w:rPr>
        <w:t xml:space="preserve"> </w:t>
      </w:r>
      <w:r w:rsidR="008B0E82">
        <w:rPr>
          <w:rFonts w:eastAsiaTheme="minorEastAsia"/>
          <w:szCs w:val="24"/>
          <w:lang w:val="en-GB"/>
        </w:rPr>
        <w:t>a</w:t>
      </w:r>
      <w:r w:rsidR="007B64DD">
        <w:rPr>
          <w:rFonts w:eastAsiaTheme="minorEastAsia"/>
          <w:szCs w:val="24"/>
          <w:lang w:val="en-GB"/>
        </w:rPr>
        <w:t xml:space="preserve">s the difference between the </w:t>
      </w:r>
      <w:r w:rsidR="0042228B">
        <w:rPr>
          <w:rFonts w:eastAsiaTheme="minorEastAsia"/>
          <w:szCs w:val="24"/>
          <w:lang w:val="en-GB"/>
        </w:rPr>
        <w:t>mean</w:t>
      </w:r>
      <w:r w:rsidR="007B64DD">
        <w:rPr>
          <w:rFonts w:eastAsiaTheme="minorEastAsia"/>
          <w:szCs w:val="24"/>
          <w:lang w:val="en-GB"/>
        </w:rPr>
        <w:t xml:space="preserve"> values of the posterior </w:t>
      </w:r>
      <w:r w:rsidR="00367445">
        <w:rPr>
          <w:rFonts w:eastAsiaTheme="minorEastAsia"/>
          <w:szCs w:val="24"/>
          <w:lang w:val="en-GB"/>
        </w:rPr>
        <w:t>densities</w:t>
      </w:r>
      <w:r w:rsidR="007B64DD">
        <w:rPr>
          <w:rFonts w:eastAsiaTheme="minorEastAsia"/>
          <w:szCs w:val="24"/>
          <w:lang w:val="en-GB"/>
        </w:rPr>
        <w:t xml:space="preserve"> of overall and traffic-related PM</w:t>
      </w:r>
      <w:r w:rsidR="007B64DD" w:rsidRPr="008B0E82">
        <w:rPr>
          <w:rFonts w:eastAsiaTheme="minorEastAsia"/>
          <w:szCs w:val="24"/>
          <w:vertAlign w:val="subscript"/>
          <w:lang w:val="en-GB"/>
        </w:rPr>
        <w:t>2.5</w:t>
      </w:r>
      <w:r w:rsidR="007B64DD">
        <w:rPr>
          <w:rFonts w:eastAsiaTheme="minorEastAsia"/>
          <w:szCs w:val="24"/>
          <w:lang w:val="en-GB"/>
        </w:rPr>
        <w:t xml:space="preserve">. </w:t>
      </w:r>
      <w:r w:rsidR="000D3396">
        <w:rPr>
          <w:rFonts w:eastAsiaTheme="minorEastAsia"/>
          <w:szCs w:val="24"/>
          <w:lang w:val="en-GB"/>
        </w:rPr>
        <w:t>Lastly</w:t>
      </w:r>
      <w:r w:rsidR="008B0E82">
        <w:rPr>
          <w:rFonts w:eastAsiaTheme="minorEastAsia"/>
          <w:szCs w:val="24"/>
          <w:lang w:val="en-GB"/>
        </w:rPr>
        <w:t>, using the pair of these concentrations, for each city, w</w:t>
      </w:r>
      <w:r w:rsidR="007B64DD">
        <w:rPr>
          <w:rFonts w:eastAsiaTheme="minorEastAsia"/>
          <w:szCs w:val="24"/>
          <w:lang w:val="en-GB"/>
        </w:rPr>
        <w:t xml:space="preserve">e calculated PAF for each of the 1000 iterations of the parameters in </w:t>
      </w:r>
      <w:r w:rsidR="000D3396">
        <w:rPr>
          <w:rFonts w:eastAsiaTheme="minorEastAsia"/>
          <w:szCs w:val="24"/>
          <w:lang w:val="en-GB"/>
        </w:rPr>
        <w:t xml:space="preserve">the </w:t>
      </w:r>
      <w:r w:rsidR="007B64DD">
        <w:rPr>
          <w:rFonts w:eastAsiaTheme="minorEastAsia"/>
          <w:szCs w:val="24"/>
          <w:lang w:val="en-GB"/>
        </w:rPr>
        <w:t>IER functions</w:t>
      </w:r>
      <w:r w:rsidR="0042228B">
        <w:rPr>
          <w:rFonts w:eastAsiaTheme="minorEastAsia"/>
          <w:szCs w:val="24"/>
          <w:lang w:val="en-GB"/>
        </w:rPr>
        <w:t xml:space="preserve">, and we present </w:t>
      </w:r>
      <w:r w:rsidR="00915278">
        <w:rPr>
          <w:rFonts w:eastAsiaTheme="minorEastAsia"/>
          <w:szCs w:val="24"/>
          <w:lang w:val="en-GB"/>
        </w:rPr>
        <w:t xml:space="preserve">the </w:t>
      </w:r>
      <w:r w:rsidR="0042228B">
        <w:rPr>
          <w:rFonts w:eastAsiaTheme="minorEastAsia"/>
          <w:szCs w:val="24"/>
          <w:lang w:val="en-GB"/>
        </w:rPr>
        <w:t>mean PAF of those iterations.</w:t>
      </w:r>
      <w:r w:rsidR="007B64DD">
        <w:rPr>
          <w:rFonts w:eastAsiaTheme="minorEastAsia"/>
          <w:szCs w:val="24"/>
          <w:lang w:val="en-GB"/>
        </w:rPr>
        <w:t xml:space="preserve"> </w:t>
      </w:r>
    </w:p>
    <w:p w14:paraId="105E4B7D" w14:textId="2149545B" w:rsidR="003E30F4" w:rsidRPr="00041684" w:rsidRDefault="006644F3" w:rsidP="00B54B01">
      <w:pPr>
        <w:pStyle w:val="Heading1"/>
        <w:spacing w:line="480" w:lineRule="auto"/>
        <w:rPr>
          <w:rFonts w:cstheme="minorHAnsi"/>
          <w:color w:val="auto"/>
          <w:szCs w:val="24"/>
          <w:lang w:val="en-GB"/>
        </w:rPr>
      </w:pPr>
      <w:r w:rsidRPr="00041684">
        <w:rPr>
          <w:rFonts w:cstheme="minorHAnsi"/>
          <w:color w:val="auto"/>
          <w:szCs w:val="24"/>
          <w:lang w:val="en-GB"/>
        </w:rPr>
        <w:t>Results</w:t>
      </w:r>
    </w:p>
    <w:p w14:paraId="5100C605" w14:textId="335434E6" w:rsidR="00413460" w:rsidRDefault="00255BDB" w:rsidP="00B54B01">
      <w:pPr>
        <w:spacing w:line="480" w:lineRule="auto"/>
        <w:rPr>
          <w:lang w:val="en-GB"/>
        </w:rPr>
      </w:pPr>
      <w:r w:rsidRPr="00CB2826">
        <w:rPr>
          <w:lang w:val="en-GB"/>
        </w:rPr>
        <w:t xml:space="preserve">The results relating to the estimated </w:t>
      </w:r>
      <w:r w:rsidR="003C05F2" w:rsidRPr="00CB2826">
        <w:rPr>
          <w:lang w:val="en-GB"/>
        </w:rPr>
        <w:t>posterior densities of</w:t>
      </w:r>
      <w:r w:rsidRPr="00CB2826">
        <w:rPr>
          <w:lang w:val="en-GB"/>
        </w:rPr>
        <w:t xml:space="preserve"> </w:t>
      </w:r>
      <w:r w:rsidR="00BD7A46" w:rsidRPr="00CB2826">
        <w:rPr>
          <w:lang w:val="en-GB"/>
        </w:rPr>
        <w:t>PM</w:t>
      </w:r>
      <w:r w:rsidR="00BD7A46" w:rsidRPr="00CB2826">
        <w:rPr>
          <w:vertAlign w:val="subscript"/>
          <w:lang w:val="en-GB"/>
        </w:rPr>
        <w:t>2.5</w:t>
      </w:r>
      <w:r w:rsidR="00BD7A46" w:rsidRPr="00CB2826">
        <w:rPr>
          <w:lang w:val="en-GB"/>
        </w:rPr>
        <w:t xml:space="preserve"> </w:t>
      </w:r>
      <w:r w:rsidRPr="00CB2826">
        <w:rPr>
          <w:lang w:val="en-GB"/>
        </w:rPr>
        <w:t xml:space="preserve">for </w:t>
      </w:r>
      <w:r w:rsidR="00CB2826" w:rsidRPr="00CB2826">
        <w:rPr>
          <w:lang w:val="en-GB"/>
        </w:rPr>
        <w:t>the</w:t>
      </w:r>
      <w:r w:rsidRPr="00CB2826">
        <w:rPr>
          <w:lang w:val="en-GB"/>
        </w:rPr>
        <w:t xml:space="preserve"> cities</w:t>
      </w:r>
      <w:r w:rsidR="00CB2826" w:rsidRPr="00CB2826">
        <w:rPr>
          <w:lang w:val="en-GB"/>
        </w:rPr>
        <w:t xml:space="preserve"> included in our study</w:t>
      </w:r>
      <w:r w:rsidRPr="00CB2826">
        <w:rPr>
          <w:lang w:val="en-GB"/>
        </w:rPr>
        <w:t xml:space="preserve"> are reported </w:t>
      </w:r>
      <w:r w:rsidR="00385B58" w:rsidRPr="00CB2826">
        <w:rPr>
          <w:lang w:val="en-GB"/>
        </w:rPr>
        <w:t xml:space="preserve">in </w:t>
      </w:r>
      <w:r w:rsidR="000C724F" w:rsidRPr="00CB2826">
        <w:rPr>
          <w:lang w:val="en-GB"/>
        </w:rPr>
        <w:t xml:space="preserve">the </w:t>
      </w:r>
      <w:r w:rsidR="00385B58" w:rsidRPr="00CB2826">
        <w:rPr>
          <w:lang w:val="en-GB"/>
        </w:rPr>
        <w:t>supplementary material</w:t>
      </w:r>
      <w:r w:rsidR="00CB2826" w:rsidRPr="00CB2826">
        <w:rPr>
          <w:lang w:val="en-GB"/>
        </w:rPr>
        <w:t xml:space="preserve"> (Tables C-E)</w:t>
      </w:r>
      <w:r w:rsidRPr="00CB2826">
        <w:rPr>
          <w:lang w:val="en-GB"/>
        </w:rPr>
        <w:t>.</w:t>
      </w:r>
      <w:r w:rsidR="002837FF" w:rsidRPr="00CB2826">
        <w:rPr>
          <w:lang w:val="en-GB"/>
        </w:rPr>
        <w:t xml:space="preserve"> Note that to investigate robustness of the</w:t>
      </w:r>
      <w:r w:rsidR="002837FF">
        <w:rPr>
          <w:lang w:val="en-GB"/>
        </w:rPr>
        <w:t xml:space="preserve"> multivariate normal density assumption</w:t>
      </w:r>
      <w:r w:rsidR="00646278">
        <w:rPr>
          <w:lang w:val="en-GB"/>
        </w:rPr>
        <w:t xml:space="preserve"> in (1)</w:t>
      </w:r>
      <w:r w:rsidR="002837FF">
        <w:rPr>
          <w:lang w:val="en-GB"/>
        </w:rPr>
        <w:t>, we used a scale mixing approach that can addres</w:t>
      </w:r>
      <w:r w:rsidR="00646278">
        <w:rPr>
          <w:lang w:val="en-GB"/>
        </w:rPr>
        <w:t>s skewness in the data;</w:t>
      </w:r>
      <w:r w:rsidR="002837FF">
        <w:rPr>
          <w:lang w:val="en-GB"/>
        </w:rPr>
        <w:t xml:space="preserve"> this confirmed the suitability of our assumption.</w:t>
      </w:r>
    </w:p>
    <w:p w14:paraId="43184133" w14:textId="01792557" w:rsidR="00F47392" w:rsidRPr="00041684" w:rsidRDefault="00367445" w:rsidP="00EC1474">
      <w:pPr>
        <w:pStyle w:val="Heading5"/>
        <w:spacing w:line="360" w:lineRule="auto"/>
        <w:rPr>
          <w:rFonts w:cstheme="minorHAnsi"/>
          <w:color w:val="auto"/>
          <w:lang w:val="en-GB"/>
        </w:rPr>
      </w:pPr>
      <w:r>
        <w:rPr>
          <w:rFonts w:cstheme="minorHAnsi"/>
          <w:color w:val="auto"/>
          <w:lang w:val="en-GB"/>
        </w:rPr>
        <w:t xml:space="preserve">Posterior </w:t>
      </w:r>
      <w:r w:rsidR="00846AAC">
        <w:rPr>
          <w:rFonts w:cstheme="minorHAnsi"/>
          <w:color w:val="auto"/>
          <w:lang w:val="en-GB"/>
        </w:rPr>
        <w:t xml:space="preserve">estimates </w:t>
      </w:r>
      <w:r w:rsidR="006B6B1D">
        <w:rPr>
          <w:rFonts w:cstheme="minorHAnsi"/>
          <w:color w:val="auto"/>
          <w:lang w:val="en-GB"/>
        </w:rPr>
        <w:t>of the m</w:t>
      </w:r>
      <w:r w:rsidR="003D7B1E" w:rsidRPr="00041684">
        <w:rPr>
          <w:rFonts w:cstheme="minorHAnsi"/>
          <w:color w:val="auto"/>
          <w:lang w:val="en-GB"/>
        </w:rPr>
        <w:t>eta-regression</w:t>
      </w:r>
      <w:r w:rsidR="006B6B1D">
        <w:rPr>
          <w:rFonts w:cstheme="minorHAnsi"/>
          <w:color w:val="auto"/>
          <w:lang w:val="en-GB"/>
        </w:rPr>
        <w:t xml:space="preserve"> coefficients</w:t>
      </w:r>
    </w:p>
    <w:p w14:paraId="1179805A" w14:textId="64F9CEC0" w:rsidR="00413460" w:rsidRDefault="00413460" w:rsidP="00B54B01">
      <w:pPr>
        <w:spacing w:line="480" w:lineRule="auto"/>
        <w:rPr>
          <w:lang w:val="en-GB"/>
        </w:rPr>
      </w:pPr>
      <w:r w:rsidRPr="00041684">
        <w:rPr>
          <w:lang w:val="en-GB"/>
        </w:rPr>
        <w:t xml:space="preserve">As mentioned previously, we considered variables available in the </w:t>
      </w:r>
      <w:r w:rsidR="007F7D40">
        <w:rPr>
          <w:lang w:val="en-GB"/>
        </w:rPr>
        <w:t xml:space="preserve">WHO </w:t>
      </w:r>
      <w:r w:rsidRPr="00041684">
        <w:rPr>
          <w:lang w:val="en-GB"/>
        </w:rPr>
        <w:t>data</w:t>
      </w:r>
      <w:r w:rsidR="007F7D40">
        <w:rPr>
          <w:lang w:val="en-GB"/>
        </w:rPr>
        <w:t>base</w:t>
      </w:r>
      <w:r w:rsidRPr="00041684">
        <w:rPr>
          <w:lang w:val="en-GB"/>
        </w:rPr>
        <w:t xml:space="preserve"> to develop our models. Through an exploratory data analysis</w:t>
      </w:r>
      <w:r w:rsidR="00D111F0" w:rsidRPr="00041684">
        <w:rPr>
          <w:lang w:val="en-GB"/>
        </w:rPr>
        <w:t>,</w:t>
      </w:r>
      <w:r w:rsidRPr="00041684">
        <w:rPr>
          <w:lang w:val="en-GB"/>
        </w:rPr>
        <w:t xml:space="preserve"> we noticed a relatively significant difference between measurements reported by studies published before 2005 and those published after 2005 with respect to traffic-related PM</w:t>
      </w:r>
      <w:r w:rsidR="002D6685" w:rsidRPr="00041684">
        <w:rPr>
          <w:vertAlign w:val="subscript"/>
          <w:lang w:val="en-GB"/>
        </w:rPr>
        <w:t>2.5</w:t>
      </w:r>
      <w:r w:rsidR="00D111F0" w:rsidRPr="00041684">
        <w:rPr>
          <w:lang w:val="en-GB"/>
        </w:rPr>
        <w:t xml:space="preserve"> concentrations</w:t>
      </w:r>
      <w:r w:rsidRPr="00041684">
        <w:rPr>
          <w:lang w:val="en-GB"/>
        </w:rPr>
        <w:t xml:space="preserve">. </w:t>
      </w:r>
      <w:r w:rsidR="000B0F0C">
        <w:rPr>
          <w:lang w:val="en-GB"/>
        </w:rPr>
        <w:t xml:space="preserve">This is in accordance with </w:t>
      </w:r>
      <w:r w:rsidR="005C3B0E">
        <w:rPr>
          <w:lang w:val="en-GB"/>
        </w:rPr>
        <w:fldChar w:fldCharType="begin" w:fldLock="1"/>
      </w:r>
      <w:r w:rsidR="005C3B0E">
        <w:rPr>
          <w:lang w:val="en-GB"/>
        </w:rPr>
        <w:instrText>ADDIN CSL_CITATION {"citationItems":[{"id":"ITEM-1","itemData":{"DOI":"10.1016/j.envint.2020.105800","ISSN":"18736750","PMID":"32474298","abstract":"Quantifying traffic contribution to air pollution in urban settings is required to inform traffic management strategies and environmental policies that aim at improving air quality. Assessments and comparative analyses across multiple urban areas are challenged by the lack of datasets and methods available for global applications. In this study, we quantify the traffic contribution to particulate matter concentration in multiple cities worldwide by synthesising 155 previous studies reported in the World Health Organization (WHO)’s air pollution source apportionment data for PM10 and PM2.5. We employed a Bayesian multilevel meta-regression that accounts for uncertainties and captures both within- and between-study variations (in estimation methods, study protocols, etc.) through study-specific and location-specific explanatory variables. The final sample analysed in this paper covers 169 cities worldwide. Based on our analysis, traffic contribution to air pollution (particulate matter) varies from 5% to 61% in cities worldwide, with an average of 27%. We found that variability in the traffic contribution estimates reported worldwide can be explained by the region of study, publication year, PM size fraction, and population. Specifically, traffic contribution to air pollution in cities located in Europe, North America, or Oceania is on average 36% lower relative to the rest of the world. Traffic contribution is 28% lower among studies published after 2005 than those published on or before 2005. Traffic contribution is on average 24% lower among cities with less than 500,000 inhabitants and 19% higher when estimated based on PM10 relative to PM2.5. This quantitative summary overcomes challenges in the data and provides useful information for health impact modellers and decision-makers to assess impacts of traffic reduction policies.","author":[{"dropping-particle":"","family":"Heydari","given":"Shahram","non-dropping-particle":"","parse-names":false,"suffix":""},{"dropping-particle":"","family":"Tainio","given":"Marko","non-dropping-particle":"","parse-names":false,"suffix":""},{"dropping-particle":"","family":"Woodcock","given":"James","non-dropping-particle":"","parse-names":false,"suffix":""},{"dropping-particle":"","family":"Nazelle","given":"Audrey","non-dropping-particle":"de","parse-names":false,"suffix":""}],"container-title":"Environment International","id":"ITEM-1","issue":"May","issued":{"date-parts":[["2020"]]},"page":"105800","publisher":"Elsevier","title":"Estimating traffic contribution to particulate matter concentration in urban areas using a multilevel Bayesian meta-regression approach","type":"article-journal","volume":"141"},"uris":["http://www.mendeley.com/documents/?uuid=9ab589d6-d87a-4bad-830d-21582bc2b457"]}],"mendeley":{"formattedCitation":"[19]","plainTextFormattedCitation":"[19]","previouslyFormattedCitation":"[19]"},"properties":{"noteIndex":0},"schema":"https://github.com/citation-style-language/schema/raw/master/csl-citation.json"}</w:instrText>
      </w:r>
      <w:r w:rsidR="005C3B0E">
        <w:rPr>
          <w:lang w:val="en-GB"/>
        </w:rPr>
        <w:fldChar w:fldCharType="separate"/>
      </w:r>
      <w:r w:rsidR="005C3B0E" w:rsidRPr="005C3B0E">
        <w:rPr>
          <w:noProof/>
          <w:lang w:val="en-GB"/>
        </w:rPr>
        <w:t>[19]</w:t>
      </w:r>
      <w:r w:rsidR="005C3B0E">
        <w:rPr>
          <w:lang w:val="en-GB"/>
        </w:rPr>
        <w:fldChar w:fldCharType="end"/>
      </w:r>
      <w:r w:rsidR="000B0F0C">
        <w:rPr>
          <w:lang w:val="en-GB"/>
        </w:rPr>
        <w:t xml:space="preserve">. </w:t>
      </w:r>
      <w:r w:rsidRPr="00041684">
        <w:rPr>
          <w:lang w:val="en-GB"/>
        </w:rPr>
        <w:t>We therefore created a categorical variable for publication year with the aim of capturing the above difference</w:t>
      </w:r>
      <w:r w:rsidR="00AE43E9" w:rsidRPr="00041684">
        <w:rPr>
          <w:lang w:val="en-GB"/>
        </w:rPr>
        <w:t xml:space="preserve"> </w:t>
      </w:r>
      <w:r w:rsidR="00AE43E9" w:rsidRPr="00041684">
        <w:rPr>
          <w:lang w:val="en-GB"/>
        </w:rPr>
        <w:lastRenderedPageBreak/>
        <w:t>in the model</w:t>
      </w:r>
      <w:r w:rsidRPr="00041684">
        <w:rPr>
          <w:lang w:val="en-GB"/>
        </w:rPr>
        <w:t xml:space="preserve">. </w:t>
      </w:r>
      <w:r w:rsidR="00BF4F11" w:rsidRPr="00041684">
        <w:rPr>
          <w:lang w:val="en-GB"/>
        </w:rPr>
        <w:t>Also, we created several categorical variables to include the location of studies in the models</w:t>
      </w:r>
      <w:r w:rsidR="00AE43E9" w:rsidRPr="00041684">
        <w:rPr>
          <w:lang w:val="en-GB"/>
        </w:rPr>
        <w:t>, considering different possibilities and combinations of regions</w:t>
      </w:r>
      <w:r w:rsidR="00027D77">
        <w:rPr>
          <w:lang w:val="en-GB"/>
        </w:rPr>
        <w:t xml:space="preserve"> according to geographic proximity, income</w:t>
      </w:r>
      <w:r w:rsidR="00EE5B5A">
        <w:rPr>
          <w:lang w:val="en-GB"/>
        </w:rPr>
        <w:t>, and classifications reported by</w:t>
      </w:r>
      <w:r w:rsidR="00027D77">
        <w:rPr>
          <w:lang w:val="en-GB"/>
        </w:rPr>
        <w:t xml:space="preserve"> [17] and [18]</w:t>
      </w:r>
      <w:r w:rsidR="00BF4F11" w:rsidRPr="00041684">
        <w:rPr>
          <w:lang w:val="en-GB"/>
        </w:rPr>
        <w:t xml:space="preserve">. The </w:t>
      </w:r>
      <w:r w:rsidR="00D5142F" w:rsidRPr="00041684">
        <w:rPr>
          <w:lang w:val="en-GB"/>
        </w:rPr>
        <w:t>final location</w:t>
      </w:r>
      <w:r w:rsidR="00BF4F11" w:rsidRPr="00041684">
        <w:rPr>
          <w:lang w:val="en-GB"/>
        </w:rPr>
        <w:t xml:space="preserve"> variable ha</w:t>
      </w:r>
      <w:r w:rsidR="00D5142F" w:rsidRPr="00041684">
        <w:rPr>
          <w:lang w:val="en-GB"/>
        </w:rPr>
        <w:t>d</w:t>
      </w:r>
      <w:r w:rsidR="00BF4F11" w:rsidRPr="00041684">
        <w:rPr>
          <w:lang w:val="en-GB"/>
        </w:rPr>
        <w:t xml:space="preserve"> </w:t>
      </w:r>
      <w:r w:rsidR="000B0F0C">
        <w:rPr>
          <w:lang w:val="en-GB"/>
        </w:rPr>
        <w:t>four</w:t>
      </w:r>
      <w:r w:rsidR="00BF4F11" w:rsidRPr="00041684">
        <w:rPr>
          <w:lang w:val="en-GB"/>
        </w:rPr>
        <w:t xml:space="preserve"> categories: </w:t>
      </w:r>
      <w:r w:rsidR="000B0F0C">
        <w:rPr>
          <w:lang w:val="en-GB"/>
        </w:rPr>
        <w:t xml:space="preserve">(1) </w:t>
      </w:r>
      <w:r w:rsidR="00BF4F11" w:rsidRPr="00041684">
        <w:rPr>
          <w:lang w:val="en-GB"/>
        </w:rPr>
        <w:t>North America</w:t>
      </w:r>
      <w:r w:rsidR="00634706">
        <w:rPr>
          <w:lang w:val="en-GB"/>
        </w:rPr>
        <w:t>,</w:t>
      </w:r>
      <w:r w:rsidR="00BF4F11" w:rsidRPr="00041684">
        <w:rPr>
          <w:lang w:val="en-GB"/>
        </w:rPr>
        <w:t xml:space="preserve"> Oceania</w:t>
      </w:r>
      <w:r w:rsidR="00634706">
        <w:rPr>
          <w:lang w:val="en-GB"/>
        </w:rPr>
        <w:t xml:space="preserve"> or Japan;</w:t>
      </w:r>
      <w:r w:rsidR="00BF4F11" w:rsidRPr="00041684">
        <w:rPr>
          <w:lang w:val="en-GB"/>
        </w:rPr>
        <w:t xml:space="preserve"> </w:t>
      </w:r>
      <w:r w:rsidR="000B0F0C">
        <w:rPr>
          <w:lang w:val="en-GB"/>
        </w:rPr>
        <w:t xml:space="preserve">(2) </w:t>
      </w:r>
      <w:r w:rsidR="00BF4F11" w:rsidRPr="00041684">
        <w:rPr>
          <w:lang w:val="en-GB"/>
        </w:rPr>
        <w:t>North Western or Western Europe</w:t>
      </w:r>
      <w:r w:rsidR="00634706">
        <w:rPr>
          <w:lang w:val="en-GB"/>
        </w:rPr>
        <w:t>;</w:t>
      </w:r>
      <w:r w:rsidR="00BF4F11" w:rsidRPr="00041684">
        <w:rPr>
          <w:lang w:val="en-GB"/>
        </w:rPr>
        <w:t xml:space="preserve"> </w:t>
      </w:r>
      <w:r w:rsidR="000B0F0C">
        <w:rPr>
          <w:lang w:val="en-GB"/>
        </w:rPr>
        <w:t xml:space="preserve">(3) </w:t>
      </w:r>
      <w:r w:rsidR="00027D77">
        <w:rPr>
          <w:lang w:val="en-GB"/>
        </w:rPr>
        <w:t xml:space="preserve">the </w:t>
      </w:r>
      <w:r w:rsidR="00BF4F11" w:rsidRPr="00041684">
        <w:rPr>
          <w:lang w:val="en-GB"/>
        </w:rPr>
        <w:t>rest of Europe</w:t>
      </w:r>
      <w:r w:rsidR="00634706">
        <w:rPr>
          <w:lang w:val="en-GB"/>
        </w:rPr>
        <w:t>;</w:t>
      </w:r>
      <w:r w:rsidR="00BF4F11" w:rsidRPr="00041684">
        <w:rPr>
          <w:lang w:val="en-GB"/>
        </w:rPr>
        <w:t xml:space="preserve"> and </w:t>
      </w:r>
      <w:r w:rsidR="000B0F0C">
        <w:rPr>
          <w:lang w:val="en-GB"/>
        </w:rPr>
        <w:t xml:space="preserve">(4) </w:t>
      </w:r>
      <w:r w:rsidR="00027D77">
        <w:rPr>
          <w:lang w:val="en-GB"/>
        </w:rPr>
        <w:t xml:space="preserve">the </w:t>
      </w:r>
      <w:r w:rsidR="00BF4F11" w:rsidRPr="00041684">
        <w:rPr>
          <w:lang w:val="en-GB"/>
        </w:rPr>
        <w:t>rest of the world.</w:t>
      </w:r>
      <w:r w:rsidR="00D43797" w:rsidRPr="00041684">
        <w:rPr>
          <w:lang w:val="en-GB"/>
        </w:rPr>
        <w:t xml:space="preserve"> </w:t>
      </w:r>
      <w:r w:rsidR="002A628F">
        <w:rPr>
          <w:lang w:val="en-GB"/>
        </w:rPr>
        <w:t>Japan being a high</w:t>
      </w:r>
      <w:r w:rsidR="00486036">
        <w:rPr>
          <w:lang w:val="en-GB"/>
        </w:rPr>
        <w:t>-</w:t>
      </w:r>
      <w:r w:rsidR="002A628F">
        <w:rPr>
          <w:lang w:val="en-GB"/>
        </w:rPr>
        <w:t>income country and having PM</w:t>
      </w:r>
      <w:r w:rsidR="002A628F" w:rsidRPr="00486036">
        <w:rPr>
          <w:vertAlign w:val="subscript"/>
          <w:lang w:val="en-GB"/>
        </w:rPr>
        <w:t>2.5</w:t>
      </w:r>
      <w:r w:rsidR="002A628F">
        <w:rPr>
          <w:lang w:val="en-GB"/>
        </w:rPr>
        <w:t xml:space="preserve"> </w:t>
      </w:r>
      <w:r w:rsidR="0019205A">
        <w:rPr>
          <w:lang w:val="en-GB"/>
        </w:rPr>
        <w:t xml:space="preserve">concentrations </w:t>
      </w:r>
      <w:r w:rsidR="002A628F">
        <w:rPr>
          <w:lang w:val="en-GB"/>
        </w:rPr>
        <w:t xml:space="preserve">similar to North America and Oceania was included in the first category mentioned above. </w:t>
      </w:r>
      <w:r w:rsidR="00D43797" w:rsidRPr="00041684">
        <w:rPr>
          <w:lang w:val="en-GB"/>
        </w:rPr>
        <w:t>Table 3 reports the</w:t>
      </w:r>
      <w:r w:rsidR="00F37436" w:rsidRPr="00041684">
        <w:rPr>
          <w:lang w:val="en-GB"/>
        </w:rPr>
        <w:t xml:space="preserve"> posterior summary of the</w:t>
      </w:r>
      <w:r w:rsidR="001975F2" w:rsidRPr="00041684">
        <w:rPr>
          <w:lang w:val="en-GB"/>
        </w:rPr>
        <w:t xml:space="preserve"> estimated regression</w:t>
      </w:r>
      <w:r w:rsidR="00D43797" w:rsidRPr="00041684">
        <w:rPr>
          <w:lang w:val="en-GB"/>
        </w:rPr>
        <w:t xml:space="preserve"> coefficients. </w:t>
      </w:r>
    </w:p>
    <w:p w14:paraId="29552BFB" w14:textId="4CB9F06A" w:rsidR="00BE515E" w:rsidRPr="00041684" w:rsidRDefault="00BE515E" w:rsidP="00EC1474">
      <w:pPr>
        <w:pStyle w:val="Caption"/>
        <w:keepNext/>
        <w:spacing w:line="360" w:lineRule="auto"/>
        <w:jc w:val="center"/>
        <w:rPr>
          <w:b/>
          <w:bCs/>
          <w:i w:val="0"/>
          <w:color w:val="auto"/>
          <w:sz w:val="24"/>
          <w:lang w:val="en-GB"/>
        </w:rPr>
      </w:pPr>
      <w:r w:rsidRPr="00041684">
        <w:rPr>
          <w:b/>
          <w:bCs/>
          <w:i w:val="0"/>
          <w:color w:val="auto"/>
          <w:sz w:val="24"/>
          <w:lang w:val="en-GB"/>
        </w:rPr>
        <w:t xml:space="preserve">Table </w:t>
      </w:r>
      <w:r w:rsidRPr="00041684">
        <w:rPr>
          <w:b/>
          <w:bCs/>
          <w:i w:val="0"/>
          <w:color w:val="auto"/>
          <w:sz w:val="24"/>
          <w:lang w:val="en-GB"/>
        </w:rPr>
        <w:fldChar w:fldCharType="begin"/>
      </w:r>
      <w:r w:rsidRPr="00041684">
        <w:rPr>
          <w:b/>
          <w:bCs/>
          <w:i w:val="0"/>
          <w:color w:val="auto"/>
          <w:sz w:val="24"/>
          <w:lang w:val="en-GB"/>
        </w:rPr>
        <w:instrText xml:space="preserve"> SEQ Table \* ARABIC </w:instrText>
      </w:r>
      <w:r w:rsidRPr="00041684">
        <w:rPr>
          <w:b/>
          <w:bCs/>
          <w:i w:val="0"/>
          <w:color w:val="auto"/>
          <w:sz w:val="24"/>
          <w:lang w:val="en-GB"/>
        </w:rPr>
        <w:fldChar w:fldCharType="separate"/>
      </w:r>
      <w:r w:rsidR="00BF5FEF">
        <w:rPr>
          <w:b/>
          <w:bCs/>
          <w:i w:val="0"/>
          <w:noProof/>
          <w:color w:val="auto"/>
          <w:sz w:val="24"/>
          <w:lang w:val="en-GB"/>
        </w:rPr>
        <w:t>3</w:t>
      </w:r>
      <w:r w:rsidRPr="00041684">
        <w:rPr>
          <w:b/>
          <w:bCs/>
          <w:i w:val="0"/>
          <w:color w:val="auto"/>
          <w:sz w:val="24"/>
          <w:lang w:val="en-GB"/>
        </w:rPr>
        <w:fldChar w:fldCharType="end"/>
      </w:r>
      <w:r w:rsidRPr="00041684">
        <w:rPr>
          <w:b/>
          <w:bCs/>
          <w:i w:val="0"/>
          <w:color w:val="auto"/>
          <w:sz w:val="24"/>
          <w:lang w:val="en-GB"/>
        </w:rPr>
        <w:t xml:space="preserve">. Meta-regression estimation results </w:t>
      </w:r>
    </w:p>
    <w:tbl>
      <w:tblPr>
        <w:tblW w:w="9271" w:type="dxa"/>
        <w:jc w:val="center"/>
        <w:tblLayout w:type="fixed"/>
        <w:tblCellMar>
          <w:left w:w="0" w:type="dxa"/>
          <w:right w:w="0" w:type="dxa"/>
        </w:tblCellMar>
        <w:tblLook w:val="04A0" w:firstRow="1" w:lastRow="0" w:firstColumn="1" w:lastColumn="0" w:noHBand="0" w:noVBand="1"/>
      </w:tblPr>
      <w:tblGrid>
        <w:gridCol w:w="5387"/>
        <w:gridCol w:w="850"/>
        <w:gridCol w:w="993"/>
        <w:gridCol w:w="907"/>
        <w:gridCol w:w="1134"/>
      </w:tblGrid>
      <w:tr w:rsidR="00F13109" w:rsidRPr="00041684" w14:paraId="0B97806C"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1C0D64E1" w14:textId="2A26E1B5" w:rsidR="00F13109" w:rsidRPr="00041684" w:rsidRDefault="00A52795" w:rsidP="00EC1474">
            <w:pPr>
              <w:spacing w:line="360" w:lineRule="auto"/>
              <w:jc w:val="left"/>
              <w:rPr>
                <w:rFonts w:ascii="Times New Roman" w:hAnsi="Times New Roman" w:cs="Times New Roman"/>
                <w:sz w:val="22"/>
                <w:lang w:val="en-GB"/>
              </w:rPr>
            </w:pPr>
            <w:r w:rsidRPr="00041684">
              <w:rPr>
                <w:rFonts w:ascii="Times New Roman" w:hAnsi="Times New Roman" w:cs="Times New Roman"/>
                <w:sz w:val="22"/>
                <w:lang w:val="en-GB"/>
              </w:rPr>
              <w:t>Variable</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48E3CCB3" w14:textId="77777777" w:rsidR="00F13109" w:rsidRPr="00041684" w:rsidRDefault="00F13109" w:rsidP="00EC1474">
            <w:pPr>
              <w:spacing w:line="360" w:lineRule="auto"/>
              <w:jc w:val="left"/>
              <w:rPr>
                <w:rFonts w:ascii="Times New Roman" w:hAnsi="Times New Roman" w:cs="Times New Roman"/>
                <w:sz w:val="22"/>
                <w:lang w:val="en-GB"/>
              </w:rPr>
            </w:pPr>
            <w:r w:rsidRPr="00041684">
              <w:rPr>
                <w:rFonts w:ascii="Times New Roman" w:hAnsi="Times New Roman" w:cs="Times New Roman"/>
                <w:sz w:val="22"/>
                <w:lang w:val="en-GB"/>
              </w:rPr>
              <w:t>Mean</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6630DB5F" w14:textId="77777777" w:rsidR="00F13109" w:rsidRPr="00041684" w:rsidRDefault="00F13109" w:rsidP="00EC1474">
            <w:pPr>
              <w:spacing w:line="360" w:lineRule="auto"/>
              <w:jc w:val="left"/>
              <w:rPr>
                <w:rFonts w:ascii="Times New Roman" w:hAnsi="Times New Roman" w:cs="Times New Roman"/>
                <w:sz w:val="22"/>
                <w:lang w:val="en-GB"/>
              </w:rPr>
            </w:pPr>
            <w:r w:rsidRPr="00041684">
              <w:rPr>
                <w:rFonts w:ascii="Times New Roman" w:hAnsi="Times New Roman" w:cs="Times New Roman"/>
                <w:sz w:val="22"/>
                <w:lang w:val="en-GB"/>
              </w:rPr>
              <w:t>Std. Dev.</w:t>
            </w:r>
          </w:p>
        </w:tc>
        <w:tc>
          <w:tcPr>
            <w:tcW w:w="2041" w:type="dxa"/>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7B5CBE60" w14:textId="6B1AE784" w:rsidR="00F13109" w:rsidRPr="00041684" w:rsidRDefault="00F13109" w:rsidP="00EC1474">
            <w:pPr>
              <w:spacing w:line="360" w:lineRule="auto"/>
              <w:jc w:val="left"/>
              <w:rPr>
                <w:rFonts w:ascii="Times New Roman" w:hAnsi="Times New Roman" w:cs="Times New Roman"/>
                <w:sz w:val="22"/>
                <w:lang w:val="en-GB"/>
              </w:rPr>
            </w:pPr>
            <w:r w:rsidRPr="00041684">
              <w:rPr>
                <w:rFonts w:ascii="Times New Roman" w:hAnsi="Times New Roman" w:cs="Times New Roman"/>
                <w:sz w:val="22"/>
                <w:lang w:val="en-GB"/>
              </w:rPr>
              <w:t xml:space="preserve">95% </w:t>
            </w:r>
            <w:r w:rsidR="004E4F92">
              <w:rPr>
                <w:rFonts w:ascii="Times New Roman" w:hAnsi="Times New Roman" w:cs="Times New Roman"/>
                <w:sz w:val="22"/>
                <w:lang w:val="en-GB"/>
              </w:rPr>
              <w:t>Credible</w:t>
            </w:r>
            <w:r w:rsidR="004E4F92" w:rsidRPr="00041684">
              <w:rPr>
                <w:rFonts w:ascii="Times New Roman" w:hAnsi="Times New Roman" w:cs="Times New Roman"/>
                <w:sz w:val="22"/>
                <w:lang w:val="en-GB"/>
              </w:rPr>
              <w:t xml:space="preserve"> </w:t>
            </w:r>
            <w:r w:rsidRPr="00041684">
              <w:rPr>
                <w:rFonts w:ascii="Times New Roman" w:hAnsi="Times New Roman" w:cs="Times New Roman"/>
                <w:sz w:val="22"/>
                <w:lang w:val="en-GB"/>
              </w:rPr>
              <w:t>interval</w:t>
            </w:r>
          </w:p>
        </w:tc>
      </w:tr>
      <w:tr w:rsidR="00931216" w:rsidRPr="00041684" w14:paraId="5FEACF1E"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31F26766" w14:textId="309FB58D" w:rsidR="00931216" w:rsidRPr="00942292" w:rsidRDefault="00931216" w:rsidP="00EC1474">
            <w:pPr>
              <w:spacing w:line="360" w:lineRule="auto"/>
              <w:jc w:val="left"/>
              <w:rPr>
                <w:rFonts w:ascii="Times New Roman" w:hAnsi="Times New Roman" w:cs="Times New Roman"/>
                <w:b/>
                <w:i/>
                <w:sz w:val="22"/>
                <w:lang w:val="en-GB"/>
              </w:rPr>
            </w:pPr>
            <w:r w:rsidRPr="00041684">
              <w:rPr>
                <w:rFonts w:ascii="Times New Roman" w:hAnsi="Times New Roman" w:cs="Times New Roman"/>
                <w:b/>
                <w:i/>
                <w:sz w:val="22"/>
                <w:lang w:val="en-GB"/>
              </w:rPr>
              <w:t>Traffic-related PM</w:t>
            </w:r>
            <w:r w:rsidR="002D6685" w:rsidRPr="00041684">
              <w:rPr>
                <w:rFonts w:ascii="Times New Roman" w:hAnsi="Times New Roman" w:cs="Times New Roman"/>
                <w:b/>
                <w:i/>
                <w:sz w:val="22"/>
                <w:vertAlign w:val="subscript"/>
                <w:lang w:val="en-GB"/>
              </w:rPr>
              <w:t>2.5</w:t>
            </w:r>
            <w:r w:rsidR="00942292">
              <w:rPr>
                <w:rFonts w:ascii="Times New Roman" w:hAnsi="Times New Roman" w:cs="Times New Roman"/>
                <w:b/>
                <w:i/>
                <w:sz w:val="22"/>
                <w:vertAlign w:val="subscript"/>
                <w:lang w:val="en-GB"/>
              </w:rPr>
              <w:t xml:space="preserve"> </w:t>
            </w:r>
            <w:r w:rsidR="00942292">
              <w:rPr>
                <w:rFonts w:ascii="Times New Roman" w:hAnsi="Times New Roman" w:cs="Times New Roman"/>
                <w:b/>
                <w:i/>
                <w:sz w:val="22"/>
                <w:lang w:val="en-GB"/>
              </w:rPr>
              <w:t>concentrations</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3B75844E" w14:textId="77777777" w:rsidR="00931216" w:rsidRPr="00041684" w:rsidRDefault="00931216" w:rsidP="00EC1474">
            <w:pPr>
              <w:spacing w:line="360" w:lineRule="auto"/>
              <w:jc w:val="left"/>
              <w:rPr>
                <w:rFonts w:ascii="Times New Roman" w:hAnsi="Times New Roman" w:cs="Times New Roman"/>
                <w:sz w:val="22"/>
                <w:lang w:val="en-GB"/>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26616C6B" w14:textId="77777777" w:rsidR="00931216" w:rsidRPr="00041684" w:rsidRDefault="00931216" w:rsidP="00EC1474">
            <w:pPr>
              <w:spacing w:line="360" w:lineRule="auto"/>
              <w:jc w:val="left"/>
              <w:rPr>
                <w:rFonts w:ascii="Times New Roman" w:hAnsi="Times New Roman" w:cs="Times New Roman"/>
                <w:sz w:val="22"/>
                <w:lang w:val="en-GB"/>
              </w:rPr>
            </w:pPr>
          </w:p>
        </w:tc>
        <w:tc>
          <w:tcPr>
            <w:tcW w:w="2041" w:type="dxa"/>
            <w:gridSpan w:val="2"/>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tcPr>
          <w:p w14:paraId="028914AC" w14:textId="77777777" w:rsidR="00931216" w:rsidRPr="00041684" w:rsidRDefault="00931216" w:rsidP="00EC1474">
            <w:pPr>
              <w:spacing w:line="360" w:lineRule="auto"/>
              <w:jc w:val="left"/>
              <w:rPr>
                <w:rFonts w:ascii="Times New Roman" w:hAnsi="Times New Roman" w:cs="Times New Roman"/>
                <w:sz w:val="22"/>
                <w:lang w:val="en-GB"/>
              </w:rPr>
            </w:pPr>
          </w:p>
        </w:tc>
      </w:tr>
      <w:tr w:rsidR="00865736" w:rsidRPr="00041684" w14:paraId="06DB81BB"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E266C27" w14:textId="5857C77C" w:rsidR="00865736" w:rsidRPr="00041684" w:rsidRDefault="00865736" w:rsidP="00865736">
            <w:pPr>
              <w:spacing w:line="360" w:lineRule="auto"/>
              <w:jc w:val="left"/>
              <w:rPr>
                <w:rFonts w:ascii="Times New Roman" w:hAnsi="Times New Roman" w:cs="Times New Roman"/>
                <w:sz w:val="22"/>
                <w:lang w:val="en-GB"/>
              </w:rPr>
            </w:pPr>
            <w:r w:rsidRPr="00041684">
              <w:rPr>
                <w:rFonts w:ascii="Times New Roman" w:eastAsia="Times New Roman" w:hAnsi="Times New Roman" w:cs="Times New Roman"/>
                <w:color w:val="000000"/>
                <w:sz w:val="22"/>
                <w:szCs w:val="20"/>
                <w:lang w:val="en-GB" w:eastAsia="en-GB" w:bidi="ar-SA"/>
              </w:rPr>
              <w:t>Ln(city population)</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30FE17F" w14:textId="56487C6B" w:rsidR="00865736" w:rsidRPr="00825118" w:rsidRDefault="00865736" w:rsidP="00865736">
            <w:pPr>
              <w:spacing w:line="360" w:lineRule="auto"/>
              <w:rPr>
                <w:rFonts w:cstheme="minorHAnsi"/>
                <w:sz w:val="22"/>
                <w:lang w:val="en-GB"/>
              </w:rPr>
            </w:pPr>
            <w:r w:rsidRPr="00825118">
              <w:rPr>
                <w:rFonts w:cstheme="minorHAnsi"/>
                <w:color w:val="000000"/>
                <w:sz w:val="22"/>
              </w:rPr>
              <w:t>0.21</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34A8A00" w14:textId="35D9F036" w:rsidR="00865736" w:rsidRPr="00825118" w:rsidRDefault="00865736" w:rsidP="00865736">
            <w:pPr>
              <w:spacing w:line="360" w:lineRule="auto"/>
              <w:rPr>
                <w:rFonts w:cstheme="minorHAnsi"/>
                <w:sz w:val="22"/>
                <w:lang w:val="en-GB"/>
              </w:rPr>
            </w:pPr>
            <w:r w:rsidRPr="00825118">
              <w:rPr>
                <w:rFonts w:cstheme="minorHAnsi"/>
                <w:color w:val="000000"/>
                <w:sz w:val="22"/>
              </w:rPr>
              <w:t>0.03</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D9CD2B4" w14:textId="04E10B35" w:rsidR="00865736" w:rsidRPr="00825118" w:rsidRDefault="00865736" w:rsidP="00865736">
            <w:pPr>
              <w:spacing w:line="360" w:lineRule="auto"/>
              <w:rPr>
                <w:rFonts w:cstheme="minorHAnsi"/>
                <w:sz w:val="22"/>
                <w:lang w:val="en-GB"/>
              </w:rPr>
            </w:pPr>
            <w:r w:rsidRPr="00825118">
              <w:rPr>
                <w:rFonts w:cstheme="minorHAnsi"/>
                <w:color w:val="000000"/>
                <w:sz w:val="22"/>
              </w:rPr>
              <w:t>0.14</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44C1FC7" w14:textId="48779D96" w:rsidR="00865736" w:rsidRPr="00825118" w:rsidRDefault="00865736" w:rsidP="00865736">
            <w:pPr>
              <w:spacing w:line="360" w:lineRule="auto"/>
              <w:rPr>
                <w:rFonts w:cstheme="minorHAnsi"/>
                <w:sz w:val="22"/>
                <w:lang w:val="en-GB"/>
              </w:rPr>
            </w:pPr>
            <w:r w:rsidRPr="00825118">
              <w:rPr>
                <w:rFonts w:cstheme="minorHAnsi"/>
                <w:color w:val="000000"/>
                <w:sz w:val="22"/>
              </w:rPr>
              <w:t>0.27</w:t>
            </w:r>
          </w:p>
        </w:tc>
      </w:tr>
      <w:tr w:rsidR="00865736" w:rsidRPr="00041684" w14:paraId="5E2C5F73"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BE6201F" w14:textId="2FE55936" w:rsidR="00865736" w:rsidRPr="00041684" w:rsidRDefault="00865736" w:rsidP="00865736">
            <w:pPr>
              <w:spacing w:line="360" w:lineRule="auto"/>
              <w:jc w:val="left"/>
              <w:rPr>
                <w:rFonts w:ascii="Times New Roman" w:hAnsi="Times New Roman" w:cs="Times New Roman"/>
                <w:sz w:val="22"/>
                <w:lang w:val="en-GB"/>
              </w:rPr>
            </w:pPr>
            <w:r w:rsidRPr="00041684">
              <w:rPr>
                <w:rFonts w:ascii="Times New Roman" w:eastAsia="Times New Roman" w:hAnsi="Times New Roman" w:cs="Times New Roman"/>
                <w:color w:val="000000"/>
                <w:sz w:val="22"/>
                <w:szCs w:val="20"/>
                <w:lang w:val="en-GB" w:eastAsia="en-GB" w:bidi="ar-SA"/>
              </w:rPr>
              <w:t>Latitude (</w:t>
            </w:r>
            <w:r>
              <w:rPr>
                <w:rFonts w:ascii="Times New Roman" w:eastAsia="Times New Roman" w:hAnsi="Times New Roman" w:cs="Times New Roman"/>
                <w:color w:val="000000"/>
                <w:sz w:val="22"/>
                <w:szCs w:val="20"/>
                <w:lang w:val="en-GB" w:eastAsia="en-GB" w:bidi="ar-SA"/>
              </w:rPr>
              <w:t>divided by 10</w:t>
            </w:r>
            <w:r w:rsidRPr="00041684">
              <w:rPr>
                <w:rFonts w:ascii="Times New Roman" w:eastAsia="Times New Roman" w:hAnsi="Times New Roman" w:cs="Times New Roman"/>
                <w:color w:val="000000"/>
                <w:sz w:val="22"/>
                <w:szCs w:val="20"/>
                <w:lang w:val="en-GB" w:eastAsia="en-GB" w:bidi="ar-SA"/>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66B3B0C" w14:textId="611CD5A0" w:rsidR="00865736" w:rsidRPr="00825118" w:rsidRDefault="00865736" w:rsidP="00865736">
            <w:pPr>
              <w:spacing w:line="360" w:lineRule="auto"/>
              <w:rPr>
                <w:rFonts w:cstheme="minorHAnsi"/>
                <w:sz w:val="22"/>
                <w:lang w:val="en-GB"/>
              </w:rPr>
            </w:pPr>
            <w:r w:rsidRPr="00825118">
              <w:rPr>
                <w:rFonts w:cstheme="minorHAnsi"/>
                <w:color w:val="000000"/>
                <w:sz w:val="22"/>
              </w:rPr>
              <w:t>0.06</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AC529E2" w14:textId="2A3C3B1C" w:rsidR="00865736" w:rsidRPr="00825118" w:rsidRDefault="00865736" w:rsidP="00865736">
            <w:pPr>
              <w:spacing w:line="360" w:lineRule="auto"/>
              <w:rPr>
                <w:rFonts w:cstheme="minorHAnsi"/>
                <w:sz w:val="22"/>
                <w:lang w:val="en-GB"/>
              </w:rPr>
            </w:pPr>
            <w:r w:rsidRPr="00825118">
              <w:rPr>
                <w:rFonts w:cstheme="minorHAnsi"/>
                <w:color w:val="000000"/>
                <w:sz w:val="22"/>
              </w:rPr>
              <w:t>0.03</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8E47394" w14:textId="1B0ABC56" w:rsidR="00865736" w:rsidRPr="00825118" w:rsidRDefault="00865736" w:rsidP="00946EFF">
            <w:pPr>
              <w:spacing w:line="360" w:lineRule="auto"/>
              <w:rPr>
                <w:rFonts w:cstheme="minorHAnsi"/>
                <w:sz w:val="22"/>
                <w:lang w:val="en-GB"/>
              </w:rPr>
            </w:pPr>
            <w:r w:rsidRPr="00825118">
              <w:rPr>
                <w:rFonts w:cstheme="minorHAnsi"/>
                <w:color w:val="000000"/>
                <w:sz w:val="22"/>
              </w:rPr>
              <w:t>0.0</w:t>
            </w:r>
            <w:r w:rsidR="00946EFF">
              <w:rPr>
                <w:rFonts w:cstheme="minorHAnsi"/>
                <w:color w:val="000000"/>
                <w:sz w:val="22"/>
              </w:rPr>
              <w:t>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F32E29B" w14:textId="1C0B68D8" w:rsidR="00865736" w:rsidRPr="00825118" w:rsidRDefault="00865736" w:rsidP="00865736">
            <w:pPr>
              <w:spacing w:line="360" w:lineRule="auto"/>
              <w:rPr>
                <w:rFonts w:cstheme="minorHAnsi"/>
                <w:sz w:val="22"/>
                <w:lang w:val="en-GB"/>
              </w:rPr>
            </w:pPr>
            <w:r w:rsidRPr="00825118">
              <w:rPr>
                <w:rFonts w:cstheme="minorHAnsi"/>
                <w:color w:val="000000"/>
                <w:sz w:val="22"/>
              </w:rPr>
              <w:t>0.11</w:t>
            </w:r>
          </w:p>
        </w:tc>
      </w:tr>
      <w:tr w:rsidR="00865736" w:rsidRPr="00041684" w14:paraId="5B9ED14C"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63C86AD" w14:textId="22C92A2B" w:rsidR="00865736" w:rsidRPr="00041684" w:rsidRDefault="00865736" w:rsidP="00865736">
            <w:pPr>
              <w:spacing w:line="360" w:lineRule="auto"/>
              <w:jc w:val="left"/>
              <w:rPr>
                <w:rFonts w:ascii="Times New Roman" w:hAnsi="Times New Roman" w:cs="Times New Roman"/>
                <w:sz w:val="22"/>
                <w:lang w:val="en-GB"/>
              </w:rPr>
            </w:pPr>
            <w:r w:rsidRPr="00041684">
              <w:rPr>
                <w:rFonts w:ascii="Times New Roman" w:eastAsia="Times New Roman" w:hAnsi="Times New Roman" w:cs="Times New Roman"/>
                <w:color w:val="000000"/>
                <w:sz w:val="22"/>
                <w:szCs w:val="20"/>
                <w:lang w:val="en-GB" w:eastAsia="en-GB" w:bidi="ar-SA"/>
              </w:rPr>
              <w:t>Sea salt contribution reported</w:t>
            </w:r>
            <w:r w:rsidR="00F054ED">
              <w:rPr>
                <w:rFonts w:eastAsia="Times New Roman" w:cs="Calibri"/>
                <w:sz w:val="22"/>
                <w:vertAlign w:val="superscript"/>
                <w:lang w:val="en-GB" w:eastAsia="en-GB" w:bidi="ar-SA"/>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B078B9D" w14:textId="7CC1ED0C" w:rsidR="00865736" w:rsidRPr="00825118" w:rsidRDefault="00865736" w:rsidP="00865736">
            <w:pPr>
              <w:spacing w:line="360" w:lineRule="auto"/>
              <w:rPr>
                <w:rFonts w:cstheme="minorHAnsi"/>
                <w:sz w:val="22"/>
                <w:lang w:val="en-GB"/>
              </w:rPr>
            </w:pPr>
            <w:r w:rsidRPr="00825118">
              <w:rPr>
                <w:rFonts w:cstheme="minorHAnsi"/>
                <w:color w:val="000000"/>
                <w:sz w:val="22"/>
              </w:rPr>
              <w:t>-0.29</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B83EE0A" w14:textId="36AFE99C" w:rsidR="00865736" w:rsidRPr="00825118" w:rsidRDefault="00865736" w:rsidP="00865736">
            <w:pPr>
              <w:spacing w:line="360" w:lineRule="auto"/>
              <w:rPr>
                <w:rFonts w:cstheme="minorHAnsi"/>
                <w:sz w:val="22"/>
                <w:lang w:val="en-GB"/>
              </w:rPr>
            </w:pPr>
            <w:r w:rsidRPr="00825118">
              <w:rPr>
                <w:rFonts w:cstheme="minorHAnsi"/>
                <w:color w:val="000000"/>
                <w:sz w:val="22"/>
              </w:rPr>
              <w:t>0.11</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F4FAD9B" w14:textId="15A1D014" w:rsidR="00865736" w:rsidRPr="00825118" w:rsidRDefault="00865736" w:rsidP="00865736">
            <w:pPr>
              <w:spacing w:line="360" w:lineRule="auto"/>
              <w:rPr>
                <w:rFonts w:cstheme="minorHAnsi"/>
                <w:sz w:val="22"/>
                <w:lang w:val="en-GB"/>
              </w:rPr>
            </w:pPr>
            <w:r w:rsidRPr="00825118">
              <w:rPr>
                <w:rFonts w:cstheme="minorHAnsi"/>
                <w:color w:val="000000"/>
                <w:sz w:val="22"/>
              </w:rPr>
              <w:t>-0.5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EC3E116" w14:textId="7BB850E6" w:rsidR="00865736" w:rsidRPr="00825118" w:rsidRDefault="00865736" w:rsidP="00865736">
            <w:pPr>
              <w:spacing w:line="360" w:lineRule="auto"/>
              <w:rPr>
                <w:rFonts w:cstheme="minorHAnsi"/>
                <w:sz w:val="22"/>
                <w:lang w:val="en-GB"/>
              </w:rPr>
            </w:pPr>
            <w:r w:rsidRPr="00825118">
              <w:rPr>
                <w:rFonts w:cstheme="minorHAnsi"/>
                <w:color w:val="000000"/>
                <w:sz w:val="22"/>
              </w:rPr>
              <w:t>-0.07</w:t>
            </w:r>
          </w:p>
        </w:tc>
      </w:tr>
      <w:tr w:rsidR="00865736" w:rsidRPr="00041684" w14:paraId="4CAA7643"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0C948A" w14:textId="1AB08A52" w:rsidR="00865736" w:rsidRPr="00041684" w:rsidRDefault="00865736" w:rsidP="00F054ED">
            <w:pPr>
              <w:spacing w:line="360" w:lineRule="auto"/>
              <w:jc w:val="left"/>
              <w:rPr>
                <w:rFonts w:ascii="Times New Roman" w:hAnsi="Times New Roman" w:cs="Times New Roman"/>
                <w:sz w:val="22"/>
                <w:lang w:val="en-GB"/>
              </w:rPr>
            </w:pPr>
            <w:r w:rsidRPr="00041684">
              <w:rPr>
                <w:rFonts w:eastAsia="Times New Roman" w:cs="Calibri"/>
                <w:sz w:val="22"/>
                <w:lang w:val="en-GB" w:eastAsia="en-GB" w:bidi="ar-SA"/>
              </w:rPr>
              <w:t>Study published after 2005</w:t>
            </w:r>
            <w:r w:rsidR="00F054ED">
              <w:rPr>
                <w:rFonts w:eastAsia="Times New Roman" w:cs="Calibri"/>
                <w:sz w:val="22"/>
                <w:vertAlign w:val="superscript"/>
                <w:lang w:val="en-GB" w:eastAsia="en-GB" w:bidi="ar-SA"/>
              </w:rPr>
              <w:t>2</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3AB2F0D" w14:textId="69048C40" w:rsidR="00865736" w:rsidRPr="00825118" w:rsidRDefault="00865736" w:rsidP="00865736">
            <w:pPr>
              <w:spacing w:line="360" w:lineRule="auto"/>
              <w:rPr>
                <w:rFonts w:cstheme="minorHAnsi"/>
                <w:sz w:val="22"/>
                <w:lang w:val="en-GB"/>
              </w:rPr>
            </w:pPr>
            <w:r w:rsidRPr="00825118">
              <w:rPr>
                <w:rFonts w:cstheme="minorHAnsi"/>
                <w:color w:val="000000"/>
                <w:sz w:val="22"/>
              </w:rPr>
              <w:t>-0.36</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938D30C" w14:textId="6E856776" w:rsidR="00865736" w:rsidRPr="00825118" w:rsidRDefault="00865736" w:rsidP="00865736">
            <w:pPr>
              <w:spacing w:line="360" w:lineRule="auto"/>
              <w:rPr>
                <w:rFonts w:cstheme="minorHAnsi"/>
                <w:sz w:val="22"/>
                <w:lang w:val="en-GB"/>
              </w:rPr>
            </w:pPr>
            <w:r w:rsidRPr="00825118">
              <w:rPr>
                <w:rFonts w:cstheme="minorHAnsi"/>
                <w:color w:val="000000"/>
                <w:sz w:val="22"/>
              </w:rPr>
              <w:t>0.11</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4055E95" w14:textId="0EDF0F82" w:rsidR="00865736" w:rsidRPr="00825118" w:rsidRDefault="00865736" w:rsidP="00865736">
            <w:pPr>
              <w:spacing w:line="360" w:lineRule="auto"/>
              <w:rPr>
                <w:rFonts w:cstheme="minorHAnsi"/>
                <w:sz w:val="22"/>
                <w:lang w:val="en-GB"/>
              </w:rPr>
            </w:pPr>
            <w:r w:rsidRPr="00825118">
              <w:rPr>
                <w:rFonts w:cstheme="minorHAnsi"/>
                <w:color w:val="000000"/>
                <w:sz w:val="22"/>
              </w:rPr>
              <w:t>-0.57</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D0A5131" w14:textId="1E62A899" w:rsidR="00865736" w:rsidRPr="00825118" w:rsidRDefault="00865736" w:rsidP="00865736">
            <w:pPr>
              <w:spacing w:line="360" w:lineRule="auto"/>
              <w:rPr>
                <w:rFonts w:cstheme="minorHAnsi"/>
                <w:sz w:val="22"/>
                <w:lang w:val="en-GB"/>
              </w:rPr>
            </w:pPr>
            <w:r w:rsidRPr="00825118">
              <w:rPr>
                <w:rFonts w:cstheme="minorHAnsi"/>
                <w:color w:val="000000"/>
                <w:sz w:val="22"/>
              </w:rPr>
              <w:t>-0.14</w:t>
            </w:r>
          </w:p>
        </w:tc>
      </w:tr>
      <w:tr w:rsidR="00865736" w:rsidRPr="00041684" w14:paraId="3503159C"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287CD1E" w14:textId="4E01B358" w:rsidR="00865736" w:rsidRPr="00041684" w:rsidRDefault="00865736" w:rsidP="00F054ED">
            <w:pPr>
              <w:spacing w:line="360" w:lineRule="auto"/>
              <w:jc w:val="left"/>
              <w:rPr>
                <w:rFonts w:ascii="Times New Roman" w:hAnsi="Times New Roman" w:cs="Times New Roman"/>
                <w:sz w:val="22"/>
                <w:lang w:val="en-GB"/>
              </w:rPr>
            </w:pPr>
            <w:r w:rsidRPr="00041684">
              <w:rPr>
                <w:rFonts w:eastAsia="Times New Roman" w:cs="Calibri"/>
                <w:sz w:val="22"/>
                <w:lang w:val="en-GB" w:eastAsia="en-GB" w:bidi="ar-SA"/>
              </w:rPr>
              <w:t>Study was conducted in North America</w:t>
            </w:r>
            <w:r>
              <w:rPr>
                <w:rFonts w:eastAsia="Times New Roman" w:cs="Calibri"/>
                <w:sz w:val="22"/>
                <w:lang w:val="en-GB" w:eastAsia="en-GB" w:bidi="ar-SA"/>
              </w:rPr>
              <w:t>,</w:t>
            </w:r>
            <w:r w:rsidRPr="00041684">
              <w:rPr>
                <w:rFonts w:eastAsia="Times New Roman" w:cs="Calibri"/>
                <w:sz w:val="22"/>
                <w:lang w:val="en-GB" w:eastAsia="en-GB" w:bidi="ar-SA"/>
              </w:rPr>
              <w:t xml:space="preserve"> Oceania</w:t>
            </w:r>
            <w:r>
              <w:rPr>
                <w:rFonts w:eastAsia="Times New Roman" w:cs="Calibri"/>
                <w:sz w:val="22"/>
                <w:lang w:val="en-GB" w:eastAsia="en-GB" w:bidi="ar-SA"/>
              </w:rPr>
              <w:t xml:space="preserve"> or Japan</w:t>
            </w:r>
            <w:r w:rsidR="00F054ED">
              <w:rPr>
                <w:rFonts w:eastAsia="Times New Roman" w:cs="Calibri"/>
                <w:sz w:val="22"/>
                <w:vertAlign w:val="superscript"/>
                <w:lang w:val="en-GB" w:eastAsia="en-GB" w:bidi="ar-SA"/>
              </w:rPr>
              <w:t>3</w:t>
            </w:r>
            <w:r>
              <w:rPr>
                <w:rFonts w:eastAsia="Times New Roman" w:cs="Calibri"/>
                <w:sz w:val="22"/>
                <w:lang w:val="en-GB" w:eastAsia="en-GB" w:bidi="ar-SA"/>
              </w:rPr>
              <w:t xml:space="preserve"> </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ED4DD80" w14:textId="4D417524" w:rsidR="00865736" w:rsidRPr="00825118" w:rsidRDefault="00865736" w:rsidP="00865736">
            <w:pPr>
              <w:spacing w:line="360" w:lineRule="auto"/>
              <w:rPr>
                <w:rFonts w:cstheme="minorHAnsi"/>
                <w:sz w:val="22"/>
                <w:lang w:val="en-GB"/>
              </w:rPr>
            </w:pPr>
            <w:r w:rsidRPr="00825118">
              <w:rPr>
                <w:rFonts w:cstheme="minorHAnsi"/>
                <w:color w:val="000000"/>
                <w:sz w:val="22"/>
              </w:rPr>
              <w:t>-1.25</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7425D06" w14:textId="6337D6C5" w:rsidR="00865736" w:rsidRPr="00825118" w:rsidRDefault="00865736" w:rsidP="00865736">
            <w:pPr>
              <w:spacing w:line="360" w:lineRule="auto"/>
              <w:rPr>
                <w:rFonts w:cstheme="minorHAnsi"/>
                <w:sz w:val="22"/>
                <w:lang w:val="en-GB"/>
              </w:rPr>
            </w:pPr>
            <w:r w:rsidRPr="00825118">
              <w:rPr>
                <w:rFonts w:cstheme="minorHAnsi"/>
                <w:color w:val="000000"/>
                <w:sz w:val="22"/>
              </w:rPr>
              <w:t>0.13</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7F7B42D" w14:textId="70372499" w:rsidR="00865736" w:rsidRPr="00825118" w:rsidRDefault="00865736" w:rsidP="00865736">
            <w:pPr>
              <w:spacing w:line="360" w:lineRule="auto"/>
              <w:rPr>
                <w:rFonts w:cstheme="minorHAnsi"/>
                <w:sz w:val="22"/>
                <w:lang w:val="en-GB"/>
              </w:rPr>
            </w:pPr>
            <w:r w:rsidRPr="00825118">
              <w:rPr>
                <w:rFonts w:cstheme="minorHAnsi"/>
                <w:color w:val="000000"/>
                <w:sz w:val="22"/>
              </w:rPr>
              <w:t>-1.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4C80C13" w14:textId="0E83E40B" w:rsidR="00865736" w:rsidRPr="00825118" w:rsidRDefault="00865736" w:rsidP="00865736">
            <w:pPr>
              <w:spacing w:line="360" w:lineRule="auto"/>
              <w:rPr>
                <w:rFonts w:cstheme="minorHAnsi"/>
                <w:sz w:val="22"/>
                <w:lang w:val="en-GB"/>
              </w:rPr>
            </w:pPr>
            <w:r w:rsidRPr="00825118">
              <w:rPr>
                <w:rFonts w:cstheme="minorHAnsi"/>
                <w:color w:val="000000"/>
                <w:sz w:val="22"/>
              </w:rPr>
              <w:t>-0.99</w:t>
            </w:r>
          </w:p>
        </w:tc>
      </w:tr>
      <w:tr w:rsidR="00865736" w:rsidRPr="00041684" w14:paraId="4FDE6871"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260E0AE" w14:textId="13928D4D" w:rsidR="00865736" w:rsidRPr="00041684" w:rsidRDefault="00865736" w:rsidP="00865736">
            <w:pPr>
              <w:spacing w:line="360" w:lineRule="auto"/>
              <w:jc w:val="left"/>
              <w:rPr>
                <w:rFonts w:ascii="Times New Roman" w:hAnsi="Times New Roman" w:cs="Times New Roman"/>
                <w:sz w:val="22"/>
                <w:lang w:val="en-GB"/>
              </w:rPr>
            </w:pPr>
            <w:r w:rsidRPr="00041684">
              <w:rPr>
                <w:rFonts w:eastAsia="Times New Roman" w:cs="Calibri"/>
                <w:sz w:val="22"/>
                <w:lang w:val="en-GB" w:eastAsia="en-GB" w:bidi="ar-SA"/>
              </w:rPr>
              <w:t>Study was conducted in North Western or Western Europe</w:t>
            </w:r>
            <w:r w:rsidR="00C4427B">
              <w:rPr>
                <w:rFonts w:eastAsia="Times New Roman" w:cs="Calibri"/>
                <w:sz w:val="22"/>
                <w:vertAlign w:val="superscript"/>
                <w:lang w:val="en-GB" w:eastAsia="en-GB" w:bidi="ar-SA"/>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9985956" w14:textId="74D0212E" w:rsidR="00865736" w:rsidRPr="00825118" w:rsidRDefault="00865736" w:rsidP="00865736">
            <w:pPr>
              <w:spacing w:line="360" w:lineRule="auto"/>
              <w:rPr>
                <w:rFonts w:cstheme="minorHAnsi"/>
                <w:sz w:val="22"/>
                <w:lang w:val="en-GB"/>
              </w:rPr>
            </w:pPr>
            <w:r w:rsidRPr="00825118">
              <w:rPr>
                <w:rFonts w:cstheme="minorHAnsi"/>
                <w:color w:val="000000"/>
                <w:sz w:val="22"/>
              </w:rPr>
              <w:t>-1.69</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4A82830" w14:textId="6F95E1D6" w:rsidR="00865736" w:rsidRPr="00825118" w:rsidRDefault="00865736" w:rsidP="00865736">
            <w:pPr>
              <w:spacing w:line="360" w:lineRule="auto"/>
              <w:rPr>
                <w:rFonts w:cstheme="minorHAnsi"/>
                <w:sz w:val="22"/>
                <w:lang w:val="en-GB"/>
              </w:rPr>
            </w:pPr>
            <w:r w:rsidRPr="00825118">
              <w:rPr>
                <w:rFonts w:cstheme="minorHAnsi"/>
                <w:color w:val="000000"/>
                <w:sz w:val="22"/>
              </w:rPr>
              <w:t>0.20</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21A7B27" w14:textId="6405BFF5" w:rsidR="00865736" w:rsidRPr="00825118" w:rsidRDefault="00865736" w:rsidP="00865736">
            <w:pPr>
              <w:spacing w:line="360" w:lineRule="auto"/>
              <w:rPr>
                <w:rFonts w:cstheme="minorHAnsi"/>
                <w:sz w:val="22"/>
                <w:lang w:val="en-GB"/>
              </w:rPr>
            </w:pPr>
            <w:r w:rsidRPr="00825118">
              <w:rPr>
                <w:rFonts w:cstheme="minorHAnsi"/>
                <w:color w:val="000000"/>
                <w:sz w:val="22"/>
              </w:rPr>
              <w:t>-2.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CF3461C" w14:textId="4BA20587" w:rsidR="00865736" w:rsidRPr="00825118" w:rsidRDefault="00865736" w:rsidP="00865736">
            <w:pPr>
              <w:spacing w:line="360" w:lineRule="auto"/>
              <w:rPr>
                <w:rFonts w:cstheme="minorHAnsi"/>
                <w:sz w:val="22"/>
                <w:lang w:val="en-GB"/>
              </w:rPr>
            </w:pPr>
            <w:r w:rsidRPr="00825118">
              <w:rPr>
                <w:rFonts w:cstheme="minorHAnsi"/>
                <w:color w:val="000000"/>
                <w:sz w:val="22"/>
              </w:rPr>
              <w:t>-1.30</w:t>
            </w:r>
          </w:p>
        </w:tc>
      </w:tr>
      <w:tr w:rsidR="00865736" w:rsidRPr="00041684" w14:paraId="374E076B"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259A9FE" w14:textId="74E3790A" w:rsidR="00865736" w:rsidRPr="00041684" w:rsidRDefault="00865736" w:rsidP="00865736">
            <w:pPr>
              <w:spacing w:line="360" w:lineRule="auto"/>
              <w:rPr>
                <w:rFonts w:asciiTheme="majorHAnsi" w:hAnsiTheme="majorHAnsi" w:cstheme="majorHAnsi"/>
                <w:sz w:val="22"/>
                <w:lang w:val="en-GB"/>
              </w:rPr>
            </w:pPr>
            <w:r w:rsidRPr="00041684">
              <w:rPr>
                <w:rFonts w:asciiTheme="majorHAnsi" w:hAnsiTheme="majorHAnsi" w:cstheme="majorHAnsi"/>
                <w:sz w:val="22"/>
                <w:lang w:val="en-GB"/>
              </w:rPr>
              <w:t>Constant</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4DB412D" w14:textId="21BAD89F" w:rsidR="00865736" w:rsidRPr="00825118" w:rsidRDefault="00865736" w:rsidP="00865736">
            <w:pPr>
              <w:spacing w:line="360" w:lineRule="auto"/>
              <w:rPr>
                <w:rFonts w:cstheme="minorHAnsi"/>
                <w:sz w:val="22"/>
                <w:lang w:val="en-GB"/>
              </w:rPr>
            </w:pPr>
            <w:r w:rsidRPr="00825118">
              <w:rPr>
                <w:rFonts w:cstheme="minorHAnsi"/>
                <w:color w:val="000000"/>
                <w:sz w:val="22"/>
              </w:rPr>
              <w:t>2.54</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A603543" w14:textId="181517AB" w:rsidR="00865736" w:rsidRPr="00825118" w:rsidRDefault="00865736" w:rsidP="00865736">
            <w:pPr>
              <w:spacing w:line="360" w:lineRule="auto"/>
              <w:rPr>
                <w:rFonts w:cstheme="minorHAnsi"/>
                <w:sz w:val="22"/>
                <w:lang w:val="en-GB"/>
              </w:rPr>
            </w:pPr>
            <w:r w:rsidRPr="00825118">
              <w:rPr>
                <w:rFonts w:cstheme="minorHAnsi"/>
                <w:color w:val="000000"/>
                <w:sz w:val="22"/>
              </w:rPr>
              <w:t>0.16</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7E823FA" w14:textId="7C39AEAB" w:rsidR="00865736" w:rsidRPr="00825118" w:rsidRDefault="00865736" w:rsidP="00865736">
            <w:pPr>
              <w:spacing w:line="360" w:lineRule="auto"/>
              <w:rPr>
                <w:rFonts w:cstheme="minorHAnsi"/>
                <w:sz w:val="22"/>
                <w:lang w:val="en-GB"/>
              </w:rPr>
            </w:pPr>
            <w:r w:rsidRPr="00825118">
              <w:rPr>
                <w:rFonts w:cstheme="minorHAnsi"/>
                <w:color w:val="000000"/>
                <w:sz w:val="22"/>
              </w:rPr>
              <w:t>2.2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FB92974" w14:textId="4BEED520" w:rsidR="00865736" w:rsidRPr="00825118" w:rsidRDefault="00865736" w:rsidP="00865736">
            <w:pPr>
              <w:spacing w:line="360" w:lineRule="auto"/>
              <w:rPr>
                <w:rFonts w:cstheme="minorHAnsi"/>
                <w:sz w:val="22"/>
                <w:lang w:val="en-GB"/>
              </w:rPr>
            </w:pPr>
            <w:r w:rsidRPr="00825118">
              <w:rPr>
                <w:rFonts w:cstheme="minorHAnsi"/>
                <w:color w:val="000000"/>
                <w:sz w:val="22"/>
              </w:rPr>
              <w:t>2.86</w:t>
            </w:r>
          </w:p>
        </w:tc>
      </w:tr>
      <w:tr w:rsidR="00F13109" w:rsidRPr="00041684" w14:paraId="7000DDFA"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77F5D3A" w14:textId="04B1F8EA" w:rsidR="00F13109" w:rsidRPr="00942292" w:rsidRDefault="00931216" w:rsidP="00EC1474">
            <w:pPr>
              <w:spacing w:line="360" w:lineRule="auto"/>
              <w:jc w:val="left"/>
              <w:rPr>
                <w:rFonts w:ascii="Times New Roman" w:hAnsi="Times New Roman" w:cs="Times New Roman"/>
                <w:b/>
                <w:i/>
                <w:sz w:val="22"/>
                <w:lang w:val="en-GB"/>
              </w:rPr>
            </w:pPr>
            <w:r w:rsidRPr="00041684">
              <w:rPr>
                <w:rFonts w:ascii="Times New Roman" w:hAnsi="Times New Roman" w:cs="Times New Roman"/>
                <w:b/>
                <w:i/>
                <w:sz w:val="22"/>
                <w:lang w:val="en-GB"/>
              </w:rPr>
              <w:t>Overall PM</w:t>
            </w:r>
            <w:r w:rsidR="002D6685" w:rsidRPr="00041684">
              <w:rPr>
                <w:rFonts w:ascii="Times New Roman" w:hAnsi="Times New Roman" w:cs="Times New Roman"/>
                <w:b/>
                <w:i/>
                <w:sz w:val="22"/>
                <w:vertAlign w:val="subscript"/>
                <w:lang w:val="en-GB"/>
              </w:rPr>
              <w:t>2.5</w:t>
            </w:r>
            <w:r w:rsidR="00942292">
              <w:rPr>
                <w:rFonts w:ascii="Times New Roman" w:hAnsi="Times New Roman" w:cs="Times New Roman"/>
                <w:b/>
                <w:i/>
                <w:sz w:val="22"/>
                <w:vertAlign w:val="subscript"/>
                <w:lang w:val="en-GB"/>
              </w:rPr>
              <w:t xml:space="preserve"> </w:t>
            </w:r>
            <w:r w:rsidR="00942292">
              <w:rPr>
                <w:rFonts w:ascii="Times New Roman" w:hAnsi="Times New Roman" w:cs="Times New Roman"/>
                <w:b/>
                <w:i/>
                <w:sz w:val="22"/>
                <w:lang w:val="en-GB"/>
              </w:rPr>
              <w:t>concentrations</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C284D3D" w14:textId="3E649DD6" w:rsidR="00F13109" w:rsidRPr="00825118" w:rsidRDefault="00F13109" w:rsidP="00EC1474">
            <w:pPr>
              <w:spacing w:line="360" w:lineRule="auto"/>
              <w:rPr>
                <w:rFonts w:cstheme="minorHAnsi"/>
                <w:sz w:val="22"/>
                <w:lang w:val="en-GB"/>
              </w:rPr>
            </w:pP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1280ED4" w14:textId="42291DAF" w:rsidR="00F13109" w:rsidRPr="00825118" w:rsidRDefault="00F13109" w:rsidP="00EC1474">
            <w:pPr>
              <w:spacing w:line="360" w:lineRule="auto"/>
              <w:rPr>
                <w:rFonts w:cstheme="minorHAnsi"/>
                <w:sz w:val="22"/>
                <w:lang w:val="en-GB"/>
              </w:rPr>
            </w:pP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8CDA39E" w14:textId="126EDD36" w:rsidR="00F13109" w:rsidRPr="00825118" w:rsidRDefault="00F13109" w:rsidP="00EC1474">
            <w:pPr>
              <w:spacing w:line="360" w:lineRule="auto"/>
              <w:rPr>
                <w:rFonts w:cstheme="minorHAnsi"/>
                <w:sz w:val="22"/>
                <w:lang w:val="en-GB"/>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40AE4FA" w14:textId="5B276C34" w:rsidR="00F13109" w:rsidRPr="00825118" w:rsidRDefault="00F13109" w:rsidP="00EC1474">
            <w:pPr>
              <w:spacing w:line="360" w:lineRule="auto"/>
              <w:rPr>
                <w:rFonts w:cstheme="minorHAnsi"/>
                <w:sz w:val="22"/>
                <w:lang w:val="en-GB"/>
              </w:rPr>
            </w:pPr>
          </w:p>
        </w:tc>
      </w:tr>
      <w:tr w:rsidR="00865736" w:rsidRPr="00041684" w14:paraId="0CB94049"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A1D2C47" w14:textId="19A7CE68" w:rsidR="00865736" w:rsidRPr="00041684" w:rsidRDefault="00865736" w:rsidP="00865736">
            <w:pPr>
              <w:spacing w:line="360" w:lineRule="auto"/>
              <w:jc w:val="left"/>
              <w:rPr>
                <w:rFonts w:ascii="Times New Roman" w:hAnsi="Times New Roman" w:cs="Times New Roman"/>
                <w:i/>
                <w:sz w:val="22"/>
                <w:lang w:val="en-GB"/>
              </w:rPr>
            </w:pPr>
            <w:r w:rsidRPr="00041684">
              <w:rPr>
                <w:rFonts w:ascii="Times New Roman" w:eastAsia="Times New Roman" w:hAnsi="Times New Roman" w:cs="Times New Roman"/>
                <w:color w:val="000000"/>
                <w:sz w:val="22"/>
                <w:szCs w:val="20"/>
                <w:lang w:val="en-GB" w:eastAsia="en-GB" w:bidi="ar-SA"/>
              </w:rPr>
              <w:t>Ln(city population)</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C38974E" w14:textId="247301F8" w:rsidR="00865736" w:rsidRPr="00825118" w:rsidRDefault="00865736" w:rsidP="00865736">
            <w:pPr>
              <w:spacing w:line="360" w:lineRule="auto"/>
              <w:rPr>
                <w:rFonts w:cstheme="minorHAnsi"/>
                <w:sz w:val="22"/>
                <w:lang w:val="en-GB"/>
              </w:rPr>
            </w:pPr>
            <w:r w:rsidRPr="00825118">
              <w:rPr>
                <w:rFonts w:cstheme="minorHAnsi"/>
                <w:color w:val="000000"/>
                <w:sz w:val="22"/>
              </w:rPr>
              <w:t>0.08</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2115A63" w14:textId="6B1F5CA9" w:rsidR="00865736" w:rsidRPr="00825118" w:rsidRDefault="00865736" w:rsidP="00865736">
            <w:pPr>
              <w:spacing w:line="360" w:lineRule="auto"/>
              <w:rPr>
                <w:rFonts w:cstheme="minorHAnsi"/>
                <w:sz w:val="22"/>
                <w:lang w:val="en-GB"/>
              </w:rPr>
            </w:pPr>
            <w:r w:rsidRPr="00825118">
              <w:rPr>
                <w:rFonts w:cstheme="minorHAnsi"/>
                <w:color w:val="000000"/>
                <w:sz w:val="22"/>
              </w:rPr>
              <w:t>0.03</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EC553A4" w14:textId="2D32A9DE" w:rsidR="00865736" w:rsidRPr="00825118" w:rsidRDefault="00865736" w:rsidP="00865736">
            <w:pPr>
              <w:spacing w:line="360" w:lineRule="auto"/>
              <w:rPr>
                <w:rFonts w:cstheme="minorHAnsi"/>
                <w:sz w:val="22"/>
                <w:lang w:val="en-GB"/>
              </w:rPr>
            </w:pPr>
            <w:r w:rsidRPr="00825118">
              <w:rPr>
                <w:rFonts w:cstheme="minorHAnsi"/>
                <w:color w:val="000000"/>
                <w:sz w:val="22"/>
              </w:rPr>
              <w:t>0.02</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326A5F3" w14:textId="0BAB87D6" w:rsidR="00865736" w:rsidRPr="00825118" w:rsidRDefault="00865736" w:rsidP="00865736">
            <w:pPr>
              <w:spacing w:line="360" w:lineRule="auto"/>
              <w:rPr>
                <w:rFonts w:cstheme="minorHAnsi"/>
                <w:sz w:val="22"/>
                <w:lang w:val="en-GB"/>
              </w:rPr>
            </w:pPr>
            <w:r w:rsidRPr="00825118">
              <w:rPr>
                <w:rFonts w:cstheme="minorHAnsi"/>
                <w:color w:val="000000"/>
                <w:sz w:val="22"/>
              </w:rPr>
              <w:t>0.13</w:t>
            </w:r>
          </w:p>
        </w:tc>
      </w:tr>
      <w:tr w:rsidR="00865736" w:rsidRPr="00041684" w14:paraId="6C2412FC"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811351B" w14:textId="4E86DC95" w:rsidR="00865736" w:rsidRPr="00041684" w:rsidRDefault="00865736" w:rsidP="00865736">
            <w:pPr>
              <w:spacing w:line="360" w:lineRule="auto"/>
              <w:jc w:val="left"/>
              <w:rPr>
                <w:rFonts w:ascii="Times New Roman" w:hAnsi="Times New Roman" w:cs="Times New Roman"/>
                <w:i/>
                <w:sz w:val="22"/>
                <w:lang w:val="en-GB"/>
              </w:rPr>
            </w:pPr>
            <w:r w:rsidRPr="00041684">
              <w:rPr>
                <w:rFonts w:ascii="Times New Roman" w:eastAsia="Times New Roman" w:hAnsi="Times New Roman" w:cs="Times New Roman"/>
                <w:color w:val="000000"/>
                <w:sz w:val="22"/>
                <w:szCs w:val="20"/>
                <w:lang w:val="en-GB" w:eastAsia="en-GB" w:bidi="ar-SA"/>
              </w:rPr>
              <w:t>Latitude (</w:t>
            </w:r>
            <w:r>
              <w:rPr>
                <w:rFonts w:ascii="Times New Roman" w:eastAsia="Times New Roman" w:hAnsi="Times New Roman" w:cs="Times New Roman"/>
                <w:color w:val="000000"/>
                <w:sz w:val="22"/>
                <w:szCs w:val="20"/>
                <w:lang w:val="en-GB" w:eastAsia="en-GB" w:bidi="ar-SA"/>
              </w:rPr>
              <w:t>divided by 10</w:t>
            </w:r>
            <w:r w:rsidRPr="00041684">
              <w:rPr>
                <w:rFonts w:ascii="Times New Roman" w:eastAsia="Times New Roman" w:hAnsi="Times New Roman" w:cs="Times New Roman"/>
                <w:color w:val="000000"/>
                <w:sz w:val="22"/>
                <w:szCs w:val="20"/>
                <w:lang w:val="en-GB" w:eastAsia="en-GB" w:bidi="ar-SA"/>
              </w:rPr>
              <w:t>)</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72F1318" w14:textId="26C910AE" w:rsidR="00865736" w:rsidRPr="00825118" w:rsidRDefault="00865736" w:rsidP="00865736">
            <w:pPr>
              <w:spacing w:line="360" w:lineRule="auto"/>
              <w:rPr>
                <w:rFonts w:cstheme="minorHAnsi"/>
                <w:sz w:val="22"/>
                <w:lang w:val="en-GB"/>
              </w:rPr>
            </w:pPr>
            <w:r w:rsidRPr="00825118">
              <w:rPr>
                <w:rFonts w:cstheme="minorHAnsi"/>
                <w:color w:val="000000"/>
                <w:sz w:val="22"/>
              </w:rPr>
              <w:t>0.13</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3FC41BB" w14:textId="0A91A0CE" w:rsidR="00865736" w:rsidRPr="00825118" w:rsidRDefault="00865736" w:rsidP="00865736">
            <w:pPr>
              <w:spacing w:line="360" w:lineRule="auto"/>
              <w:rPr>
                <w:rFonts w:cstheme="minorHAnsi"/>
                <w:sz w:val="22"/>
                <w:lang w:val="en-GB"/>
              </w:rPr>
            </w:pPr>
            <w:r w:rsidRPr="00825118">
              <w:rPr>
                <w:rFonts w:cstheme="minorHAnsi"/>
                <w:color w:val="000000"/>
                <w:sz w:val="22"/>
              </w:rPr>
              <w:t>0.02</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F727DBE" w14:textId="0FD2BE27" w:rsidR="00865736" w:rsidRPr="00825118" w:rsidRDefault="00865736" w:rsidP="00865736">
            <w:pPr>
              <w:spacing w:line="360" w:lineRule="auto"/>
              <w:rPr>
                <w:rFonts w:cstheme="minorHAnsi"/>
                <w:sz w:val="22"/>
                <w:lang w:val="en-GB"/>
              </w:rPr>
            </w:pPr>
            <w:r w:rsidRPr="00825118">
              <w:rPr>
                <w:rFonts w:cstheme="minorHAnsi"/>
                <w:color w:val="000000"/>
                <w:sz w:val="22"/>
              </w:rPr>
              <w:t>0.08</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64EE7EC" w14:textId="22D5A44E" w:rsidR="00865736" w:rsidRPr="00825118" w:rsidRDefault="00865736" w:rsidP="00865736">
            <w:pPr>
              <w:spacing w:line="360" w:lineRule="auto"/>
              <w:rPr>
                <w:rFonts w:cstheme="minorHAnsi"/>
                <w:sz w:val="22"/>
                <w:lang w:val="en-GB"/>
              </w:rPr>
            </w:pPr>
            <w:r w:rsidRPr="00825118">
              <w:rPr>
                <w:rFonts w:cstheme="minorHAnsi"/>
                <w:color w:val="000000"/>
                <w:sz w:val="22"/>
              </w:rPr>
              <w:t>0.17</w:t>
            </w:r>
          </w:p>
        </w:tc>
      </w:tr>
      <w:tr w:rsidR="00865736" w:rsidRPr="00041684" w14:paraId="0D173BA9"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C71D094" w14:textId="5C4C5A29" w:rsidR="00865736" w:rsidRPr="00041684" w:rsidRDefault="00865736" w:rsidP="00865736">
            <w:pPr>
              <w:spacing w:line="360" w:lineRule="auto"/>
              <w:jc w:val="left"/>
              <w:rPr>
                <w:rFonts w:ascii="Times New Roman" w:hAnsi="Times New Roman" w:cs="Times New Roman"/>
                <w:i/>
                <w:sz w:val="22"/>
                <w:lang w:val="en-GB"/>
              </w:rPr>
            </w:pPr>
            <w:r w:rsidRPr="00041684">
              <w:rPr>
                <w:rFonts w:ascii="Times New Roman" w:eastAsia="Times New Roman" w:hAnsi="Times New Roman" w:cs="Times New Roman"/>
                <w:color w:val="000000"/>
                <w:sz w:val="22"/>
                <w:szCs w:val="20"/>
                <w:lang w:val="en-GB" w:eastAsia="en-GB" w:bidi="ar-SA"/>
              </w:rPr>
              <w:t>Sea salt contribution reported</w:t>
            </w:r>
            <w:r w:rsidR="00C4427B">
              <w:rPr>
                <w:rFonts w:eastAsia="Times New Roman" w:cs="Calibri"/>
                <w:sz w:val="22"/>
                <w:vertAlign w:val="superscript"/>
                <w:lang w:val="en-GB" w:eastAsia="en-GB" w:bidi="ar-SA"/>
              </w:rPr>
              <w:t>1</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55B8911" w14:textId="790CF868" w:rsidR="00865736" w:rsidRPr="00825118" w:rsidRDefault="00865736" w:rsidP="00865736">
            <w:pPr>
              <w:spacing w:line="360" w:lineRule="auto"/>
              <w:rPr>
                <w:rFonts w:cstheme="minorHAnsi"/>
                <w:sz w:val="22"/>
                <w:lang w:val="en-GB"/>
              </w:rPr>
            </w:pPr>
            <w:r w:rsidRPr="00825118">
              <w:rPr>
                <w:rFonts w:cstheme="minorHAnsi"/>
                <w:color w:val="000000"/>
                <w:sz w:val="22"/>
              </w:rPr>
              <w:t>-0.33</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3A64012" w14:textId="01A2B734" w:rsidR="00865736" w:rsidRPr="00825118" w:rsidRDefault="00865736" w:rsidP="00865736">
            <w:pPr>
              <w:spacing w:line="360" w:lineRule="auto"/>
              <w:rPr>
                <w:rFonts w:cstheme="minorHAnsi"/>
                <w:sz w:val="22"/>
                <w:lang w:val="en-GB"/>
              </w:rPr>
            </w:pPr>
            <w:r w:rsidRPr="00825118">
              <w:rPr>
                <w:rFonts w:cstheme="minorHAnsi"/>
                <w:color w:val="000000"/>
                <w:sz w:val="22"/>
              </w:rPr>
              <w:t>0.08</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BF4C5C9" w14:textId="5A5AFE76" w:rsidR="00865736" w:rsidRPr="00825118" w:rsidRDefault="00865736" w:rsidP="00865736">
            <w:pPr>
              <w:spacing w:line="360" w:lineRule="auto"/>
              <w:rPr>
                <w:rFonts w:cstheme="minorHAnsi"/>
                <w:sz w:val="22"/>
                <w:lang w:val="en-GB"/>
              </w:rPr>
            </w:pPr>
            <w:r w:rsidRPr="00825118">
              <w:rPr>
                <w:rFonts w:cstheme="minorHAnsi"/>
                <w:color w:val="000000"/>
                <w:sz w:val="22"/>
              </w:rPr>
              <w:t>-0.50</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854824A" w14:textId="6FE0D406" w:rsidR="00865736" w:rsidRPr="00825118" w:rsidRDefault="00865736" w:rsidP="00865736">
            <w:pPr>
              <w:spacing w:line="360" w:lineRule="auto"/>
              <w:rPr>
                <w:rFonts w:cstheme="minorHAnsi"/>
                <w:sz w:val="22"/>
                <w:lang w:val="en-GB"/>
              </w:rPr>
            </w:pPr>
            <w:r w:rsidRPr="00825118">
              <w:rPr>
                <w:rFonts w:cstheme="minorHAnsi"/>
                <w:color w:val="000000"/>
                <w:sz w:val="22"/>
              </w:rPr>
              <w:t>-0.17</w:t>
            </w:r>
          </w:p>
        </w:tc>
      </w:tr>
      <w:tr w:rsidR="00865736" w:rsidRPr="00041684" w14:paraId="4DE50071"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5FE1165" w14:textId="67C6719D" w:rsidR="00865736" w:rsidRPr="00041684" w:rsidRDefault="00865736" w:rsidP="00C4427B">
            <w:pPr>
              <w:spacing w:line="360" w:lineRule="auto"/>
              <w:jc w:val="left"/>
              <w:rPr>
                <w:rFonts w:ascii="Times New Roman" w:hAnsi="Times New Roman" w:cs="Times New Roman"/>
                <w:i/>
                <w:sz w:val="22"/>
                <w:lang w:val="en-GB"/>
              </w:rPr>
            </w:pPr>
            <w:r w:rsidRPr="00041684">
              <w:rPr>
                <w:rFonts w:eastAsia="Times New Roman" w:cs="Calibri"/>
                <w:sz w:val="22"/>
                <w:lang w:val="en-GB" w:eastAsia="en-GB" w:bidi="ar-SA"/>
              </w:rPr>
              <w:t>Study was conducted in North America</w:t>
            </w:r>
            <w:r>
              <w:rPr>
                <w:rFonts w:eastAsia="Times New Roman" w:cs="Calibri"/>
                <w:sz w:val="22"/>
                <w:lang w:val="en-GB" w:eastAsia="en-GB" w:bidi="ar-SA"/>
              </w:rPr>
              <w:t>,</w:t>
            </w:r>
            <w:r w:rsidRPr="00041684">
              <w:rPr>
                <w:rFonts w:eastAsia="Times New Roman" w:cs="Calibri"/>
                <w:sz w:val="22"/>
                <w:lang w:val="en-GB" w:eastAsia="en-GB" w:bidi="ar-SA"/>
              </w:rPr>
              <w:t xml:space="preserve"> Oceania</w:t>
            </w:r>
            <w:r>
              <w:rPr>
                <w:rFonts w:eastAsia="Times New Roman" w:cs="Calibri"/>
                <w:sz w:val="22"/>
                <w:lang w:val="en-GB" w:eastAsia="en-GB" w:bidi="ar-SA"/>
              </w:rPr>
              <w:t xml:space="preserve"> or Japan</w:t>
            </w:r>
            <w:r w:rsidR="00C4427B">
              <w:rPr>
                <w:rFonts w:eastAsia="Times New Roman" w:cs="Calibri"/>
                <w:sz w:val="22"/>
                <w:vertAlign w:val="superscript"/>
                <w:lang w:val="en-GB" w:eastAsia="en-GB" w:bidi="ar-SA"/>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EEE3E36" w14:textId="7F3CA495" w:rsidR="00865736" w:rsidRPr="00825118" w:rsidRDefault="00865736" w:rsidP="00865736">
            <w:pPr>
              <w:spacing w:line="360" w:lineRule="auto"/>
              <w:rPr>
                <w:rFonts w:cstheme="minorHAnsi"/>
                <w:sz w:val="22"/>
                <w:lang w:val="en-GB"/>
              </w:rPr>
            </w:pPr>
            <w:r w:rsidRPr="00825118">
              <w:rPr>
                <w:rFonts w:cstheme="minorHAnsi"/>
                <w:color w:val="000000"/>
                <w:sz w:val="22"/>
              </w:rPr>
              <w:t>-1.11</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4D57462" w14:textId="5482F48B" w:rsidR="00865736" w:rsidRPr="00825118" w:rsidRDefault="00865736" w:rsidP="00865736">
            <w:pPr>
              <w:spacing w:line="360" w:lineRule="auto"/>
              <w:rPr>
                <w:rFonts w:cstheme="minorHAnsi"/>
                <w:sz w:val="22"/>
                <w:lang w:val="en-GB"/>
              </w:rPr>
            </w:pPr>
            <w:r w:rsidRPr="00825118">
              <w:rPr>
                <w:rFonts w:cstheme="minorHAnsi"/>
                <w:color w:val="000000"/>
                <w:sz w:val="22"/>
              </w:rPr>
              <w:t>0.11</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BDEBA7B" w14:textId="3EEC619F" w:rsidR="00865736" w:rsidRPr="00825118" w:rsidRDefault="00865736" w:rsidP="00865736">
            <w:pPr>
              <w:spacing w:line="360" w:lineRule="auto"/>
              <w:rPr>
                <w:rFonts w:cstheme="minorHAnsi"/>
                <w:sz w:val="22"/>
                <w:lang w:val="en-GB"/>
              </w:rPr>
            </w:pPr>
            <w:r w:rsidRPr="00825118">
              <w:rPr>
                <w:rFonts w:cstheme="minorHAnsi"/>
                <w:color w:val="000000"/>
                <w:sz w:val="22"/>
              </w:rPr>
              <w:t>-1.3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AA4C34B" w14:textId="0D69E489" w:rsidR="00865736" w:rsidRPr="00825118" w:rsidRDefault="00865736" w:rsidP="00865736">
            <w:pPr>
              <w:spacing w:line="360" w:lineRule="auto"/>
              <w:rPr>
                <w:rFonts w:cstheme="minorHAnsi"/>
                <w:sz w:val="22"/>
                <w:lang w:val="en-GB"/>
              </w:rPr>
            </w:pPr>
            <w:r w:rsidRPr="00825118">
              <w:rPr>
                <w:rFonts w:cstheme="minorHAnsi"/>
                <w:color w:val="000000"/>
                <w:sz w:val="22"/>
              </w:rPr>
              <w:t>-0.89</w:t>
            </w:r>
          </w:p>
        </w:tc>
      </w:tr>
      <w:tr w:rsidR="00865736" w:rsidRPr="00041684" w14:paraId="7E1CC06E"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73636BF" w14:textId="1295B9F2" w:rsidR="00865736" w:rsidRPr="00041684" w:rsidRDefault="00865736" w:rsidP="00865736">
            <w:pPr>
              <w:spacing w:line="360" w:lineRule="auto"/>
              <w:jc w:val="left"/>
              <w:rPr>
                <w:rFonts w:ascii="Times New Roman" w:hAnsi="Times New Roman" w:cs="Times New Roman"/>
                <w:i/>
                <w:sz w:val="22"/>
                <w:lang w:val="en-GB"/>
              </w:rPr>
            </w:pPr>
            <w:r w:rsidRPr="00041684">
              <w:rPr>
                <w:rFonts w:eastAsia="Times New Roman" w:cs="Calibri"/>
                <w:sz w:val="22"/>
                <w:lang w:val="en-GB" w:eastAsia="en-GB" w:bidi="ar-SA"/>
              </w:rPr>
              <w:t>Study was conducted in North Western or Western Europe</w:t>
            </w:r>
            <w:r w:rsidR="00C4427B">
              <w:rPr>
                <w:rFonts w:eastAsia="Times New Roman" w:cs="Calibri"/>
                <w:sz w:val="22"/>
                <w:vertAlign w:val="superscript"/>
                <w:lang w:val="en-GB" w:eastAsia="en-GB" w:bidi="ar-SA"/>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5DF26BD" w14:textId="32711218" w:rsidR="00865736" w:rsidRPr="00825118" w:rsidRDefault="00865736" w:rsidP="00865736">
            <w:pPr>
              <w:spacing w:line="360" w:lineRule="auto"/>
              <w:rPr>
                <w:rFonts w:cstheme="minorHAnsi"/>
                <w:sz w:val="22"/>
                <w:lang w:val="en-GB"/>
              </w:rPr>
            </w:pPr>
            <w:r w:rsidRPr="00825118">
              <w:rPr>
                <w:rFonts w:cstheme="minorHAnsi"/>
                <w:color w:val="000000"/>
                <w:sz w:val="22"/>
              </w:rPr>
              <w:t>-1.49</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CDDE2F8" w14:textId="36CFF0A5" w:rsidR="00865736" w:rsidRPr="00825118" w:rsidRDefault="00865736" w:rsidP="00865736">
            <w:pPr>
              <w:spacing w:line="360" w:lineRule="auto"/>
              <w:rPr>
                <w:rFonts w:cstheme="minorHAnsi"/>
                <w:sz w:val="22"/>
                <w:lang w:val="en-GB"/>
              </w:rPr>
            </w:pPr>
            <w:r w:rsidRPr="00825118">
              <w:rPr>
                <w:rFonts w:cstheme="minorHAnsi"/>
                <w:color w:val="000000"/>
                <w:sz w:val="22"/>
              </w:rPr>
              <w:t>0.16</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7593AC8" w14:textId="624FC02F" w:rsidR="00865736" w:rsidRPr="00825118" w:rsidRDefault="00865736" w:rsidP="00865736">
            <w:pPr>
              <w:spacing w:line="360" w:lineRule="auto"/>
              <w:rPr>
                <w:rFonts w:cstheme="minorHAnsi"/>
                <w:sz w:val="22"/>
                <w:lang w:val="en-GB"/>
              </w:rPr>
            </w:pPr>
            <w:r w:rsidRPr="00825118">
              <w:rPr>
                <w:rFonts w:cstheme="minorHAnsi"/>
                <w:color w:val="000000"/>
                <w:sz w:val="22"/>
              </w:rPr>
              <w:t>-1.81</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530D9B5" w14:textId="288CA78A" w:rsidR="00865736" w:rsidRPr="00825118" w:rsidRDefault="00865736" w:rsidP="00865736">
            <w:pPr>
              <w:spacing w:line="360" w:lineRule="auto"/>
              <w:rPr>
                <w:rFonts w:cstheme="minorHAnsi"/>
                <w:sz w:val="22"/>
                <w:lang w:val="en-GB"/>
              </w:rPr>
            </w:pPr>
            <w:r w:rsidRPr="00825118">
              <w:rPr>
                <w:rFonts w:cstheme="minorHAnsi"/>
                <w:color w:val="000000"/>
                <w:sz w:val="22"/>
              </w:rPr>
              <w:t>-1.17</w:t>
            </w:r>
          </w:p>
        </w:tc>
      </w:tr>
      <w:tr w:rsidR="00865736" w:rsidRPr="00041684" w14:paraId="066F47F3"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C50A5F2" w14:textId="2C2195BA" w:rsidR="00865736" w:rsidRPr="00041684" w:rsidRDefault="00865736" w:rsidP="00865736">
            <w:pPr>
              <w:spacing w:line="360" w:lineRule="auto"/>
              <w:jc w:val="left"/>
              <w:rPr>
                <w:rFonts w:ascii="Times New Roman" w:hAnsi="Times New Roman" w:cs="Times New Roman"/>
                <w:sz w:val="22"/>
                <w:lang w:val="en-GB"/>
              </w:rPr>
            </w:pPr>
            <w:r w:rsidRPr="00041684">
              <w:rPr>
                <w:rFonts w:eastAsia="Times New Roman" w:cs="Calibri"/>
                <w:sz w:val="22"/>
                <w:lang w:val="en-GB" w:eastAsia="en-GB" w:bidi="ar-SA"/>
              </w:rPr>
              <w:t>Study was conducted in the rest of Europe</w:t>
            </w:r>
            <w:r w:rsidR="00C4427B">
              <w:rPr>
                <w:rFonts w:eastAsia="Times New Roman" w:cs="Calibri"/>
                <w:sz w:val="22"/>
                <w:vertAlign w:val="superscript"/>
                <w:lang w:val="en-GB" w:eastAsia="en-GB" w:bidi="ar-SA"/>
              </w:rPr>
              <w:t>3</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CFB24EE" w14:textId="37041227" w:rsidR="00865736" w:rsidRPr="00825118" w:rsidRDefault="00865736" w:rsidP="00865736">
            <w:pPr>
              <w:spacing w:line="360" w:lineRule="auto"/>
              <w:rPr>
                <w:rFonts w:cstheme="minorHAnsi"/>
                <w:sz w:val="22"/>
                <w:lang w:val="en-GB"/>
              </w:rPr>
            </w:pPr>
            <w:r w:rsidRPr="00825118">
              <w:rPr>
                <w:rFonts w:cstheme="minorHAnsi"/>
                <w:color w:val="000000"/>
                <w:sz w:val="22"/>
              </w:rPr>
              <w:t>-0.41</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9C4AD94" w14:textId="323944C6" w:rsidR="00865736" w:rsidRPr="00825118" w:rsidRDefault="00865736" w:rsidP="00865736">
            <w:pPr>
              <w:spacing w:line="360" w:lineRule="auto"/>
              <w:rPr>
                <w:rFonts w:cstheme="minorHAnsi"/>
                <w:sz w:val="22"/>
                <w:lang w:val="en-GB"/>
              </w:rPr>
            </w:pPr>
            <w:r w:rsidRPr="00825118">
              <w:rPr>
                <w:rFonts w:cstheme="minorHAnsi"/>
                <w:color w:val="000000"/>
                <w:sz w:val="22"/>
              </w:rPr>
              <w:t>0.11</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943EEFF" w14:textId="5A103B44" w:rsidR="00865736" w:rsidRPr="00825118" w:rsidRDefault="00865736" w:rsidP="00865736">
            <w:pPr>
              <w:spacing w:line="360" w:lineRule="auto"/>
              <w:rPr>
                <w:rFonts w:cstheme="minorHAnsi"/>
                <w:sz w:val="22"/>
                <w:lang w:val="en-GB"/>
              </w:rPr>
            </w:pPr>
            <w:r w:rsidRPr="00825118">
              <w:rPr>
                <w:rFonts w:cstheme="minorHAnsi"/>
                <w:color w:val="000000"/>
                <w:sz w:val="22"/>
              </w:rPr>
              <w:t>-0.63</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0E34533A" w14:textId="3BBE89A7" w:rsidR="00865736" w:rsidRPr="00825118" w:rsidRDefault="00865736" w:rsidP="00865736">
            <w:pPr>
              <w:spacing w:line="360" w:lineRule="auto"/>
              <w:rPr>
                <w:rFonts w:cstheme="minorHAnsi"/>
                <w:sz w:val="22"/>
                <w:lang w:val="en-GB"/>
              </w:rPr>
            </w:pPr>
            <w:r w:rsidRPr="00825118">
              <w:rPr>
                <w:rFonts w:cstheme="minorHAnsi"/>
                <w:color w:val="000000"/>
                <w:sz w:val="22"/>
              </w:rPr>
              <w:t>-0.19</w:t>
            </w:r>
          </w:p>
        </w:tc>
      </w:tr>
      <w:tr w:rsidR="00865736" w:rsidRPr="00041684" w14:paraId="6A8EAA79" w14:textId="77777777" w:rsidTr="00D10792">
        <w:trPr>
          <w:trHeight w:val="300"/>
          <w:jc w:val="center"/>
        </w:trPr>
        <w:tc>
          <w:tcPr>
            <w:tcW w:w="538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4CFDC9E8" w14:textId="4D4FD631" w:rsidR="00865736" w:rsidRPr="00041684" w:rsidRDefault="00865736" w:rsidP="00865736">
            <w:pPr>
              <w:spacing w:line="360" w:lineRule="auto"/>
              <w:jc w:val="left"/>
              <w:rPr>
                <w:rFonts w:eastAsia="Times New Roman" w:cs="Calibri"/>
                <w:sz w:val="22"/>
                <w:lang w:val="en-GB" w:eastAsia="en-GB" w:bidi="ar-SA"/>
              </w:rPr>
            </w:pPr>
            <w:r w:rsidRPr="00041684">
              <w:rPr>
                <w:rFonts w:eastAsia="Times New Roman" w:cs="Calibri"/>
                <w:sz w:val="22"/>
                <w:lang w:val="en-GB" w:eastAsia="en-GB" w:bidi="ar-SA"/>
              </w:rPr>
              <w:t>Constant</w:t>
            </w:r>
          </w:p>
        </w:tc>
        <w:tc>
          <w:tcPr>
            <w:tcW w:w="85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F379BB4" w14:textId="17B39F5E" w:rsidR="00865736" w:rsidRPr="00825118" w:rsidRDefault="00865736" w:rsidP="00865736">
            <w:pPr>
              <w:spacing w:line="360" w:lineRule="auto"/>
              <w:rPr>
                <w:rFonts w:cstheme="minorHAnsi"/>
                <w:sz w:val="22"/>
                <w:lang w:val="en-GB"/>
              </w:rPr>
            </w:pPr>
            <w:r w:rsidRPr="00825118">
              <w:rPr>
                <w:rFonts w:cstheme="minorHAnsi"/>
                <w:color w:val="000000"/>
                <w:sz w:val="22"/>
              </w:rPr>
              <w:t>3.63</w:t>
            </w:r>
          </w:p>
        </w:tc>
        <w:tc>
          <w:tcPr>
            <w:tcW w:w="993"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35D1ABC" w14:textId="60F58880" w:rsidR="00865736" w:rsidRPr="00825118" w:rsidRDefault="00865736" w:rsidP="00865736">
            <w:pPr>
              <w:spacing w:line="360" w:lineRule="auto"/>
              <w:rPr>
                <w:rFonts w:cstheme="minorHAnsi"/>
                <w:sz w:val="22"/>
                <w:lang w:val="en-GB"/>
              </w:rPr>
            </w:pPr>
            <w:r w:rsidRPr="00825118">
              <w:rPr>
                <w:rFonts w:cstheme="minorHAnsi"/>
                <w:color w:val="000000"/>
                <w:sz w:val="22"/>
              </w:rPr>
              <w:t>0.09</w:t>
            </w:r>
          </w:p>
        </w:tc>
        <w:tc>
          <w:tcPr>
            <w:tcW w:w="90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5D7900A" w14:textId="46828EE9" w:rsidR="00865736" w:rsidRPr="00825118" w:rsidRDefault="00865736" w:rsidP="00865736">
            <w:pPr>
              <w:spacing w:line="360" w:lineRule="auto"/>
              <w:rPr>
                <w:rFonts w:cstheme="minorHAnsi"/>
                <w:sz w:val="22"/>
                <w:lang w:val="en-GB"/>
              </w:rPr>
            </w:pPr>
            <w:r w:rsidRPr="00825118">
              <w:rPr>
                <w:rFonts w:cstheme="minorHAnsi"/>
                <w:color w:val="000000"/>
                <w:sz w:val="22"/>
              </w:rPr>
              <w:t>3.46</w:t>
            </w:r>
          </w:p>
        </w:tc>
        <w:tc>
          <w:tcPr>
            <w:tcW w:w="1134"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9BD9F22" w14:textId="19B15684" w:rsidR="00865736" w:rsidRPr="00825118" w:rsidRDefault="00865736" w:rsidP="00865736">
            <w:pPr>
              <w:spacing w:line="360" w:lineRule="auto"/>
              <w:rPr>
                <w:rFonts w:cstheme="minorHAnsi"/>
                <w:sz w:val="22"/>
                <w:lang w:val="en-GB"/>
              </w:rPr>
            </w:pPr>
            <w:r w:rsidRPr="00825118">
              <w:rPr>
                <w:rFonts w:cstheme="minorHAnsi"/>
                <w:color w:val="000000"/>
                <w:sz w:val="22"/>
              </w:rPr>
              <w:t>3.81</w:t>
            </w:r>
          </w:p>
        </w:tc>
      </w:tr>
      <w:tr w:rsidR="00F054ED" w:rsidRPr="00041684" w14:paraId="1C4D7EC1" w14:textId="77777777" w:rsidTr="00840478">
        <w:trPr>
          <w:trHeight w:val="300"/>
          <w:jc w:val="center"/>
        </w:trPr>
        <w:tc>
          <w:tcPr>
            <w:tcW w:w="9271" w:type="dxa"/>
            <w:gridSpan w:val="5"/>
            <w:tcBorders>
              <w:top w:val="single" w:sz="4" w:space="0" w:color="auto"/>
            </w:tcBorders>
            <w:shd w:val="clear" w:color="auto" w:fill="auto"/>
            <w:noWrap/>
            <w:tcMar>
              <w:top w:w="15" w:type="dxa"/>
              <w:left w:w="15" w:type="dxa"/>
              <w:bottom w:w="0" w:type="dxa"/>
              <w:right w:w="15" w:type="dxa"/>
            </w:tcMar>
            <w:vAlign w:val="bottom"/>
          </w:tcPr>
          <w:p w14:paraId="234985AE" w14:textId="5936F06F" w:rsidR="00F054ED" w:rsidRPr="00F05D78" w:rsidRDefault="00F054ED" w:rsidP="00F054ED">
            <w:pPr>
              <w:spacing w:line="240" w:lineRule="auto"/>
              <w:jc w:val="left"/>
              <w:rPr>
                <w:rFonts w:eastAsia="Times New Roman" w:cs="Calibri"/>
                <w:sz w:val="18"/>
                <w:lang w:val="en-GB" w:eastAsia="en-GB" w:bidi="ar-SA"/>
              </w:rPr>
            </w:pPr>
            <w:r w:rsidRPr="00F05D78">
              <w:rPr>
                <w:rFonts w:eastAsia="Times New Roman" w:cs="Calibri"/>
                <w:sz w:val="18"/>
                <w:lang w:val="en-GB" w:eastAsia="en-GB" w:bidi="ar-SA"/>
              </w:rPr>
              <w:t>1 Group of studies that do not report sea salt contribution is the reference group</w:t>
            </w:r>
          </w:p>
          <w:p w14:paraId="7FA2763C" w14:textId="1F49E3FA" w:rsidR="00F054ED" w:rsidRPr="00F05D78" w:rsidRDefault="00F054ED" w:rsidP="00F054ED">
            <w:pPr>
              <w:spacing w:line="240" w:lineRule="auto"/>
              <w:rPr>
                <w:rFonts w:eastAsia="Times New Roman" w:cs="Calibri"/>
                <w:sz w:val="18"/>
                <w:lang w:val="en-GB" w:eastAsia="en-GB" w:bidi="ar-SA"/>
              </w:rPr>
            </w:pPr>
            <w:r w:rsidRPr="00F05D78">
              <w:rPr>
                <w:rFonts w:eastAsia="Times New Roman" w:cs="Calibri"/>
                <w:sz w:val="18"/>
                <w:lang w:val="en-GB" w:eastAsia="en-GB" w:bidi="ar-SA"/>
              </w:rPr>
              <w:t xml:space="preserve">2 </w:t>
            </w:r>
            <w:r w:rsidR="006C5B7D" w:rsidRPr="00F05D78">
              <w:rPr>
                <w:rFonts w:eastAsia="Times New Roman" w:cs="Calibri"/>
                <w:sz w:val="18"/>
                <w:lang w:val="en-GB" w:eastAsia="en-GB" w:bidi="ar-SA"/>
              </w:rPr>
              <w:t xml:space="preserve">Group of studies conducted on or before 2005 is the reference group </w:t>
            </w:r>
          </w:p>
          <w:p w14:paraId="287E9CAE" w14:textId="7EF00707" w:rsidR="00F054ED" w:rsidRPr="00041684" w:rsidRDefault="00F054ED" w:rsidP="006C5B7D">
            <w:pPr>
              <w:spacing w:line="240" w:lineRule="auto"/>
              <w:rPr>
                <w:rFonts w:asciiTheme="majorHAnsi" w:hAnsiTheme="majorHAnsi" w:cstheme="majorHAnsi"/>
                <w:color w:val="000000"/>
                <w:sz w:val="20"/>
                <w:szCs w:val="20"/>
                <w:lang w:val="en-GB"/>
              </w:rPr>
            </w:pPr>
            <w:r w:rsidRPr="00F05D78">
              <w:rPr>
                <w:rFonts w:eastAsia="Times New Roman" w:cs="Calibri"/>
                <w:sz w:val="18"/>
                <w:lang w:val="en-GB" w:eastAsia="en-GB" w:bidi="ar-SA"/>
              </w:rPr>
              <w:t xml:space="preserve">3 </w:t>
            </w:r>
            <w:r w:rsidR="006C5B7D" w:rsidRPr="00F05D78">
              <w:rPr>
                <w:rFonts w:eastAsia="Times New Roman" w:cs="Calibri"/>
                <w:sz w:val="18"/>
                <w:lang w:val="en-GB" w:eastAsia="en-GB" w:bidi="ar-SA"/>
              </w:rPr>
              <w:t>Rest of the world is the reference group</w:t>
            </w:r>
          </w:p>
        </w:tc>
      </w:tr>
    </w:tbl>
    <w:p w14:paraId="1BC589A7" w14:textId="77777777" w:rsidR="00577C37" w:rsidRDefault="00577C37" w:rsidP="00577C37">
      <w:pPr>
        <w:rPr>
          <w:lang w:val="en-GB"/>
        </w:rPr>
      </w:pPr>
    </w:p>
    <w:p w14:paraId="0D26E0A6" w14:textId="3E068914" w:rsidR="0047400D" w:rsidRPr="00041684" w:rsidRDefault="0047400D" w:rsidP="0047400D">
      <w:pPr>
        <w:pStyle w:val="Heading5"/>
        <w:spacing w:line="360" w:lineRule="auto"/>
        <w:rPr>
          <w:rFonts w:cstheme="minorHAnsi"/>
          <w:color w:val="auto"/>
          <w:lang w:val="en-GB"/>
        </w:rPr>
      </w:pPr>
      <w:r w:rsidRPr="00041684">
        <w:rPr>
          <w:rFonts w:cstheme="minorHAnsi"/>
          <w:color w:val="auto"/>
          <w:lang w:val="en-GB"/>
        </w:rPr>
        <w:lastRenderedPageBreak/>
        <w:t>Correlation between overall PM</w:t>
      </w:r>
      <w:r w:rsidRPr="00041684">
        <w:rPr>
          <w:rFonts w:cstheme="minorHAnsi"/>
          <w:color w:val="auto"/>
          <w:vertAlign w:val="subscript"/>
          <w:lang w:val="en-GB"/>
        </w:rPr>
        <w:t>2.5</w:t>
      </w:r>
      <w:r w:rsidRPr="00041684">
        <w:rPr>
          <w:rFonts w:cstheme="minorHAnsi"/>
          <w:color w:val="auto"/>
          <w:lang w:val="en-GB"/>
        </w:rPr>
        <w:t xml:space="preserve"> and traffic-related PM</w:t>
      </w:r>
      <w:r w:rsidRPr="00041684">
        <w:rPr>
          <w:rFonts w:cstheme="minorHAnsi"/>
          <w:color w:val="auto"/>
          <w:vertAlign w:val="subscript"/>
          <w:lang w:val="en-GB"/>
        </w:rPr>
        <w:t>2.5</w:t>
      </w:r>
    </w:p>
    <w:p w14:paraId="2784E9AB" w14:textId="77777777" w:rsidR="0047400D" w:rsidRDefault="0047400D" w:rsidP="0047400D">
      <w:pPr>
        <w:spacing w:line="480" w:lineRule="auto"/>
        <w:rPr>
          <w:lang w:val="en-GB"/>
        </w:rPr>
      </w:pPr>
      <w:r w:rsidRPr="00041684">
        <w:rPr>
          <w:lang w:val="en-GB"/>
        </w:rPr>
        <w:t xml:space="preserve">Our modelling approach allowed us to estimate the magnitude of </w:t>
      </w:r>
      <w:r>
        <w:rPr>
          <w:lang w:val="en-GB"/>
        </w:rPr>
        <w:t xml:space="preserve">the </w:t>
      </w:r>
      <w:r w:rsidRPr="00041684">
        <w:rPr>
          <w:lang w:val="en-GB"/>
        </w:rPr>
        <w:t>correlation between overall PM</w:t>
      </w:r>
      <w:r w:rsidRPr="00041684">
        <w:rPr>
          <w:vertAlign w:val="subscript"/>
          <w:lang w:val="en-GB"/>
        </w:rPr>
        <w:t>2.5</w:t>
      </w:r>
      <w:r w:rsidRPr="00041684">
        <w:rPr>
          <w:lang w:val="en-GB"/>
        </w:rPr>
        <w:t xml:space="preserve"> and traffic-related PM</w:t>
      </w:r>
      <w:r w:rsidRPr="00041684">
        <w:rPr>
          <w:vertAlign w:val="subscript"/>
          <w:lang w:val="en-GB"/>
        </w:rPr>
        <w:t>2.5</w:t>
      </w:r>
      <w:r>
        <w:rPr>
          <w:vertAlign w:val="subscript"/>
          <w:lang w:val="en-GB"/>
        </w:rPr>
        <w:t xml:space="preserve"> </w:t>
      </w:r>
      <w:r w:rsidRPr="004C3569">
        <w:rPr>
          <w:lang w:val="en-GB"/>
        </w:rPr>
        <w:t>across a</w:t>
      </w:r>
      <w:r>
        <w:rPr>
          <w:lang w:val="en-GB"/>
        </w:rPr>
        <w:t xml:space="preserve"> sample of 117 cities worldwide</w:t>
      </w:r>
      <w:r w:rsidRPr="00041684">
        <w:rPr>
          <w:lang w:val="en-GB"/>
        </w:rPr>
        <w:t>. The mean (standard deviation) of the correlation is 0.6</w:t>
      </w:r>
      <w:r>
        <w:rPr>
          <w:lang w:val="en-GB"/>
        </w:rPr>
        <w:t>3</w:t>
      </w:r>
      <w:r w:rsidRPr="00041684">
        <w:rPr>
          <w:lang w:val="en-GB"/>
        </w:rPr>
        <w:t xml:space="preserve"> (0.0</w:t>
      </w:r>
      <w:r>
        <w:rPr>
          <w:lang w:val="en-GB"/>
        </w:rPr>
        <w:t>5</w:t>
      </w:r>
      <w:r w:rsidRPr="00041684">
        <w:rPr>
          <w:lang w:val="en-GB"/>
        </w:rPr>
        <w:t xml:space="preserve">), with a 95% </w:t>
      </w:r>
      <w:r>
        <w:rPr>
          <w:lang w:val="en-GB"/>
        </w:rPr>
        <w:t>credible</w:t>
      </w:r>
      <w:r w:rsidRPr="00041684">
        <w:rPr>
          <w:lang w:val="en-GB"/>
        </w:rPr>
        <w:t xml:space="preserve"> interval varying from 0.5</w:t>
      </w:r>
      <w:r>
        <w:rPr>
          <w:lang w:val="en-GB"/>
        </w:rPr>
        <w:t>4</w:t>
      </w:r>
      <w:r w:rsidRPr="00041684">
        <w:rPr>
          <w:lang w:val="en-GB"/>
        </w:rPr>
        <w:t xml:space="preserve"> to 0.7</w:t>
      </w:r>
      <w:r>
        <w:rPr>
          <w:lang w:val="en-GB"/>
        </w:rPr>
        <w:t>2</w:t>
      </w:r>
      <w:r w:rsidRPr="00041684">
        <w:rPr>
          <w:lang w:val="en-GB"/>
        </w:rPr>
        <w:t xml:space="preserve">. This </w:t>
      </w:r>
      <w:r>
        <w:rPr>
          <w:lang w:val="en-GB"/>
        </w:rPr>
        <w:t>indicates that the correlation between overall and traffic-related PM</w:t>
      </w:r>
      <w:r w:rsidRPr="004E14A7">
        <w:rPr>
          <w:vertAlign w:val="subscript"/>
          <w:lang w:val="en-GB"/>
        </w:rPr>
        <w:t>2.5</w:t>
      </w:r>
      <w:r>
        <w:rPr>
          <w:lang w:val="en-GB"/>
        </w:rPr>
        <w:t xml:space="preserve"> is statistically important and</w:t>
      </w:r>
      <w:r w:rsidRPr="00041684">
        <w:rPr>
          <w:lang w:val="en-GB"/>
        </w:rPr>
        <w:t xml:space="preserve"> that traffic-related PM</w:t>
      </w:r>
      <w:r w:rsidRPr="00041684">
        <w:rPr>
          <w:vertAlign w:val="subscript"/>
          <w:lang w:val="en-GB"/>
        </w:rPr>
        <w:t>2.5</w:t>
      </w:r>
      <w:r w:rsidRPr="00041684">
        <w:rPr>
          <w:lang w:val="en-GB"/>
        </w:rPr>
        <w:t xml:space="preserve"> and overall PM</w:t>
      </w:r>
      <w:r w:rsidRPr="00041684">
        <w:rPr>
          <w:vertAlign w:val="subscript"/>
          <w:lang w:val="en-GB"/>
        </w:rPr>
        <w:t>2.5</w:t>
      </w:r>
      <w:r w:rsidRPr="00041684">
        <w:rPr>
          <w:lang w:val="en-GB"/>
        </w:rPr>
        <w:t xml:space="preserve"> are highly correlated</w:t>
      </w:r>
      <w:r>
        <w:rPr>
          <w:lang w:val="en-GB"/>
        </w:rPr>
        <w:t>.</w:t>
      </w:r>
    </w:p>
    <w:p w14:paraId="643DEBDD" w14:textId="0742C7A2" w:rsidR="00A64707" w:rsidRPr="00041684" w:rsidRDefault="00FE3DC5" w:rsidP="00143504">
      <w:pPr>
        <w:pStyle w:val="Heading5"/>
        <w:spacing w:line="360" w:lineRule="auto"/>
        <w:rPr>
          <w:rFonts w:cstheme="minorHAnsi"/>
          <w:lang w:val="en-GB"/>
        </w:rPr>
      </w:pPr>
      <w:r>
        <w:rPr>
          <w:rFonts w:cstheme="minorHAnsi"/>
          <w:lang w:val="en-GB"/>
        </w:rPr>
        <w:t xml:space="preserve">Probability of non-traffic emissions exceeding </w:t>
      </w:r>
      <w:r w:rsidR="00776822">
        <w:rPr>
          <w:rFonts w:cstheme="minorHAnsi"/>
          <w:lang w:val="en-GB"/>
        </w:rPr>
        <w:t xml:space="preserve">the </w:t>
      </w:r>
      <w:r>
        <w:rPr>
          <w:rFonts w:cstheme="minorHAnsi"/>
          <w:lang w:val="en-GB"/>
        </w:rPr>
        <w:t>WHO threshold</w:t>
      </w:r>
    </w:p>
    <w:p w14:paraId="2233B29D" w14:textId="57032113" w:rsidR="00776822" w:rsidRDefault="00645B89" w:rsidP="002827DE">
      <w:pPr>
        <w:pStyle w:val="ListParagraph"/>
        <w:spacing w:line="480" w:lineRule="auto"/>
        <w:ind w:left="0"/>
        <w:rPr>
          <w:szCs w:val="20"/>
          <w:lang w:val="en-GB"/>
        </w:rPr>
      </w:pPr>
      <w:r>
        <w:rPr>
          <w:szCs w:val="20"/>
          <w:lang w:val="en-GB"/>
        </w:rPr>
        <w:t>Fig</w:t>
      </w:r>
      <w:r w:rsidR="00936703" w:rsidRPr="00041684">
        <w:rPr>
          <w:szCs w:val="20"/>
          <w:lang w:val="en-GB"/>
        </w:rPr>
        <w:t xml:space="preserve"> </w:t>
      </w:r>
      <w:r w:rsidR="007D712A">
        <w:rPr>
          <w:szCs w:val="20"/>
          <w:lang w:val="en-GB"/>
        </w:rPr>
        <w:t>2</w:t>
      </w:r>
      <w:r w:rsidR="00936703" w:rsidRPr="00041684">
        <w:rPr>
          <w:szCs w:val="20"/>
          <w:lang w:val="en-GB"/>
        </w:rPr>
        <w:t xml:space="preserve"> presents the probabilit</w:t>
      </w:r>
      <w:r w:rsidR="00B61115">
        <w:rPr>
          <w:szCs w:val="20"/>
          <w:lang w:val="en-GB"/>
        </w:rPr>
        <w:t>ies</w:t>
      </w:r>
      <w:r w:rsidR="00936703" w:rsidRPr="00041684">
        <w:rPr>
          <w:szCs w:val="20"/>
          <w:lang w:val="en-GB"/>
        </w:rPr>
        <w:t xml:space="preserve"> of PM</w:t>
      </w:r>
      <w:r w:rsidR="002D6685" w:rsidRPr="00041684">
        <w:rPr>
          <w:szCs w:val="20"/>
          <w:vertAlign w:val="subscript"/>
          <w:lang w:val="en-GB"/>
        </w:rPr>
        <w:t>2.5</w:t>
      </w:r>
      <w:r w:rsidR="00936703" w:rsidRPr="00041684">
        <w:rPr>
          <w:szCs w:val="20"/>
          <w:lang w:val="en-GB"/>
        </w:rPr>
        <w:t xml:space="preserve"> concentrations exceeding </w:t>
      </w:r>
      <w:r w:rsidR="00F55B46">
        <w:rPr>
          <w:szCs w:val="20"/>
          <w:lang w:val="en-GB"/>
        </w:rPr>
        <w:t xml:space="preserve">the </w:t>
      </w:r>
      <w:r w:rsidR="00CC295B">
        <w:rPr>
          <w:szCs w:val="20"/>
          <w:lang w:val="en-GB"/>
        </w:rPr>
        <w:t xml:space="preserve">WHO-recommended concentration </w:t>
      </w:r>
      <w:r w:rsidR="00936703" w:rsidRPr="00041684">
        <w:rPr>
          <w:szCs w:val="20"/>
          <w:lang w:val="en-GB"/>
        </w:rPr>
        <w:t>of PM</w:t>
      </w:r>
      <w:r w:rsidR="002D6685" w:rsidRPr="00041684">
        <w:rPr>
          <w:szCs w:val="20"/>
          <w:vertAlign w:val="subscript"/>
          <w:lang w:val="en-GB"/>
        </w:rPr>
        <w:t>2.5</w:t>
      </w:r>
      <w:r w:rsidR="00936703" w:rsidRPr="00041684">
        <w:rPr>
          <w:szCs w:val="20"/>
          <w:lang w:val="en-GB"/>
        </w:rPr>
        <w:t xml:space="preserve"> </w:t>
      </w:r>
      <w:r w:rsidR="004A4C1F">
        <w:rPr>
          <w:szCs w:val="20"/>
          <w:lang w:val="en-GB"/>
        </w:rPr>
        <w:t xml:space="preserve">(i.e., </w:t>
      </w:r>
      <w:r w:rsidR="004A4C1F">
        <w:rPr>
          <w:lang w:val="en-GB"/>
        </w:rPr>
        <w:t xml:space="preserve">5 </w:t>
      </w:r>
      <w:proofErr w:type="spellStart"/>
      <w:r w:rsidR="004A4C1F">
        <w:rPr>
          <w:lang w:val="en-GB"/>
        </w:rPr>
        <w:t>ug</w:t>
      </w:r>
      <w:proofErr w:type="spellEnd"/>
      <w:r w:rsidR="004A4C1F">
        <w:rPr>
          <w:lang w:val="en-GB"/>
        </w:rPr>
        <w:t>/m</w:t>
      </w:r>
      <w:r w:rsidR="004A4C1F">
        <w:rPr>
          <w:vertAlign w:val="superscript"/>
          <w:lang w:val="en-GB"/>
        </w:rPr>
        <w:t>3</w:t>
      </w:r>
      <w:r w:rsidR="004A4C1F">
        <w:rPr>
          <w:szCs w:val="20"/>
          <w:lang w:val="en-GB"/>
        </w:rPr>
        <w:t xml:space="preserve">) </w:t>
      </w:r>
      <w:r w:rsidR="00392499">
        <w:rPr>
          <w:szCs w:val="20"/>
          <w:lang w:val="en-GB"/>
        </w:rPr>
        <w:t xml:space="preserve">for </w:t>
      </w:r>
      <w:r w:rsidR="00392499">
        <w:rPr>
          <w:szCs w:val="20"/>
          <w:lang w:val="en-GB"/>
        </w:rPr>
        <w:t>the</w:t>
      </w:r>
      <w:r w:rsidR="00392499" w:rsidRPr="00041684">
        <w:rPr>
          <w:szCs w:val="20"/>
          <w:lang w:val="en-GB"/>
        </w:rPr>
        <w:t xml:space="preserve"> cities</w:t>
      </w:r>
      <w:r w:rsidR="00392499">
        <w:rPr>
          <w:szCs w:val="20"/>
          <w:lang w:val="en-GB"/>
        </w:rPr>
        <w:t xml:space="preserve"> under investigation</w:t>
      </w:r>
      <w:r w:rsidR="00392499" w:rsidRPr="00041684">
        <w:rPr>
          <w:szCs w:val="20"/>
          <w:lang w:val="en-GB"/>
        </w:rPr>
        <w:t xml:space="preserve"> </w:t>
      </w:r>
      <w:r w:rsidR="00936703" w:rsidRPr="00041684">
        <w:rPr>
          <w:szCs w:val="20"/>
          <w:lang w:val="en-GB"/>
        </w:rPr>
        <w:t xml:space="preserve">if all </w:t>
      </w:r>
      <w:r w:rsidR="00E71B57">
        <w:rPr>
          <w:szCs w:val="20"/>
          <w:lang w:val="en-GB"/>
        </w:rPr>
        <w:t>traffic</w:t>
      </w:r>
      <w:r w:rsidR="00936703" w:rsidRPr="00041684">
        <w:rPr>
          <w:szCs w:val="20"/>
          <w:lang w:val="en-GB"/>
        </w:rPr>
        <w:t xml:space="preserve"> emissions </w:t>
      </w:r>
      <w:r w:rsidR="007D712A" w:rsidRPr="00041684">
        <w:rPr>
          <w:szCs w:val="20"/>
          <w:lang w:val="en-GB"/>
        </w:rPr>
        <w:t xml:space="preserve">are </w:t>
      </w:r>
      <w:r w:rsidR="007D712A">
        <w:rPr>
          <w:szCs w:val="20"/>
          <w:lang w:val="en-GB"/>
        </w:rPr>
        <w:t>removed</w:t>
      </w:r>
      <w:r w:rsidR="00936703" w:rsidRPr="00041684">
        <w:rPr>
          <w:szCs w:val="20"/>
          <w:lang w:val="en-GB"/>
        </w:rPr>
        <w:t xml:space="preserve">. </w:t>
      </w:r>
      <w:r w:rsidR="007B182A" w:rsidRPr="00041684">
        <w:rPr>
          <w:szCs w:val="20"/>
          <w:lang w:val="en-GB"/>
        </w:rPr>
        <w:t xml:space="preserve">This probability </w:t>
      </w:r>
      <w:r w:rsidR="00E076E5" w:rsidRPr="00041684">
        <w:rPr>
          <w:szCs w:val="20"/>
          <w:lang w:val="en-GB"/>
        </w:rPr>
        <w:t>accounts for</w:t>
      </w:r>
      <w:r w:rsidR="007B182A" w:rsidRPr="00041684">
        <w:rPr>
          <w:szCs w:val="20"/>
          <w:lang w:val="en-GB"/>
        </w:rPr>
        <w:t xml:space="preserve"> </w:t>
      </w:r>
      <w:r w:rsidR="008318AA" w:rsidRPr="00041684">
        <w:rPr>
          <w:szCs w:val="20"/>
          <w:lang w:val="en-GB"/>
        </w:rPr>
        <w:t>PM</w:t>
      </w:r>
      <w:r w:rsidR="002D6685" w:rsidRPr="00041684">
        <w:rPr>
          <w:szCs w:val="20"/>
          <w:vertAlign w:val="subscript"/>
          <w:lang w:val="en-GB"/>
        </w:rPr>
        <w:t>2.5</w:t>
      </w:r>
      <w:r w:rsidR="007B182A" w:rsidRPr="00041684">
        <w:rPr>
          <w:szCs w:val="20"/>
          <w:lang w:val="en-GB"/>
        </w:rPr>
        <w:t xml:space="preserve"> </w:t>
      </w:r>
      <w:r w:rsidR="00CB094F">
        <w:rPr>
          <w:szCs w:val="20"/>
          <w:lang w:val="en-GB"/>
        </w:rPr>
        <w:t xml:space="preserve">concentrations </w:t>
      </w:r>
      <w:r w:rsidR="007B182A" w:rsidRPr="00041684">
        <w:rPr>
          <w:szCs w:val="20"/>
          <w:lang w:val="en-GB"/>
        </w:rPr>
        <w:t xml:space="preserve">as well as </w:t>
      </w:r>
      <w:r w:rsidR="00974322">
        <w:rPr>
          <w:szCs w:val="20"/>
          <w:lang w:val="en-GB"/>
        </w:rPr>
        <w:t xml:space="preserve">their associated </w:t>
      </w:r>
      <w:r w:rsidR="008318AA" w:rsidRPr="00041684">
        <w:rPr>
          <w:szCs w:val="20"/>
          <w:lang w:val="en-GB"/>
        </w:rPr>
        <w:t>uncertaint</w:t>
      </w:r>
      <w:r w:rsidR="00974322">
        <w:rPr>
          <w:szCs w:val="20"/>
          <w:lang w:val="en-GB"/>
        </w:rPr>
        <w:t>ies</w:t>
      </w:r>
      <w:r w:rsidR="007B182A" w:rsidRPr="00041684">
        <w:rPr>
          <w:szCs w:val="20"/>
          <w:lang w:val="en-GB"/>
        </w:rPr>
        <w:t>, both of which are represented by posterior distribution of concentration</w:t>
      </w:r>
      <w:r w:rsidR="00E076E5" w:rsidRPr="00041684">
        <w:rPr>
          <w:szCs w:val="20"/>
          <w:lang w:val="en-GB"/>
        </w:rPr>
        <w:t>s</w:t>
      </w:r>
      <w:r w:rsidR="00962CF1">
        <w:rPr>
          <w:szCs w:val="20"/>
          <w:lang w:val="en-GB"/>
        </w:rPr>
        <w:t>, estimated based on</w:t>
      </w:r>
      <w:r w:rsidR="00E076E5" w:rsidRPr="00041684">
        <w:rPr>
          <w:szCs w:val="20"/>
          <w:lang w:val="en-GB"/>
        </w:rPr>
        <w:t xml:space="preserve"> </w:t>
      </w:r>
      <w:r w:rsidR="0047415B">
        <w:rPr>
          <w:szCs w:val="20"/>
          <w:lang w:val="en-GB"/>
        </w:rPr>
        <w:t xml:space="preserve">our </w:t>
      </w:r>
      <w:r w:rsidR="00E076E5" w:rsidRPr="00041684">
        <w:rPr>
          <w:szCs w:val="20"/>
          <w:lang w:val="en-GB"/>
        </w:rPr>
        <w:t>analysis</w:t>
      </w:r>
      <w:r w:rsidR="007B182A" w:rsidRPr="00041684">
        <w:rPr>
          <w:szCs w:val="20"/>
          <w:lang w:val="en-GB"/>
        </w:rPr>
        <w:t xml:space="preserve">. </w:t>
      </w:r>
      <w:r w:rsidR="004E4F92">
        <w:rPr>
          <w:szCs w:val="20"/>
          <w:lang w:val="en-GB"/>
        </w:rPr>
        <w:t>Fig 2</w:t>
      </w:r>
      <w:r w:rsidR="00936703" w:rsidRPr="00041684">
        <w:rPr>
          <w:szCs w:val="20"/>
          <w:lang w:val="en-GB"/>
        </w:rPr>
        <w:t xml:space="preserve"> shows that</w:t>
      </w:r>
      <w:r w:rsidR="000E49BC">
        <w:rPr>
          <w:szCs w:val="20"/>
          <w:lang w:val="en-GB"/>
        </w:rPr>
        <w:t>, when the overall concentration is</w:t>
      </w:r>
      <w:r w:rsidR="00B54607">
        <w:rPr>
          <w:szCs w:val="20"/>
          <w:lang w:val="en-GB"/>
        </w:rPr>
        <w:t xml:space="preserve"> beyond 15</w:t>
      </w:r>
      <w:r w:rsidR="00936703" w:rsidRPr="00041684">
        <w:rPr>
          <w:szCs w:val="20"/>
          <w:lang w:val="en-GB"/>
        </w:rPr>
        <w:t xml:space="preserve"> ug/m</w:t>
      </w:r>
      <w:r w:rsidR="00936703" w:rsidRPr="00041684">
        <w:rPr>
          <w:szCs w:val="20"/>
          <w:vertAlign w:val="superscript"/>
          <w:lang w:val="en-GB"/>
        </w:rPr>
        <w:t>3</w:t>
      </w:r>
      <w:r w:rsidR="00936703" w:rsidRPr="00041684">
        <w:rPr>
          <w:szCs w:val="20"/>
          <w:lang w:val="en-GB"/>
        </w:rPr>
        <w:t xml:space="preserve">, the probability of exceeding </w:t>
      </w:r>
      <w:r w:rsidR="00BD59D6">
        <w:rPr>
          <w:szCs w:val="20"/>
          <w:lang w:val="en-GB"/>
        </w:rPr>
        <w:t xml:space="preserve">the </w:t>
      </w:r>
      <w:r w:rsidR="00CC295B">
        <w:rPr>
          <w:szCs w:val="20"/>
          <w:lang w:val="en-GB"/>
        </w:rPr>
        <w:t xml:space="preserve">WHO-recommended concentration </w:t>
      </w:r>
      <w:r w:rsidR="00BD59D6">
        <w:rPr>
          <w:szCs w:val="20"/>
          <w:lang w:val="en-GB"/>
        </w:rPr>
        <w:t>of PM</w:t>
      </w:r>
      <w:r w:rsidR="00BD59D6" w:rsidRPr="00BD59D6">
        <w:rPr>
          <w:szCs w:val="20"/>
          <w:vertAlign w:val="subscript"/>
          <w:lang w:val="en-GB"/>
        </w:rPr>
        <w:t>2.5</w:t>
      </w:r>
      <w:r w:rsidR="00BD59D6">
        <w:rPr>
          <w:szCs w:val="20"/>
          <w:lang w:val="en-GB"/>
        </w:rPr>
        <w:t xml:space="preserve"> </w:t>
      </w:r>
      <w:r w:rsidR="00936703" w:rsidRPr="00041684">
        <w:rPr>
          <w:szCs w:val="20"/>
          <w:lang w:val="en-GB"/>
        </w:rPr>
        <w:t>remain</w:t>
      </w:r>
      <w:r w:rsidR="007D712A">
        <w:rPr>
          <w:szCs w:val="20"/>
          <w:lang w:val="en-GB"/>
        </w:rPr>
        <w:t>s</w:t>
      </w:r>
      <w:r w:rsidR="00936703" w:rsidRPr="00041684">
        <w:rPr>
          <w:szCs w:val="20"/>
          <w:lang w:val="en-GB"/>
        </w:rPr>
        <w:t xml:space="preserve"> </w:t>
      </w:r>
      <w:r w:rsidR="007D712A">
        <w:rPr>
          <w:szCs w:val="20"/>
          <w:lang w:val="en-GB"/>
        </w:rPr>
        <w:t>greater</w:t>
      </w:r>
      <w:r w:rsidR="00B54607">
        <w:rPr>
          <w:szCs w:val="20"/>
          <w:lang w:val="en-GB"/>
        </w:rPr>
        <w:t xml:space="preserve"> than 8</w:t>
      </w:r>
      <w:r w:rsidR="00936703" w:rsidRPr="00041684">
        <w:rPr>
          <w:szCs w:val="20"/>
          <w:lang w:val="en-GB"/>
        </w:rPr>
        <w:t>0 percent.</w:t>
      </w:r>
      <w:r w:rsidR="00936703" w:rsidRPr="00041684">
        <w:rPr>
          <w:szCs w:val="20"/>
          <w:vertAlign w:val="superscript"/>
          <w:lang w:val="en-GB"/>
        </w:rPr>
        <w:t xml:space="preserve"> </w:t>
      </w:r>
    </w:p>
    <w:p w14:paraId="1E3656B7" w14:textId="37B8D1FB" w:rsidR="00776822" w:rsidRDefault="00776822" w:rsidP="002827DE">
      <w:pPr>
        <w:pStyle w:val="ListParagraph"/>
        <w:spacing w:line="480" w:lineRule="auto"/>
        <w:ind w:left="0"/>
        <w:rPr>
          <w:szCs w:val="20"/>
          <w:lang w:val="en-GB"/>
        </w:rPr>
      </w:pPr>
    </w:p>
    <w:p w14:paraId="485C6C57" w14:textId="57CAFE9E" w:rsidR="00776822" w:rsidRDefault="00776822" w:rsidP="002827DE">
      <w:pPr>
        <w:pStyle w:val="ListParagraph"/>
        <w:spacing w:line="480" w:lineRule="auto"/>
        <w:ind w:left="0"/>
        <w:rPr>
          <w:szCs w:val="20"/>
          <w:lang w:val="en-GB"/>
        </w:rPr>
      </w:pPr>
    </w:p>
    <w:p w14:paraId="2196CBBE" w14:textId="0A6E5FB5" w:rsidR="00776822" w:rsidRDefault="00776822" w:rsidP="002827DE">
      <w:pPr>
        <w:pStyle w:val="ListParagraph"/>
        <w:spacing w:line="480" w:lineRule="auto"/>
        <w:ind w:left="0"/>
        <w:rPr>
          <w:szCs w:val="20"/>
          <w:lang w:val="en-GB"/>
        </w:rPr>
      </w:pPr>
    </w:p>
    <w:p w14:paraId="475A6750" w14:textId="5FA651B1" w:rsidR="00776822" w:rsidRDefault="00776822" w:rsidP="002827DE">
      <w:pPr>
        <w:pStyle w:val="ListParagraph"/>
        <w:spacing w:line="480" w:lineRule="auto"/>
        <w:ind w:left="0"/>
        <w:rPr>
          <w:szCs w:val="20"/>
          <w:lang w:val="en-GB"/>
        </w:rPr>
      </w:pPr>
    </w:p>
    <w:p w14:paraId="0A98CDBE" w14:textId="1CBE4B40" w:rsidR="00776822" w:rsidRDefault="00776822" w:rsidP="002827DE">
      <w:pPr>
        <w:pStyle w:val="ListParagraph"/>
        <w:spacing w:line="480" w:lineRule="auto"/>
        <w:ind w:left="0"/>
        <w:rPr>
          <w:szCs w:val="20"/>
          <w:lang w:val="en-GB"/>
        </w:rPr>
      </w:pPr>
    </w:p>
    <w:p w14:paraId="4B599A22" w14:textId="62C3931C" w:rsidR="00776822" w:rsidRDefault="00776822" w:rsidP="002827DE">
      <w:pPr>
        <w:pStyle w:val="ListParagraph"/>
        <w:spacing w:line="480" w:lineRule="auto"/>
        <w:ind w:left="0"/>
        <w:rPr>
          <w:szCs w:val="20"/>
          <w:lang w:val="en-GB"/>
        </w:rPr>
      </w:pPr>
    </w:p>
    <w:p w14:paraId="03EF7B55" w14:textId="0CD76990" w:rsidR="00776822" w:rsidRDefault="00776822" w:rsidP="002827DE">
      <w:pPr>
        <w:pStyle w:val="ListParagraph"/>
        <w:spacing w:line="480" w:lineRule="auto"/>
        <w:ind w:left="0"/>
        <w:rPr>
          <w:szCs w:val="20"/>
          <w:lang w:val="en-GB"/>
        </w:rPr>
      </w:pPr>
    </w:p>
    <w:p w14:paraId="3EF97854" w14:textId="2B6033D2" w:rsidR="00776822" w:rsidRDefault="00776822" w:rsidP="002827DE">
      <w:pPr>
        <w:pStyle w:val="ListParagraph"/>
        <w:spacing w:line="480" w:lineRule="auto"/>
        <w:ind w:left="0"/>
        <w:rPr>
          <w:szCs w:val="20"/>
          <w:lang w:val="en-GB"/>
        </w:rPr>
      </w:pPr>
    </w:p>
    <w:p w14:paraId="24B0DC0D" w14:textId="77777777" w:rsidR="00776822" w:rsidRPr="00776822" w:rsidRDefault="00776822" w:rsidP="002827DE">
      <w:pPr>
        <w:pStyle w:val="ListParagraph"/>
        <w:spacing w:line="480" w:lineRule="auto"/>
        <w:ind w:left="0"/>
        <w:rPr>
          <w:szCs w:val="20"/>
          <w:lang w:val="en-GB"/>
        </w:rPr>
      </w:pPr>
    </w:p>
    <w:p w14:paraId="454315BD" w14:textId="02067BA5" w:rsidR="009F5913" w:rsidRPr="00041684" w:rsidRDefault="00193084" w:rsidP="006D76C6">
      <w:pPr>
        <w:pStyle w:val="ListParagraph"/>
        <w:spacing w:line="240" w:lineRule="auto"/>
        <w:ind w:left="0"/>
        <w:jc w:val="center"/>
        <w:rPr>
          <w:b/>
          <w:bCs/>
          <w:szCs w:val="20"/>
          <w:lang w:val="en-GB"/>
        </w:rPr>
      </w:pPr>
      <w:r>
        <w:rPr>
          <w:b/>
          <w:bCs/>
          <w:noProof/>
          <w:szCs w:val="20"/>
          <w:lang w:val="en-GB" w:eastAsia="en-GB" w:bidi="ar-SA"/>
        </w:rPr>
        <w:lastRenderedPageBreak/>
        <w:drawing>
          <wp:inline distT="0" distB="0" distL="0" distR="0" wp14:anchorId="4DC207E3" wp14:editId="5654BC65">
            <wp:extent cx="3104764" cy="3104764"/>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WHO_new sh.tif"/>
                    <pic:cNvPicPr/>
                  </pic:nvPicPr>
                  <pic:blipFill>
                    <a:blip r:embed="rId13">
                      <a:extLst>
                        <a:ext uri="{28A0092B-C50C-407E-A947-70E740481C1C}">
                          <a14:useLocalDpi xmlns:a14="http://schemas.microsoft.com/office/drawing/2010/main" val="0"/>
                        </a:ext>
                      </a:extLst>
                    </a:blip>
                    <a:stretch>
                      <a:fillRect/>
                    </a:stretch>
                  </pic:blipFill>
                  <pic:spPr>
                    <a:xfrm>
                      <a:off x="0" y="0"/>
                      <a:ext cx="3104764" cy="3104764"/>
                    </a:xfrm>
                    <a:prstGeom prst="rect">
                      <a:avLst/>
                    </a:prstGeom>
                  </pic:spPr>
                </pic:pic>
              </a:graphicData>
            </a:graphic>
          </wp:inline>
        </w:drawing>
      </w:r>
    </w:p>
    <w:p w14:paraId="39A5BB24" w14:textId="18200AB4" w:rsidR="009F5913" w:rsidRDefault="00645B89" w:rsidP="006D76C6">
      <w:pPr>
        <w:pStyle w:val="ListParagraph"/>
        <w:spacing w:line="240" w:lineRule="auto"/>
        <w:ind w:left="0"/>
        <w:jc w:val="center"/>
        <w:rPr>
          <w:bCs/>
          <w:sz w:val="22"/>
          <w:szCs w:val="20"/>
          <w:lang w:val="en-GB"/>
        </w:rPr>
      </w:pPr>
      <w:r>
        <w:rPr>
          <w:bCs/>
          <w:sz w:val="22"/>
          <w:szCs w:val="20"/>
          <w:lang w:val="en-GB"/>
        </w:rPr>
        <w:t>Fig</w:t>
      </w:r>
      <w:r w:rsidR="009F5913" w:rsidRPr="00B37DF0">
        <w:rPr>
          <w:bCs/>
          <w:sz w:val="22"/>
          <w:szCs w:val="20"/>
          <w:lang w:val="en-GB"/>
        </w:rPr>
        <w:t xml:space="preserve"> 2: Probability of exceeding </w:t>
      </w:r>
      <w:r w:rsidR="002C4F90">
        <w:rPr>
          <w:bCs/>
          <w:sz w:val="22"/>
          <w:szCs w:val="20"/>
          <w:lang w:val="en-GB"/>
        </w:rPr>
        <w:t>WHO-recommended</w:t>
      </w:r>
      <w:r w:rsidR="009F5913" w:rsidRPr="00B37DF0">
        <w:rPr>
          <w:bCs/>
          <w:sz w:val="22"/>
          <w:szCs w:val="20"/>
          <w:lang w:val="en-GB"/>
        </w:rPr>
        <w:t xml:space="preserve"> PM</w:t>
      </w:r>
      <w:r w:rsidR="009F5913" w:rsidRPr="00B37DF0">
        <w:rPr>
          <w:bCs/>
          <w:sz w:val="22"/>
          <w:szCs w:val="20"/>
          <w:vertAlign w:val="subscript"/>
          <w:lang w:val="en-GB"/>
        </w:rPr>
        <w:t>2.5</w:t>
      </w:r>
      <w:r w:rsidR="009F5913" w:rsidRPr="00B37DF0">
        <w:rPr>
          <w:bCs/>
          <w:sz w:val="22"/>
          <w:szCs w:val="20"/>
          <w:lang w:val="en-GB"/>
        </w:rPr>
        <w:t xml:space="preserve"> if traffic emissions are removed</w:t>
      </w:r>
    </w:p>
    <w:p w14:paraId="204765DF" w14:textId="77777777" w:rsidR="00790F4C" w:rsidRPr="00B37DF0" w:rsidRDefault="00790F4C" w:rsidP="006D76C6">
      <w:pPr>
        <w:pStyle w:val="ListParagraph"/>
        <w:spacing w:line="240" w:lineRule="auto"/>
        <w:ind w:left="0"/>
        <w:jc w:val="center"/>
        <w:rPr>
          <w:bCs/>
          <w:sz w:val="22"/>
          <w:szCs w:val="20"/>
          <w:lang w:val="en-GB"/>
        </w:rPr>
      </w:pPr>
    </w:p>
    <w:p w14:paraId="529DE5F5" w14:textId="77777777" w:rsidR="00FE3DC5" w:rsidRPr="00041684" w:rsidRDefault="00FE3DC5" w:rsidP="00FE3DC5">
      <w:pPr>
        <w:pStyle w:val="Heading5"/>
        <w:spacing w:line="360" w:lineRule="auto"/>
        <w:rPr>
          <w:rFonts w:cstheme="minorHAnsi"/>
          <w:lang w:val="en-GB"/>
        </w:rPr>
      </w:pPr>
      <w:r w:rsidRPr="00041684">
        <w:rPr>
          <w:rFonts w:cstheme="minorHAnsi"/>
          <w:lang w:val="en-GB"/>
        </w:rPr>
        <w:t xml:space="preserve">Health benefit potential of reducing </w:t>
      </w:r>
      <w:r>
        <w:rPr>
          <w:rFonts w:cstheme="minorHAnsi"/>
          <w:lang w:val="en-GB"/>
        </w:rPr>
        <w:t>traffic</w:t>
      </w:r>
      <w:r w:rsidRPr="00041684">
        <w:rPr>
          <w:rFonts w:cstheme="minorHAnsi"/>
          <w:lang w:val="en-GB"/>
        </w:rPr>
        <w:t xml:space="preserve"> emissions</w:t>
      </w:r>
    </w:p>
    <w:p w14:paraId="725D3B57" w14:textId="19286AF6" w:rsidR="00683353" w:rsidRDefault="00645B89" w:rsidP="00C4395E">
      <w:pPr>
        <w:pStyle w:val="ListParagraph"/>
        <w:spacing w:line="480" w:lineRule="auto"/>
        <w:ind w:left="0" w:firstLine="720"/>
        <w:rPr>
          <w:szCs w:val="20"/>
          <w:lang w:val="en-GB"/>
        </w:rPr>
      </w:pPr>
      <w:r>
        <w:rPr>
          <w:szCs w:val="20"/>
          <w:lang w:val="en-GB"/>
        </w:rPr>
        <w:t>Fig</w:t>
      </w:r>
      <w:r w:rsidR="00683353" w:rsidRPr="00041684">
        <w:rPr>
          <w:szCs w:val="20"/>
          <w:lang w:val="en-GB"/>
        </w:rPr>
        <w:t xml:space="preserve"> </w:t>
      </w:r>
      <w:r w:rsidR="00683353">
        <w:rPr>
          <w:szCs w:val="20"/>
          <w:lang w:val="en-GB"/>
        </w:rPr>
        <w:t>3</w:t>
      </w:r>
      <w:r w:rsidR="00683353" w:rsidRPr="00041684">
        <w:rPr>
          <w:szCs w:val="20"/>
          <w:lang w:val="en-GB"/>
        </w:rPr>
        <w:t xml:space="preserve"> presents percent reduction in the</w:t>
      </w:r>
      <w:r w:rsidR="00683353">
        <w:rPr>
          <w:szCs w:val="20"/>
          <w:lang w:val="en-GB"/>
        </w:rPr>
        <w:t xml:space="preserve"> premature</w:t>
      </w:r>
      <w:r w:rsidR="00683353" w:rsidRPr="00041684">
        <w:rPr>
          <w:szCs w:val="20"/>
          <w:lang w:val="en-GB"/>
        </w:rPr>
        <w:t xml:space="preserve"> mortality due to four disease end-points (COPD, IHD, </w:t>
      </w:r>
      <w:r w:rsidR="00B1042D">
        <w:rPr>
          <w:szCs w:val="20"/>
          <w:lang w:val="en-GB"/>
        </w:rPr>
        <w:t>l</w:t>
      </w:r>
      <w:r w:rsidR="00683353" w:rsidRPr="00041684">
        <w:rPr>
          <w:szCs w:val="20"/>
          <w:lang w:val="en-GB"/>
        </w:rPr>
        <w:t xml:space="preserve">ung </w:t>
      </w:r>
      <w:r w:rsidR="00B1042D">
        <w:rPr>
          <w:szCs w:val="20"/>
          <w:lang w:val="en-GB"/>
        </w:rPr>
        <w:t>c</w:t>
      </w:r>
      <w:r w:rsidR="00B1042D" w:rsidRPr="00041684">
        <w:rPr>
          <w:szCs w:val="20"/>
          <w:lang w:val="en-GB"/>
        </w:rPr>
        <w:t xml:space="preserve">ancer </w:t>
      </w:r>
      <w:r w:rsidR="00683353" w:rsidRPr="00041684">
        <w:rPr>
          <w:szCs w:val="20"/>
          <w:lang w:val="en-GB"/>
        </w:rPr>
        <w:t xml:space="preserve">and </w:t>
      </w:r>
      <w:r w:rsidR="00B1042D">
        <w:rPr>
          <w:szCs w:val="20"/>
          <w:lang w:val="en-GB"/>
        </w:rPr>
        <w:t>d</w:t>
      </w:r>
      <w:r w:rsidR="00683353" w:rsidRPr="00041684">
        <w:rPr>
          <w:szCs w:val="20"/>
          <w:lang w:val="en-GB"/>
        </w:rPr>
        <w:t xml:space="preserve">iabetes) for a </w:t>
      </w:r>
      <w:r w:rsidR="00683353" w:rsidRPr="007573A5">
        <w:rPr>
          <w:szCs w:val="20"/>
          <w:lang w:val="en-GB"/>
        </w:rPr>
        <w:t>c</w:t>
      </w:r>
      <w:r w:rsidR="00683353" w:rsidRPr="0002539A">
        <w:rPr>
          <w:szCs w:val="20"/>
          <w:lang w:val="en-GB"/>
        </w:rPr>
        <w:t xml:space="preserve">ounterfactual scenario of complete </w:t>
      </w:r>
      <w:r w:rsidR="003328FC">
        <w:rPr>
          <w:szCs w:val="20"/>
          <w:lang w:val="en-GB"/>
        </w:rPr>
        <w:t>removal</w:t>
      </w:r>
      <w:r w:rsidR="00683353" w:rsidRPr="00FA0DA9">
        <w:rPr>
          <w:szCs w:val="20"/>
          <w:lang w:val="en-GB"/>
        </w:rPr>
        <w:t xml:space="preserve"> of tra</w:t>
      </w:r>
      <w:r w:rsidR="00683353" w:rsidRPr="00004616">
        <w:rPr>
          <w:szCs w:val="20"/>
          <w:lang w:val="en-GB"/>
        </w:rPr>
        <w:t>ffic-related PM</w:t>
      </w:r>
      <w:r w:rsidR="00683353" w:rsidRPr="00004616">
        <w:rPr>
          <w:szCs w:val="20"/>
          <w:vertAlign w:val="subscript"/>
          <w:lang w:val="en-GB"/>
        </w:rPr>
        <w:t>2.5</w:t>
      </w:r>
      <w:r w:rsidR="00683353" w:rsidRPr="00E57F24">
        <w:rPr>
          <w:szCs w:val="20"/>
          <w:lang w:val="en-GB"/>
        </w:rPr>
        <w:t xml:space="preserve"> concentrations</w:t>
      </w:r>
      <w:r w:rsidR="00683353" w:rsidRPr="00255BDB">
        <w:rPr>
          <w:szCs w:val="20"/>
          <w:lang w:val="en-GB"/>
        </w:rPr>
        <w:t>.</w:t>
      </w:r>
      <w:r w:rsidR="00683353" w:rsidRPr="007573A5">
        <w:rPr>
          <w:szCs w:val="20"/>
          <w:lang w:val="en-GB"/>
        </w:rPr>
        <w:t xml:space="preserve"> Note that </w:t>
      </w:r>
      <w:r w:rsidR="00BF5FEF">
        <w:rPr>
          <w:szCs w:val="20"/>
          <w:lang w:val="en-GB"/>
        </w:rPr>
        <w:t>s</w:t>
      </w:r>
      <w:r w:rsidR="00683353" w:rsidRPr="007573A5">
        <w:rPr>
          <w:szCs w:val="20"/>
          <w:lang w:val="en-GB"/>
        </w:rPr>
        <w:t>troke and LRI</w:t>
      </w:r>
      <w:r w:rsidR="00683353" w:rsidRPr="00041684">
        <w:rPr>
          <w:szCs w:val="20"/>
          <w:lang w:val="en-GB"/>
        </w:rPr>
        <w:t xml:space="preserve"> have similar </w:t>
      </w:r>
      <w:r w:rsidR="00683353">
        <w:rPr>
          <w:szCs w:val="20"/>
          <w:lang w:val="en-GB"/>
        </w:rPr>
        <w:t xml:space="preserve">shaped </w:t>
      </w:r>
      <w:r w:rsidR="00683353" w:rsidRPr="00041684">
        <w:rPr>
          <w:szCs w:val="20"/>
          <w:lang w:val="en-GB"/>
        </w:rPr>
        <w:t xml:space="preserve">curves as IHD and Lung </w:t>
      </w:r>
      <w:r w:rsidR="00AF4BA7">
        <w:rPr>
          <w:szCs w:val="20"/>
          <w:lang w:val="en-GB"/>
        </w:rPr>
        <w:t>C</w:t>
      </w:r>
      <w:r w:rsidR="00683353" w:rsidRPr="00041684">
        <w:rPr>
          <w:szCs w:val="20"/>
          <w:lang w:val="en-GB"/>
        </w:rPr>
        <w:t>ancer, respectively, and their results are not shown here. According to these graphs, the benefits of prevented mortality increase up to a point (30-40 ug/m</w:t>
      </w:r>
      <w:r w:rsidR="00683353" w:rsidRPr="00041684">
        <w:rPr>
          <w:szCs w:val="20"/>
          <w:vertAlign w:val="superscript"/>
          <w:lang w:val="en-GB"/>
        </w:rPr>
        <w:t>3</w:t>
      </w:r>
      <w:r w:rsidR="00683353" w:rsidRPr="00041684">
        <w:rPr>
          <w:szCs w:val="20"/>
          <w:lang w:val="en-GB"/>
        </w:rPr>
        <w:t>)</w:t>
      </w:r>
      <w:r w:rsidR="00683353">
        <w:rPr>
          <w:szCs w:val="20"/>
          <w:lang w:val="en-GB"/>
        </w:rPr>
        <w:t xml:space="preserve"> for COPD, IHD and </w:t>
      </w:r>
      <w:r w:rsidR="00BF5FEF">
        <w:rPr>
          <w:szCs w:val="20"/>
          <w:lang w:val="en-GB"/>
        </w:rPr>
        <w:t>lung c</w:t>
      </w:r>
      <w:r w:rsidR="00683353">
        <w:rPr>
          <w:szCs w:val="20"/>
          <w:lang w:val="en-GB"/>
        </w:rPr>
        <w:t>ancer</w:t>
      </w:r>
      <w:r w:rsidR="00683353" w:rsidRPr="00041684">
        <w:rPr>
          <w:szCs w:val="20"/>
          <w:lang w:val="en-GB"/>
        </w:rPr>
        <w:t>, at which point there are large variation</w:t>
      </w:r>
      <w:r w:rsidR="00683353">
        <w:rPr>
          <w:szCs w:val="20"/>
          <w:lang w:val="en-GB"/>
        </w:rPr>
        <w:t>s</w:t>
      </w:r>
      <w:r w:rsidR="00683353" w:rsidRPr="00041684">
        <w:rPr>
          <w:szCs w:val="20"/>
          <w:lang w:val="en-GB"/>
        </w:rPr>
        <w:t xml:space="preserve">, and then flatten off. The flattening is most prominent for </w:t>
      </w:r>
      <w:r w:rsidR="00DE0C3A">
        <w:rPr>
          <w:szCs w:val="20"/>
          <w:lang w:val="en-GB"/>
        </w:rPr>
        <w:t xml:space="preserve">IHD and less so for </w:t>
      </w:r>
      <w:r w:rsidR="00683353" w:rsidRPr="00041684">
        <w:rPr>
          <w:szCs w:val="20"/>
          <w:lang w:val="en-GB"/>
        </w:rPr>
        <w:t xml:space="preserve">COPD and </w:t>
      </w:r>
      <w:r w:rsidR="000928B6">
        <w:rPr>
          <w:szCs w:val="20"/>
          <w:lang w:val="en-GB"/>
        </w:rPr>
        <w:t>l</w:t>
      </w:r>
      <w:r w:rsidR="000928B6" w:rsidRPr="00041684">
        <w:rPr>
          <w:szCs w:val="20"/>
          <w:lang w:val="en-GB"/>
        </w:rPr>
        <w:t xml:space="preserve">ung </w:t>
      </w:r>
      <w:r w:rsidR="000928B6">
        <w:rPr>
          <w:szCs w:val="20"/>
          <w:lang w:val="en-GB"/>
        </w:rPr>
        <w:t>c</w:t>
      </w:r>
      <w:r w:rsidR="000928B6" w:rsidRPr="00041684">
        <w:rPr>
          <w:szCs w:val="20"/>
          <w:lang w:val="en-GB"/>
        </w:rPr>
        <w:t>a</w:t>
      </w:r>
      <w:r w:rsidR="000928B6">
        <w:rPr>
          <w:szCs w:val="20"/>
          <w:lang w:val="en-GB"/>
        </w:rPr>
        <w:t>ncer</w:t>
      </w:r>
      <w:r w:rsidR="003B72E2">
        <w:rPr>
          <w:szCs w:val="20"/>
          <w:lang w:val="en-GB"/>
        </w:rPr>
        <w:t xml:space="preserve">. The </w:t>
      </w:r>
      <w:r w:rsidR="000928B6">
        <w:rPr>
          <w:szCs w:val="20"/>
          <w:lang w:val="en-GB"/>
        </w:rPr>
        <w:t>d</w:t>
      </w:r>
      <w:r w:rsidR="000928B6" w:rsidRPr="00041684">
        <w:rPr>
          <w:szCs w:val="20"/>
          <w:lang w:val="en-GB"/>
        </w:rPr>
        <w:t>iabetes</w:t>
      </w:r>
      <w:r w:rsidR="00683353" w:rsidRPr="00041684">
        <w:rPr>
          <w:szCs w:val="20"/>
          <w:lang w:val="en-GB"/>
        </w:rPr>
        <w:t xml:space="preserve">-related mortality reduction show that </w:t>
      </w:r>
      <w:r w:rsidR="00683353">
        <w:rPr>
          <w:szCs w:val="20"/>
          <w:lang w:val="en-GB"/>
        </w:rPr>
        <w:t xml:space="preserve">the largest </w:t>
      </w:r>
      <w:r w:rsidR="00683353" w:rsidRPr="00041684">
        <w:rPr>
          <w:szCs w:val="20"/>
          <w:lang w:val="en-GB"/>
        </w:rPr>
        <w:t>benefits are</w:t>
      </w:r>
      <w:r w:rsidR="00683353">
        <w:rPr>
          <w:szCs w:val="20"/>
          <w:lang w:val="en-GB"/>
        </w:rPr>
        <w:t xml:space="preserve"> limited to</w:t>
      </w:r>
      <w:r w:rsidR="00683353" w:rsidRPr="00041684">
        <w:rPr>
          <w:szCs w:val="20"/>
          <w:lang w:val="en-GB"/>
        </w:rPr>
        <w:t xml:space="preserve"> concentrations below </w:t>
      </w:r>
      <w:r w:rsidR="00683353">
        <w:rPr>
          <w:szCs w:val="20"/>
          <w:lang w:val="en-GB"/>
        </w:rPr>
        <w:t>25</w:t>
      </w:r>
      <w:r w:rsidR="00683353" w:rsidRPr="00041684">
        <w:rPr>
          <w:szCs w:val="20"/>
          <w:lang w:val="en-GB"/>
        </w:rPr>
        <w:t xml:space="preserve"> </w:t>
      </w:r>
      <w:proofErr w:type="spellStart"/>
      <w:r w:rsidR="00683353" w:rsidRPr="00041684">
        <w:rPr>
          <w:szCs w:val="20"/>
          <w:lang w:val="en-GB"/>
        </w:rPr>
        <w:t>ug</w:t>
      </w:r>
      <w:proofErr w:type="spellEnd"/>
      <w:r w:rsidR="00683353" w:rsidRPr="00041684">
        <w:rPr>
          <w:szCs w:val="20"/>
          <w:lang w:val="en-GB"/>
        </w:rPr>
        <w:t>/m</w:t>
      </w:r>
      <w:r w:rsidR="00683353" w:rsidRPr="00041684">
        <w:rPr>
          <w:szCs w:val="20"/>
          <w:vertAlign w:val="superscript"/>
          <w:lang w:val="en-GB"/>
        </w:rPr>
        <w:t>3</w:t>
      </w:r>
      <w:r w:rsidR="00683353" w:rsidRPr="00041684">
        <w:rPr>
          <w:szCs w:val="20"/>
          <w:lang w:val="en-GB"/>
        </w:rPr>
        <w:t xml:space="preserve">, </w:t>
      </w:r>
      <w:r w:rsidR="00683353">
        <w:rPr>
          <w:szCs w:val="20"/>
          <w:lang w:val="en-GB"/>
        </w:rPr>
        <w:t>at which point there is large variation across the cities. A</w:t>
      </w:r>
      <w:r w:rsidR="00683353" w:rsidRPr="00041684">
        <w:rPr>
          <w:szCs w:val="20"/>
          <w:lang w:val="en-GB"/>
        </w:rPr>
        <w:t>bove</w:t>
      </w:r>
      <w:r w:rsidR="00683353">
        <w:rPr>
          <w:szCs w:val="20"/>
          <w:lang w:val="en-GB"/>
        </w:rPr>
        <w:t xml:space="preserve"> this concentration, the benefits in terms of reduced mortality </w:t>
      </w:r>
      <w:r w:rsidR="00683353" w:rsidRPr="00041684">
        <w:rPr>
          <w:szCs w:val="20"/>
          <w:lang w:val="en-GB"/>
        </w:rPr>
        <w:t>become progressively smaller.</w:t>
      </w:r>
    </w:p>
    <w:p w14:paraId="1BA0EBBE" w14:textId="47D9DEBC" w:rsidR="00683353" w:rsidRPr="00041684" w:rsidRDefault="007E5A30" w:rsidP="006D76C6">
      <w:pPr>
        <w:pStyle w:val="ListParagraph"/>
        <w:spacing w:line="240" w:lineRule="auto"/>
        <w:ind w:left="0"/>
        <w:jc w:val="center"/>
        <w:rPr>
          <w:b/>
          <w:bCs/>
          <w:szCs w:val="20"/>
          <w:lang w:val="en-GB"/>
        </w:rPr>
      </w:pPr>
      <w:r>
        <w:rPr>
          <w:b/>
          <w:bCs/>
          <w:noProof/>
          <w:szCs w:val="20"/>
          <w:lang w:val="en-GB" w:eastAsia="en-GB" w:bidi="ar-SA"/>
        </w:rPr>
        <w:lastRenderedPageBreak/>
        <w:drawing>
          <wp:inline distT="0" distB="0" distL="0" distR="0" wp14:anchorId="0C429AD5" wp14:editId="188F79CE">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3.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780935F" w14:textId="5B64EF7B" w:rsidR="00683353" w:rsidRDefault="00645B89" w:rsidP="006D76C6">
      <w:pPr>
        <w:pStyle w:val="ListParagraph"/>
        <w:spacing w:line="240" w:lineRule="auto"/>
        <w:ind w:left="0"/>
        <w:jc w:val="center"/>
        <w:rPr>
          <w:bCs/>
          <w:sz w:val="22"/>
          <w:szCs w:val="20"/>
          <w:lang w:val="en-GB"/>
        </w:rPr>
      </w:pPr>
      <w:r>
        <w:rPr>
          <w:bCs/>
          <w:sz w:val="22"/>
          <w:szCs w:val="20"/>
          <w:lang w:val="en-GB"/>
        </w:rPr>
        <w:t>Fig</w:t>
      </w:r>
      <w:r w:rsidR="00683353" w:rsidRPr="00B37DF0">
        <w:rPr>
          <w:bCs/>
          <w:sz w:val="22"/>
          <w:szCs w:val="20"/>
          <w:lang w:val="en-GB"/>
        </w:rPr>
        <w:t xml:space="preserve"> 3: Percentage reduction in mortality resulting from total removal of traffic emissions (for COPD and IHD, age group</w:t>
      </w:r>
      <w:r w:rsidR="00B1042D">
        <w:rPr>
          <w:bCs/>
          <w:sz w:val="22"/>
          <w:szCs w:val="20"/>
          <w:lang w:val="en-GB"/>
        </w:rPr>
        <w:t xml:space="preserve"> is</w:t>
      </w:r>
      <w:r w:rsidR="00F76E9D">
        <w:rPr>
          <w:bCs/>
          <w:sz w:val="22"/>
          <w:szCs w:val="20"/>
          <w:lang w:val="en-GB"/>
        </w:rPr>
        <w:t xml:space="preserve"> </w:t>
      </w:r>
      <w:r w:rsidR="00683353" w:rsidRPr="00B37DF0">
        <w:rPr>
          <w:bCs/>
          <w:sz w:val="22"/>
          <w:szCs w:val="20"/>
          <w:lang w:val="en-GB"/>
        </w:rPr>
        <w:t>50-55 years)</w:t>
      </w:r>
    </w:p>
    <w:p w14:paraId="0A73EDBE" w14:textId="15393581" w:rsidR="00AB5761" w:rsidRPr="00041684" w:rsidRDefault="00AB5761" w:rsidP="00F23AA7">
      <w:pPr>
        <w:pStyle w:val="Heading1"/>
        <w:rPr>
          <w:lang w:val="en-GB"/>
        </w:rPr>
      </w:pPr>
      <w:r w:rsidRPr="00041684">
        <w:rPr>
          <w:lang w:val="en-GB"/>
        </w:rPr>
        <w:t>Discussion</w:t>
      </w:r>
    </w:p>
    <w:p w14:paraId="1574227C" w14:textId="1B9649B7" w:rsidR="00A07D16" w:rsidRDefault="00A07D16" w:rsidP="00F23AA7">
      <w:pPr>
        <w:pStyle w:val="Heading6"/>
        <w:rPr>
          <w:lang w:val="en-GB"/>
        </w:rPr>
      </w:pPr>
      <w:r w:rsidRPr="00A07D16">
        <w:rPr>
          <w:lang w:val="en-GB"/>
        </w:rPr>
        <w:t>Statement of principal findings</w:t>
      </w:r>
    </w:p>
    <w:p w14:paraId="72B92523" w14:textId="573BDB2C" w:rsidR="00A07D16" w:rsidRDefault="00A07D16" w:rsidP="002827DE">
      <w:pPr>
        <w:spacing w:line="480" w:lineRule="auto"/>
        <w:rPr>
          <w:szCs w:val="20"/>
          <w:lang w:val="en-GB"/>
        </w:rPr>
      </w:pPr>
      <w:r w:rsidRPr="00041684">
        <w:rPr>
          <w:szCs w:val="20"/>
          <w:lang w:val="en-GB"/>
        </w:rPr>
        <w:t xml:space="preserve">We used </w:t>
      </w:r>
      <w:r w:rsidR="00B1105F">
        <w:rPr>
          <w:szCs w:val="20"/>
          <w:lang w:val="en-GB"/>
        </w:rPr>
        <w:t xml:space="preserve">the </w:t>
      </w:r>
      <w:r w:rsidRPr="00041684">
        <w:rPr>
          <w:szCs w:val="20"/>
          <w:lang w:val="en-GB"/>
        </w:rPr>
        <w:t>WHO database of source apportionment studies to estimate overall</w:t>
      </w:r>
      <w:r>
        <w:rPr>
          <w:szCs w:val="20"/>
          <w:lang w:val="en-GB"/>
        </w:rPr>
        <w:t>,</w:t>
      </w:r>
      <w:r w:rsidRPr="00041684">
        <w:rPr>
          <w:szCs w:val="20"/>
          <w:lang w:val="en-GB"/>
        </w:rPr>
        <w:t xml:space="preserve"> traffic-related</w:t>
      </w:r>
      <w:r>
        <w:rPr>
          <w:szCs w:val="20"/>
          <w:lang w:val="en-GB"/>
        </w:rPr>
        <w:t xml:space="preserve">, and </w:t>
      </w:r>
      <w:r w:rsidR="00C3032A">
        <w:rPr>
          <w:szCs w:val="20"/>
          <w:lang w:val="en-GB"/>
        </w:rPr>
        <w:t>non-traffic-related</w:t>
      </w:r>
      <w:r w:rsidR="00C3032A">
        <w:rPr>
          <w:szCs w:val="20"/>
          <w:lang w:val="en-GB"/>
        </w:rPr>
        <w:t xml:space="preserve"> </w:t>
      </w:r>
      <w:r w:rsidRPr="00041684">
        <w:rPr>
          <w:szCs w:val="20"/>
          <w:lang w:val="en-GB"/>
        </w:rPr>
        <w:t>PM</w:t>
      </w:r>
      <w:r w:rsidRPr="00A07D16">
        <w:rPr>
          <w:szCs w:val="20"/>
          <w:vertAlign w:val="subscript"/>
          <w:lang w:val="en-GB"/>
        </w:rPr>
        <w:t>2.5</w:t>
      </w:r>
      <w:r w:rsidRPr="00041684">
        <w:rPr>
          <w:szCs w:val="20"/>
          <w:lang w:val="en-GB"/>
        </w:rPr>
        <w:t xml:space="preserve"> concentrations</w:t>
      </w:r>
      <w:r>
        <w:rPr>
          <w:szCs w:val="20"/>
          <w:lang w:val="en-GB"/>
        </w:rPr>
        <w:t xml:space="preserve"> using a </w:t>
      </w:r>
      <w:r w:rsidR="00811BAB">
        <w:rPr>
          <w:szCs w:val="20"/>
          <w:lang w:val="en-GB"/>
        </w:rPr>
        <w:t>Bayesian</w:t>
      </w:r>
      <w:r>
        <w:rPr>
          <w:szCs w:val="20"/>
          <w:lang w:val="en-GB"/>
        </w:rPr>
        <w:t xml:space="preserve"> meta</w:t>
      </w:r>
      <w:r w:rsidR="00154F9F">
        <w:rPr>
          <w:szCs w:val="20"/>
          <w:lang w:val="en-GB"/>
        </w:rPr>
        <w:t>-</w:t>
      </w:r>
      <w:r w:rsidR="00B1105F">
        <w:rPr>
          <w:szCs w:val="20"/>
          <w:lang w:val="en-GB"/>
        </w:rPr>
        <w:t>regression</w:t>
      </w:r>
      <w:r>
        <w:rPr>
          <w:szCs w:val="20"/>
          <w:lang w:val="en-GB"/>
        </w:rPr>
        <w:t xml:space="preserve"> approach</w:t>
      </w:r>
      <w:r w:rsidRPr="00041684">
        <w:rPr>
          <w:szCs w:val="20"/>
          <w:lang w:val="en-GB"/>
        </w:rPr>
        <w:t xml:space="preserve">. </w:t>
      </w:r>
      <w:r>
        <w:rPr>
          <w:szCs w:val="20"/>
          <w:lang w:val="en-GB"/>
        </w:rPr>
        <w:t xml:space="preserve">For the posterior distributions of </w:t>
      </w:r>
      <w:r w:rsidR="00B1105F">
        <w:rPr>
          <w:szCs w:val="20"/>
          <w:lang w:val="en-GB"/>
        </w:rPr>
        <w:t xml:space="preserve">the expected </w:t>
      </w:r>
      <w:r w:rsidR="00CC295B" w:rsidRPr="00CC295B">
        <w:rPr>
          <w:szCs w:val="20"/>
          <w:lang w:val="en-GB"/>
        </w:rPr>
        <w:t>concentration</w:t>
      </w:r>
      <w:r w:rsidR="00B1105F">
        <w:rPr>
          <w:szCs w:val="20"/>
          <w:lang w:val="en-GB"/>
        </w:rPr>
        <w:t xml:space="preserve"> of non-traffic-related </w:t>
      </w:r>
      <w:r w:rsidR="00CC295B">
        <w:rPr>
          <w:szCs w:val="20"/>
          <w:lang w:val="en-GB"/>
        </w:rPr>
        <w:t>PM</w:t>
      </w:r>
      <w:r w:rsidR="00CC295B" w:rsidRPr="00A07D16">
        <w:rPr>
          <w:szCs w:val="20"/>
          <w:vertAlign w:val="subscript"/>
          <w:lang w:val="en-GB"/>
        </w:rPr>
        <w:t>2.5</w:t>
      </w:r>
      <w:r>
        <w:rPr>
          <w:szCs w:val="20"/>
          <w:lang w:val="en-GB"/>
        </w:rPr>
        <w:t xml:space="preserve">, we estimated the </w:t>
      </w:r>
      <w:r>
        <w:rPr>
          <w:szCs w:val="20"/>
          <w:lang w:val="en-GB"/>
        </w:rPr>
        <w:lastRenderedPageBreak/>
        <w:t xml:space="preserve">probability that concentrations remained higher than </w:t>
      </w:r>
      <w:r w:rsidR="00B1105F">
        <w:rPr>
          <w:szCs w:val="20"/>
          <w:lang w:val="en-GB"/>
        </w:rPr>
        <w:t xml:space="preserve">the </w:t>
      </w:r>
      <w:r w:rsidR="002C4F90">
        <w:rPr>
          <w:szCs w:val="20"/>
          <w:lang w:val="en-GB"/>
        </w:rPr>
        <w:t>WHO-recommended</w:t>
      </w:r>
      <w:r w:rsidR="00B1105F">
        <w:rPr>
          <w:szCs w:val="20"/>
          <w:lang w:val="en-GB"/>
        </w:rPr>
        <w:t xml:space="preserve"> </w:t>
      </w:r>
      <w:r w:rsidR="00AF23B5">
        <w:rPr>
          <w:szCs w:val="20"/>
          <w:lang w:val="en-GB"/>
        </w:rPr>
        <w:t>annual concentration</w:t>
      </w:r>
      <w:r>
        <w:rPr>
          <w:szCs w:val="20"/>
          <w:lang w:val="en-GB"/>
        </w:rPr>
        <w:t xml:space="preserve"> of PM</w:t>
      </w:r>
      <w:r w:rsidRPr="00A07D16">
        <w:rPr>
          <w:szCs w:val="20"/>
          <w:vertAlign w:val="subscript"/>
          <w:lang w:val="en-GB"/>
        </w:rPr>
        <w:t>2.5</w:t>
      </w:r>
      <w:r>
        <w:rPr>
          <w:szCs w:val="20"/>
          <w:lang w:val="en-GB"/>
        </w:rPr>
        <w:t xml:space="preserve"> if traffic-related emissions </w:t>
      </w:r>
      <w:r w:rsidR="00811BAB">
        <w:rPr>
          <w:szCs w:val="20"/>
          <w:lang w:val="en-GB"/>
        </w:rPr>
        <w:t xml:space="preserve">were </w:t>
      </w:r>
      <w:r>
        <w:rPr>
          <w:szCs w:val="20"/>
          <w:lang w:val="en-GB"/>
        </w:rPr>
        <w:t>removed</w:t>
      </w:r>
      <w:r w:rsidR="00121E1D">
        <w:rPr>
          <w:szCs w:val="20"/>
          <w:lang w:val="en-GB"/>
        </w:rPr>
        <w:t xml:space="preserve"> completely</w:t>
      </w:r>
      <w:r>
        <w:rPr>
          <w:szCs w:val="20"/>
          <w:lang w:val="en-GB"/>
        </w:rPr>
        <w:t>. We found that this p</w:t>
      </w:r>
      <w:r w:rsidR="00BF5FEF">
        <w:rPr>
          <w:szCs w:val="20"/>
          <w:lang w:val="en-GB"/>
        </w:rPr>
        <w:t>robability rises steeply up to 2</w:t>
      </w:r>
      <w:r w:rsidR="00D16E7A">
        <w:rPr>
          <w:szCs w:val="20"/>
          <w:lang w:val="en-GB"/>
        </w:rPr>
        <w:t>0</w:t>
      </w:r>
      <w:r>
        <w:rPr>
          <w:szCs w:val="20"/>
          <w:lang w:val="en-GB"/>
        </w:rPr>
        <w:t xml:space="preserve"> </w:t>
      </w:r>
      <w:proofErr w:type="spellStart"/>
      <w:r w:rsidRPr="00041684">
        <w:rPr>
          <w:szCs w:val="20"/>
          <w:lang w:val="en-GB"/>
        </w:rPr>
        <w:t>ug</w:t>
      </w:r>
      <w:proofErr w:type="spellEnd"/>
      <w:r w:rsidRPr="00041684">
        <w:rPr>
          <w:szCs w:val="20"/>
          <w:lang w:val="en-GB"/>
        </w:rPr>
        <w:t>/m</w:t>
      </w:r>
      <w:r w:rsidRPr="00041684">
        <w:rPr>
          <w:szCs w:val="20"/>
          <w:vertAlign w:val="superscript"/>
          <w:lang w:val="en-GB"/>
        </w:rPr>
        <w:t>3</w:t>
      </w:r>
      <w:r>
        <w:rPr>
          <w:szCs w:val="20"/>
          <w:lang w:val="en-GB"/>
        </w:rPr>
        <w:t xml:space="preserve">, and then remains greater than </w:t>
      </w:r>
      <w:r w:rsidR="00BF5FEF">
        <w:rPr>
          <w:szCs w:val="20"/>
          <w:lang w:val="en-GB"/>
        </w:rPr>
        <w:t>9</w:t>
      </w:r>
      <w:r>
        <w:rPr>
          <w:szCs w:val="20"/>
          <w:lang w:val="en-GB"/>
        </w:rPr>
        <w:t xml:space="preserve">0 percent. In other words, for the cities with overall concentrations greater than </w:t>
      </w:r>
      <w:r w:rsidR="00BF5FEF">
        <w:rPr>
          <w:szCs w:val="20"/>
          <w:lang w:val="en-GB"/>
        </w:rPr>
        <w:t>2</w:t>
      </w:r>
      <w:r w:rsidR="00D16E7A">
        <w:rPr>
          <w:szCs w:val="20"/>
          <w:lang w:val="en-GB"/>
        </w:rPr>
        <w:t>0</w:t>
      </w:r>
      <w:r>
        <w:rPr>
          <w:szCs w:val="20"/>
          <w:lang w:val="en-GB"/>
        </w:rPr>
        <w:t xml:space="preserve"> </w:t>
      </w:r>
      <w:proofErr w:type="spellStart"/>
      <w:r>
        <w:rPr>
          <w:szCs w:val="20"/>
          <w:lang w:val="en-GB"/>
        </w:rPr>
        <w:t>ug</w:t>
      </w:r>
      <w:proofErr w:type="spellEnd"/>
      <w:r>
        <w:rPr>
          <w:szCs w:val="20"/>
          <w:lang w:val="en-GB"/>
        </w:rPr>
        <w:t>/m</w:t>
      </w:r>
      <w:r w:rsidRPr="00A07D16">
        <w:rPr>
          <w:szCs w:val="20"/>
          <w:vertAlign w:val="superscript"/>
          <w:lang w:val="en-GB"/>
        </w:rPr>
        <w:t>3</w:t>
      </w:r>
      <w:r>
        <w:rPr>
          <w:szCs w:val="20"/>
          <w:lang w:val="en-GB"/>
        </w:rPr>
        <w:t xml:space="preserve">, the removal of traffic-related emissions are highly unlikely to reduce concentration levels down to </w:t>
      </w:r>
      <w:r w:rsidR="00EB3DA5">
        <w:rPr>
          <w:szCs w:val="20"/>
          <w:lang w:val="en-GB"/>
        </w:rPr>
        <w:t xml:space="preserve">the </w:t>
      </w:r>
      <w:r w:rsidR="002C4F90">
        <w:rPr>
          <w:szCs w:val="20"/>
          <w:lang w:val="en-GB"/>
        </w:rPr>
        <w:t>WHO-recommended</w:t>
      </w:r>
      <w:r>
        <w:rPr>
          <w:szCs w:val="20"/>
          <w:lang w:val="en-GB"/>
        </w:rPr>
        <w:t xml:space="preserve"> </w:t>
      </w:r>
      <w:r w:rsidR="00EB3DA5">
        <w:rPr>
          <w:szCs w:val="20"/>
          <w:lang w:val="en-GB"/>
        </w:rPr>
        <w:t>PM</w:t>
      </w:r>
      <w:r w:rsidR="00EB3DA5" w:rsidRPr="00A07D16">
        <w:rPr>
          <w:szCs w:val="20"/>
          <w:vertAlign w:val="subscript"/>
          <w:lang w:val="en-GB"/>
        </w:rPr>
        <w:t>2.5</w:t>
      </w:r>
      <w:r w:rsidR="00A84267">
        <w:rPr>
          <w:szCs w:val="20"/>
          <w:vertAlign w:val="subscript"/>
          <w:lang w:val="en-GB"/>
        </w:rPr>
        <w:t xml:space="preserve"> </w:t>
      </w:r>
      <w:r w:rsidR="00A84267">
        <w:rPr>
          <w:szCs w:val="20"/>
          <w:lang w:val="en-GB"/>
        </w:rPr>
        <w:t>annual guideline</w:t>
      </w:r>
      <w:r>
        <w:rPr>
          <w:szCs w:val="20"/>
          <w:lang w:val="en-GB"/>
        </w:rPr>
        <w:t xml:space="preserve">. </w:t>
      </w:r>
    </w:p>
    <w:p w14:paraId="2891ED23" w14:textId="2466E0B6" w:rsidR="00A07D16" w:rsidRPr="00B7130F" w:rsidRDefault="00A07D16" w:rsidP="00C4395E">
      <w:pPr>
        <w:spacing w:line="480" w:lineRule="auto"/>
        <w:ind w:firstLine="720"/>
        <w:rPr>
          <w:szCs w:val="20"/>
          <w:lang w:val="en-GB"/>
        </w:rPr>
      </w:pPr>
      <w:r>
        <w:rPr>
          <w:szCs w:val="20"/>
          <w:lang w:val="en-GB"/>
        </w:rPr>
        <w:t xml:space="preserve">We estimated the </w:t>
      </w:r>
      <w:r w:rsidR="009B7A55">
        <w:rPr>
          <w:szCs w:val="20"/>
          <w:lang w:val="en-GB"/>
        </w:rPr>
        <w:t xml:space="preserve">percentage reduction in premature mortality due to four disease end-points (COPD, IHD, </w:t>
      </w:r>
      <w:r w:rsidR="0083513A">
        <w:rPr>
          <w:szCs w:val="20"/>
          <w:lang w:val="en-GB"/>
        </w:rPr>
        <w:t xml:space="preserve">lung cancer </w:t>
      </w:r>
      <w:r w:rsidR="000268FE">
        <w:rPr>
          <w:szCs w:val="20"/>
          <w:lang w:val="en-GB"/>
        </w:rPr>
        <w:t xml:space="preserve">and </w:t>
      </w:r>
      <w:r w:rsidR="0083513A">
        <w:rPr>
          <w:szCs w:val="20"/>
          <w:lang w:val="en-GB"/>
        </w:rPr>
        <w:t>diabetes</w:t>
      </w:r>
      <w:r w:rsidR="009B7A55">
        <w:rPr>
          <w:szCs w:val="20"/>
          <w:lang w:val="en-GB"/>
        </w:rPr>
        <w:t xml:space="preserve">) if all traffic-related emissions are removed. We used non-linear IER functions along with </w:t>
      </w:r>
      <w:r w:rsidR="009E5E56">
        <w:rPr>
          <w:szCs w:val="20"/>
          <w:lang w:val="en-GB"/>
        </w:rPr>
        <w:t xml:space="preserve">the </w:t>
      </w:r>
      <w:r w:rsidR="009B7A55">
        <w:rPr>
          <w:szCs w:val="20"/>
          <w:lang w:val="en-GB"/>
        </w:rPr>
        <w:t xml:space="preserve">comparative risk assessment approach to estimate population attributable fraction corresponding to this reduction in concentrations. We found that for COPD, IHD and </w:t>
      </w:r>
      <w:r w:rsidR="00F7469D">
        <w:rPr>
          <w:szCs w:val="20"/>
          <w:lang w:val="en-GB"/>
        </w:rPr>
        <w:t>lung cancer</w:t>
      </w:r>
      <w:r w:rsidR="009B7A55">
        <w:rPr>
          <w:szCs w:val="20"/>
          <w:lang w:val="en-GB"/>
        </w:rPr>
        <w:t xml:space="preserve">, the percent reduction in mortality increases up to 30-40 </w:t>
      </w:r>
      <w:r w:rsidR="009B7A55" w:rsidRPr="00041684">
        <w:rPr>
          <w:szCs w:val="20"/>
          <w:lang w:val="en-GB"/>
        </w:rPr>
        <w:t>ug/m</w:t>
      </w:r>
      <w:r w:rsidR="009B7A55" w:rsidRPr="00041684">
        <w:rPr>
          <w:szCs w:val="20"/>
          <w:vertAlign w:val="superscript"/>
          <w:lang w:val="en-GB"/>
        </w:rPr>
        <w:t>3</w:t>
      </w:r>
      <w:r w:rsidR="009B7A55">
        <w:rPr>
          <w:szCs w:val="20"/>
          <w:lang w:val="en-GB"/>
        </w:rPr>
        <w:t xml:space="preserve">, and at higher concentrations, it flattens off, showing diminishing returns. The flattening </w:t>
      </w:r>
      <w:r w:rsidR="0067612B">
        <w:rPr>
          <w:szCs w:val="20"/>
          <w:lang w:val="en-GB"/>
        </w:rPr>
        <w:t xml:space="preserve">is far more prominent in IHD than in COPD and </w:t>
      </w:r>
      <w:r w:rsidR="00E94658">
        <w:rPr>
          <w:szCs w:val="20"/>
          <w:lang w:val="en-GB"/>
        </w:rPr>
        <w:t>l</w:t>
      </w:r>
      <w:r w:rsidR="00F7469D">
        <w:rPr>
          <w:szCs w:val="20"/>
          <w:lang w:val="en-GB"/>
        </w:rPr>
        <w:t>ung cancer</w:t>
      </w:r>
      <w:r w:rsidR="00B7130F">
        <w:rPr>
          <w:szCs w:val="20"/>
          <w:lang w:val="en-GB"/>
        </w:rPr>
        <w:t>.</w:t>
      </w:r>
      <w:r w:rsidR="00F7469D">
        <w:rPr>
          <w:szCs w:val="20"/>
          <w:lang w:val="en-GB"/>
        </w:rPr>
        <w:t xml:space="preserve"> This is expected from the shape of their IER functions</w:t>
      </w:r>
      <w:r w:rsidR="00B7130F">
        <w:rPr>
          <w:szCs w:val="20"/>
          <w:lang w:val="en-GB"/>
        </w:rPr>
        <w:t xml:space="preserve"> </w:t>
      </w:r>
      <w:r w:rsidR="00F7469D">
        <w:rPr>
          <w:szCs w:val="20"/>
          <w:lang w:val="en-GB"/>
        </w:rPr>
        <w:t>(</w:t>
      </w:r>
      <w:r w:rsidR="00645B89">
        <w:rPr>
          <w:szCs w:val="20"/>
          <w:lang w:val="en-GB"/>
        </w:rPr>
        <w:t>Fig</w:t>
      </w:r>
      <w:r w:rsidR="00B7130F">
        <w:rPr>
          <w:szCs w:val="20"/>
          <w:lang w:val="en-GB"/>
        </w:rPr>
        <w:t xml:space="preserve"> 1</w:t>
      </w:r>
      <w:r w:rsidR="00F7469D">
        <w:rPr>
          <w:szCs w:val="20"/>
          <w:lang w:val="en-GB"/>
        </w:rPr>
        <w:t>).</w:t>
      </w:r>
      <w:r w:rsidR="00B7130F">
        <w:rPr>
          <w:szCs w:val="20"/>
          <w:lang w:val="en-GB"/>
        </w:rPr>
        <w:t xml:space="preserve"> IER for COPD and </w:t>
      </w:r>
      <w:r w:rsidR="00F7469D">
        <w:rPr>
          <w:szCs w:val="20"/>
          <w:lang w:val="en-GB"/>
        </w:rPr>
        <w:t xml:space="preserve">lung cancer </w:t>
      </w:r>
      <w:r w:rsidR="00B7130F">
        <w:rPr>
          <w:szCs w:val="20"/>
          <w:lang w:val="en-GB"/>
        </w:rPr>
        <w:t xml:space="preserve">have steeper </w:t>
      </w:r>
      <w:r w:rsidR="00E94658">
        <w:rPr>
          <w:szCs w:val="20"/>
          <w:lang w:val="en-GB"/>
        </w:rPr>
        <w:t xml:space="preserve">functions of </w:t>
      </w:r>
      <w:r w:rsidR="00B7130F">
        <w:rPr>
          <w:szCs w:val="20"/>
          <w:lang w:val="en-GB"/>
        </w:rPr>
        <w:t>rela</w:t>
      </w:r>
      <w:r w:rsidR="000268FE">
        <w:rPr>
          <w:szCs w:val="20"/>
          <w:lang w:val="en-GB"/>
        </w:rPr>
        <w:t>tive risk than IHD. In case of D</w:t>
      </w:r>
      <w:r w:rsidR="00B7130F">
        <w:rPr>
          <w:szCs w:val="20"/>
          <w:lang w:val="en-GB"/>
        </w:rPr>
        <w:t xml:space="preserve">iabetes, the pattern is opposite to that of the other three outcomes. With increasing concentrations, there are negative returns in </w:t>
      </w:r>
      <w:r w:rsidR="009E5E56">
        <w:rPr>
          <w:szCs w:val="20"/>
          <w:lang w:val="en-GB"/>
        </w:rPr>
        <w:t xml:space="preserve">the </w:t>
      </w:r>
      <w:r w:rsidR="00B7130F">
        <w:rPr>
          <w:szCs w:val="20"/>
          <w:lang w:val="en-GB"/>
        </w:rPr>
        <w:t>reduction of premature mortalit</w:t>
      </w:r>
      <w:r w:rsidR="003B72E2">
        <w:rPr>
          <w:szCs w:val="20"/>
          <w:lang w:val="en-GB"/>
        </w:rPr>
        <w:t xml:space="preserve">y. This is expected given that </w:t>
      </w:r>
      <w:r w:rsidR="00F7469D">
        <w:rPr>
          <w:szCs w:val="20"/>
          <w:lang w:val="en-GB"/>
        </w:rPr>
        <w:t xml:space="preserve">diabetes </w:t>
      </w:r>
      <w:r w:rsidR="00B7130F">
        <w:rPr>
          <w:szCs w:val="20"/>
          <w:lang w:val="en-GB"/>
        </w:rPr>
        <w:t xml:space="preserve">is the only disease outcome that has </w:t>
      </w:r>
      <w:r w:rsidR="009E5E56">
        <w:rPr>
          <w:szCs w:val="20"/>
          <w:lang w:val="en-GB"/>
        </w:rPr>
        <w:t xml:space="preserve">a </w:t>
      </w:r>
      <w:r w:rsidR="006B4807">
        <w:rPr>
          <w:szCs w:val="20"/>
          <w:lang w:val="en-GB"/>
        </w:rPr>
        <w:t xml:space="preserve">prominently </w:t>
      </w:r>
      <w:r w:rsidR="00B7130F">
        <w:rPr>
          <w:szCs w:val="20"/>
          <w:lang w:val="en-GB"/>
        </w:rPr>
        <w:t>flat IER function after a steep jump up to 20 ug/m</w:t>
      </w:r>
      <w:r w:rsidR="00B7130F" w:rsidRPr="00B7130F">
        <w:rPr>
          <w:szCs w:val="20"/>
          <w:vertAlign w:val="superscript"/>
          <w:lang w:val="en-GB"/>
        </w:rPr>
        <w:t>3</w:t>
      </w:r>
      <w:r w:rsidR="00B7130F">
        <w:rPr>
          <w:szCs w:val="20"/>
          <w:lang w:val="en-GB"/>
        </w:rPr>
        <w:t xml:space="preserve">. </w:t>
      </w:r>
      <w:r w:rsidR="006B4807">
        <w:rPr>
          <w:szCs w:val="20"/>
          <w:lang w:val="en-GB"/>
        </w:rPr>
        <w:t xml:space="preserve">Mathematically, a flat function implies that the ratio of relative risks in equation 3 approaches unity at higher concentrations. </w:t>
      </w:r>
      <w:r w:rsidR="00B7130F">
        <w:rPr>
          <w:szCs w:val="20"/>
          <w:lang w:val="en-GB"/>
        </w:rPr>
        <w:t xml:space="preserve"> </w:t>
      </w:r>
    </w:p>
    <w:p w14:paraId="0882DF4D" w14:textId="578145F8" w:rsidR="00A07D16" w:rsidRDefault="00A07D16" w:rsidP="00F23AA7">
      <w:pPr>
        <w:pStyle w:val="Heading6"/>
        <w:rPr>
          <w:lang w:val="en-GB"/>
        </w:rPr>
      </w:pPr>
      <w:r w:rsidRPr="00A07D16">
        <w:rPr>
          <w:lang w:val="en-GB"/>
        </w:rPr>
        <w:t>Strengths and weaknesses of the study</w:t>
      </w:r>
    </w:p>
    <w:p w14:paraId="604F7A82" w14:textId="2C4DEA41" w:rsidR="00B7130F" w:rsidRDefault="004F7273" w:rsidP="002827DE">
      <w:pPr>
        <w:spacing w:line="480" w:lineRule="auto"/>
        <w:rPr>
          <w:color w:val="000000" w:themeColor="text1"/>
          <w:szCs w:val="20"/>
          <w:lang w:val="en-GB"/>
        </w:rPr>
      </w:pPr>
      <w:r>
        <w:rPr>
          <w:lang w:val="en-GB"/>
        </w:rPr>
        <w:t xml:space="preserve">We employed a multivariate meta-regression approach to estimate the expected </w:t>
      </w:r>
      <w:r w:rsidR="002D4E7B">
        <w:rPr>
          <w:lang w:val="en-GB"/>
        </w:rPr>
        <w:t>concentrations</w:t>
      </w:r>
      <w:r>
        <w:rPr>
          <w:lang w:val="en-GB"/>
        </w:rPr>
        <w:t xml:space="preserve"> of PM</w:t>
      </w:r>
      <w:r w:rsidRPr="006B4807">
        <w:rPr>
          <w:vertAlign w:val="subscript"/>
          <w:lang w:val="en-GB"/>
        </w:rPr>
        <w:t>2.5</w:t>
      </w:r>
      <w:r w:rsidR="002D4E7B">
        <w:rPr>
          <w:lang w:val="en-GB"/>
        </w:rPr>
        <w:t xml:space="preserve"> </w:t>
      </w:r>
      <w:r>
        <w:rPr>
          <w:lang w:val="en-GB"/>
        </w:rPr>
        <w:t>of different types (in terms of source) for 117 cities in various regions worldwide.  Note that</w:t>
      </w:r>
      <w:r w:rsidRPr="00041684">
        <w:rPr>
          <w:lang w:val="en-GB"/>
        </w:rPr>
        <w:t xml:space="preserve"> </w:t>
      </w:r>
      <w:r>
        <w:rPr>
          <w:lang w:val="en-GB"/>
        </w:rPr>
        <w:t>c</w:t>
      </w:r>
      <w:r w:rsidRPr="00041684">
        <w:rPr>
          <w:lang w:val="en-GB"/>
        </w:rPr>
        <w:t xml:space="preserve">ompared to relaying on information from one study only, conclusions from a meta-analytic approach are more reliable for evidence-based policy making. </w:t>
      </w:r>
      <w:r w:rsidR="00FF32A1">
        <w:rPr>
          <w:lang w:val="en-GB"/>
        </w:rPr>
        <w:t>Further</w:t>
      </w:r>
      <w:r w:rsidR="00187988">
        <w:rPr>
          <w:lang w:val="en-GB"/>
        </w:rPr>
        <w:t xml:space="preserve">, </w:t>
      </w:r>
      <w:r w:rsidR="00187988">
        <w:rPr>
          <w:szCs w:val="20"/>
          <w:lang w:val="en-GB"/>
        </w:rPr>
        <w:t>w</w:t>
      </w:r>
      <w:r w:rsidR="00B7130F" w:rsidRPr="00041684">
        <w:rPr>
          <w:szCs w:val="20"/>
          <w:lang w:val="en-GB"/>
        </w:rPr>
        <w:t xml:space="preserve">e </w:t>
      </w:r>
      <w:r w:rsidR="0009759E" w:rsidRPr="00041684">
        <w:rPr>
          <w:szCs w:val="20"/>
          <w:lang w:val="en-GB"/>
        </w:rPr>
        <w:t xml:space="preserve">modelled </w:t>
      </w:r>
      <w:r w:rsidR="0009759E">
        <w:rPr>
          <w:szCs w:val="20"/>
          <w:lang w:val="en-GB"/>
        </w:rPr>
        <w:t>traffic</w:t>
      </w:r>
      <w:r w:rsidR="00FB1D32">
        <w:rPr>
          <w:szCs w:val="20"/>
          <w:lang w:val="en-GB"/>
        </w:rPr>
        <w:t xml:space="preserve">-related </w:t>
      </w:r>
      <w:r w:rsidR="00FB1D32">
        <w:rPr>
          <w:szCs w:val="20"/>
          <w:lang w:val="en-GB"/>
        </w:rPr>
        <w:lastRenderedPageBreak/>
        <w:t>and overall PM</w:t>
      </w:r>
      <w:r w:rsidR="00FB1D32" w:rsidRPr="006B4807">
        <w:rPr>
          <w:szCs w:val="20"/>
          <w:vertAlign w:val="subscript"/>
          <w:lang w:val="en-GB"/>
        </w:rPr>
        <w:t>2.5</w:t>
      </w:r>
      <w:r w:rsidR="00FB1D32">
        <w:rPr>
          <w:szCs w:val="20"/>
          <w:lang w:val="en-GB"/>
        </w:rPr>
        <w:t xml:space="preserve"> concentrations</w:t>
      </w:r>
      <w:r w:rsidR="00B7130F" w:rsidRPr="00041684">
        <w:rPr>
          <w:szCs w:val="20"/>
          <w:lang w:val="en-GB"/>
        </w:rPr>
        <w:t xml:space="preserve"> jointly</w:t>
      </w:r>
      <w:r w:rsidR="00FB1D32">
        <w:rPr>
          <w:szCs w:val="20"/>
          <w:lang w:val="en-GB"/>
        </w:rPr>
        <w:t>; therefore, our</w:t>
      </w:r>
      <w:r w:rsidR="00FB1D32" w:rsidRPr="00041684">
        <w:rPr>
          <w:szCs w:val="20"/>
          <w:lang w:val="en-GB"/>
        </w:rPr>
        <w:t xml:space="preserve"> </w:t>
      </w:r>
      <w:r w:rsidR="00B7130F" w:rsidRPr="00041684">
        <w:rPr>
          <w:szCs w:val="20"/>
          <w:lang w:val="en-GB"/>
        </w:rPr>
        <w:t xml:space="preserve">estimates </w:t>
      </w:r>
      <w:r w:rsidR="00FB1D32">
        <w:rPr>
          <w:szCs w:val="20"/>
          <w:lang w:val="en-GB"/>
        </w:rPr>
        <w:t>have superior statistical properties</w:t>
      </w:r>
      <w:r w:rsidR="00B7130F" w:rsidRPr="00041684">
        <w:rPr>
          <w:szCs w:val="20"/>
          <w:lang w:val="en-GB"/>
        </w:rPr>
        <w:t>.</w:t>
      </w:r>
      <w:r w:rsidR="001448BF">
        <w:rPr>
          <w:szCs w:val="20"/>
          <w:lang w:val="en-GB"/>
        </w:rPr>
        <w:t xml:space="preserve"> This is due to the fact that data points borrow strength from other related data points</w:t>
      </w:r>
      <w:r w:rsidR="00A15AD2">
        <w:rPr>
          <w:szCs w:val="20"/>
          <w:lang w:val="en-GB"/>
        </w:rPr>
        <w:t xml:space="preserve"> </w:t>
      </w:r>
      <w:r w:rsidR="00A15AD2" w:rsidRPr="006B4807">
        <w:rPr>
          <w:color w:val="000000" w:themeColor="text1"/>
          <w:szCs w:val="20"/>
          <w:lang w:val="en-GB"/>
        </w:rPr>
        <w:fldChar w:fldCharType="begin" w:fldLock="1"/>
      </w:r>
      <w:r w:rsidR="005C3B0E">
        <w:rPr>
          <w:color w:val="000000" w:themeColor="text1"/>
          <w:szCs w:val="20"/>
          <w:lang w:val="en-GB"/>
        </w:rPr>
        <w:instrText>ADDIN CSL_CITATION {"citationItems":[{"id":"ITEM-1","itemData":{"ISSN":"0277-6715","author":[{"dropping-particle":"","family":"Jackson","given":"Dan","non-dropping-particle":"","parse-names":false,"suffix":""},{"dropping-particle":"","family":"Riley","given":"Richard","non-dropping-particle":"","parse-names":false,"suffix":""},{"dropping-particle":"","family":"White","given":"Ian R","non-dropping-particle":"","parse-names":false,"suffix":""}],"container-title":"Statistics in medicine","id":"ITEM-1","issue":"20","issued":{"date-parts":[["2011"]]},"page":"2481-2498","publisher":"Wiley Online Library","title":"Multivariate meta‐analysis: potential and promise","type":"article-journal","volume":"30"},"uris":["http://www.mendeley.com/documents/?uuid=9a76eda3-dd69-4bdf-9636-081b740acb61","http://www.mendeley.com/documents/?uuid=e93cbb6e-71fb-4a5c-abdb-d6568b80d7f1"]}],"mendeley":{"formattedCitation":"[27]","plainTextFormattedCitation":"[27]","previouslyFormattedCitation":"[27]"},"properties":{"noteIndex":0},"schema":"https://github.com/citation-style-language/schema/raw/master/csl-citation.json"}</w:instrText>
      </w:r>
      <w:r w:rsidR="00A15AD2" w:rsidRPr="006B4807">
        <w:rPr>
          <w:color w:val="000000" w:themeColor="text1"/>
          <w:szCs w:val="20"/>
          <w:lang w:val="en-GB"/>
        </w:rPr>
        <w:fldChar w:fldCharType="separate"/>
      </w:r>
      <w:r w:rsidR="005C3B0E" w:rsidRPr="005C3B0E">
        <w:rPr>
          <w:noProof/>
          <w:color w:val="000000" w:themeColor="text1"/>
          <w:szCs w:val="20"/>
          <w:lang w:val="en-GB"/>
        </w:rPr>
        <w:t>[27]</w:t>
      </w:r>
      <w:r w:rsidR="00A15AD2" w:rsidRPr="006B4807">
        <w:rPr>
          <w:color w:val="000000" w:themeColor="text1"/>
          <w:szCs w:val="20"/>
          <w:lang w:val="en-GB"/>
        </w:rPr>
        <w:fldChar w:fldCharType="end"/>
      </w:r>
      <w:r w:rsidR="00FF32A1" w:rsidRPr="006B4807">
        <w:rPr>
          <w:color w:val="000000" w:themeColor="text1"/>
          <w:szCs w:val="20"/>
          <w:lang w:val="en-GB"/>
        </w:rPr>
        <w:t xml:space="preserve">. </w:t>
      </w:r>
      <w:r w:rsidR="00DE6C10" w:rsidRPr="006B4807">
        <w:rPr>
          <w:color w:val="000000" w:themeColor="text1"/>
          <w:szCs w:val="20"/>
          <w:lang w:val="en-GB"/>
        </w:rPr>
        <w:t>A</w:t>
      </w:r>
      <w:r w:rsidR="004936EF">
        <w:rPr>
          <w:color w:val="000000" w:themeColor="text1"/>
          <w:szCs w:val="20"/>
          <w:lang w:val="en-GB"/>
        </w:rPr>
        <w:t>lso, a</w:t>
      </w:r>
      <w:r w:rsidR="00D60E49" w:rsidRPr="006B4807">
        <w:rPr>
          <w:color w:val="000000" w:themeColor="text1"/>
          <w:szCs w:val="20"/>
          <w:lang w:val="en-GB"/>
        </w:rPr>
        <w:t xml:space="preserve"> joint analysis </w:t>
      </w:r>
      <w:r w:rsidR="00B7130F" w:rsidRPr="006B4807">
        <w:rPr>
          <w:color w:val="000000" w:themeColor="text1"/>
          <w:szCs w:val="20"/>
          <w:lang w:val="en-GB"/>
        </w:rPr>
        <w:t>allow</w:t>
      </w:r>
      <w:r w:rsidR="00D60E49" w:rsidRPr="006B4807">
        <w:rPr>
          <w:color w:val="000000" w:themeColor="text1"/>
          <w:szCs w:val="20"/>
          <w:lang w:val="en-GB"/>
        </w:rPr>
        <w:t>ed us</w:t>
      </w:r>
      <w:r w:rsidR="00B7130F" w:rsidRPr="006B4807">
        <w:rPr>
          <w:color w:val="000000" w:themeColor="text1"/>
          <w:szCs w:val="20"/>
          <w:lang w:val="en-GB"/>
        </w:rPr>
        <w:t xml:space="preserve"> to investigate the magnitude of correlation between traffic related PM</w:t>
      </w:r>
      <w:r w:rsidR="00D60E49" w:rsidRPr="006B4807">
        <w:rPr>
          <w:color w:val="000000" w:themeColor="text1"/>
          <w:szCs w:val="20"/>
          <w:vertAlign w:val="subscript"/>
          <w:lang w:val="en-GB"/>
        </w:rPr>
        <w:t>2.5</w:t>
      </w:r>
      <w:r w:rsidR="00B7130F" w:rsidRPr="006B4807">
        <w:rPr>
          <w:color w:val="000000" w:themeColor="text1"/>
          <w:szCs w:val="20"/>
          <w:lang w:val="en-GB"/>
        </w:rPr>
        <w:t xml:space="preserve"> and overall PM</w:t>
      </w:r>
      <w:r w:rsidR="00D60E49" w:rsidRPr="006B4807">
        <w:rPr>
          <w:color w:val="000000" w:themeColor="text1"/>
          <w:szCs w:val="20"/>
          <w:vertAlign w:val="subscript"/>
          <w:lang w:val="en-GB"/>
        </w:rPr>
        <w:t>2.5</w:t>
      </w:r>
      <w:r w:rsidR="00B7130F" w:rsidRPr="006B4807">
        <w:rPr>
          <w:color w:val="000000" w:themeColor="text1"/>
          <w:szCs w:val="20"/>
          <w:lang w:val="en-GB"/>
        </w:rPr>
        <w:t xml:space="preserve"> based on a systematic approach</w:t>
      </w:r>
      <w:r w:rsidR="00EE2D0F" w:rsidRPr="006B4807">
        <w:rPr>
          <w:color w:val="000000" w:themeColor="text1"/>
          <w:szCs w:val="20"/>
          <w:lang w:val="en-GB"/>
        </w:rPr>
        <w:t>, providing further insight into the relationship between the two types of concentrations</w:t>
      </w:r>
      <w:r w:rsidR="00B7130F" w:rsidRPr="006B4807">
        <w:rPr>
          <w:color w:val="000000" w:themeColor="text1"/>
          <w:szCs w:val="20"/>
          <w:lang w:val="en-GB"/>
        </w:rPr>
        <w:t>.</w:t>
      </w:r>
      <w:r w:rsidR="00DE6C10" w:rsidRPr="006B4807">
        <w:rPr>
          <w:color w:val="000000" w:themeColor="text1"/>
          <w:szCs w:val="20"/>
          <w:lang w:val="en-GB"/>
        </w:rPr>
        <w:t xml:space="preserve"> </w:t>
      </w:r>
      <w:r w:rsidR="00480BDD" w:rsidRPr="006B4807">
        <w:rPr>
          <w:color w:val="000000" w:themeColor="text1"/>
          <w:lang w:val="en-GB"/>
        </w:rPr>
        <w:t>Understanding</w:t>
      </w:r>
      <w:r w:rsidR="00545CB8" w:rsidRPr="006B4807">
        <w:rPr>
          <w:color w:val="000000" w:themeColor="text1"/>
          <w:lang w:val="en-GB"/>
        </w:rPr>
        <w:t xml:space="preserve"> this correlation is quite interesting as it allows estimating the range of one type of concentration from the other one when both pieces of information are not available for a given location. </w:t>
      </w:r>
      <w:r w:rsidR="00F77FE2">
        <w:rPr>
          <w:color w:val="000000" w:themeColor="text1"/>
          <w:szCs w:val="20"/>
          <w:lang w:val="en-GB"/>
        </w:rPr>
        <w:t>Note that</w:t>
      </w:r>
      <w:r w:rsidR="00DE6C10" w:rsidRPr="006B4807">
        <w:rPr>
          <w:color w:val="000000" w:themeColor="text1"/>
          <w:szCs w:val="20"/>
          <w:lang w:val="en-GB"/>
        </w:rPr>
        <w:t xml:space="preserve"> our meta-regression, being developed under the Bayesian paradigm, accounted for uncertainties in both </w:t>
      </w:r>
      <w:r w:rsidR="009C6F4B">
        <w:rPr>
          <w:color w:val="000000" w:themeColor="text1"/>
          <w:szCs w:val="20"/>
          <w:lang w:val="en-GB"/>
        </w:rPr>
        <w:t xml:space="preserve">regression parameter </w:t>
      </w:r>
      <w:r w:rsidR="00DE6C10" w:rsidRPr="006B4807">
        <w:rPr>
          <w:color w:val="000000" w:themeColor="text1"/>
          <w:szCs w:val="20"/>
          <w:lang w:val="en-GB"/>
        </w:rPr>
        <w:t xml:space="preserve">estimates and predicted values fully. </w:t>
      </w:r>
      <w:r w:rsidR="00D60E49" w:rsidRPr="006B4807">
        <w:rPr>
          <w:color w:val="000000" w:themeColor="text1"/>
          <w:szCs w:val="20"/>
          <w:lang w:val="en-GB"/>
        </w:rPr>
        <w:t xml:space="preserve"> </w:t>
      </w:r>
      <w:r w:rsidR="00B7130F" w:rsidRPr="006B4807">
        <w:rPr>
          <w:color w:val="000000" w:themeColor="text1"/>
          <w:szCs w:val="20"/>
          <w:lang w:val="en-GB"/>
        </w:rPr>
        <w:t xml:space="preserve">  </w:t>
      </w:r>
    </w:p>
    <w:p w14:paraId="178D2150" w14:textId="0C4F323F" w:rsidR="00E94089" w:rsidRDefault="0067612B" w:rsidP="00C4395E">
      <w:pPr>
        <w:spacing w:line="480" w:lineRule="auto"/>
        <w:ind w:firstLine="720"/>
        <w:rPr>
          <w:szCs w:val="20"/>
          <w:lang w:val="en-GB"/>
        </w:rPr>
      </w:pPr>
      <w:r>
        <w:rPr>
          <w:szCs w:val="20"/>
          <w:lang w:val="en-GB"/>
        </w:rPr>
        <w:t xml:space="preserve">One of the limitations of our study is that we have only estimated </w:t>
      </w:r>
      <w:r w:rsidR="001255C7">
        <w:rPr>
          <w:szCs w:val="20"/>
          <w:lang w:val="en-GB"/>
        </w:rPr>
        <w:t xml:space="preserve">reduction in mortality due to different diseases as </w:t>
      </w:r>
      <w:r>
        <w:rPr>
          <w:szCs w:val="20"/>
          <w:lang w:val="en-GB"/>
        </w:rPr>
        <w:t>percent</w:t>
      </w:r>
      <w:r w:rsidR="001255C7">
        <w:rPr>
          <w:szCs w:val="20"/>
          <w:lang w:val="en-GB"/>
        </w:rPr>
        <w:t>age of baseline health burden</w:t>
      </w:r>
      <w:r>
        <w:rPr>
          <w:szCs w:val="20"/>
          <w:lang w:val="en-GB"/>
        </w:rPr>
        <w:t>.</w:t>
      </w:r>
      <w:r w:rsidR="00C707F5">
        <w:rPr>
          <w:szCs w:val="20"/>
          <w:lang w:val="en-GB"/>
        </w:rPr>
        <w:t xml:space="preserve"> </w:t>
      </w:r>
      <w:r w:rsidR="00DE0AD3">
        <w:rPr>
          <w:szCs w:val="20"/>
          <w:lang w:val="en-GB"/>
        </w:rPr>
        <w:t>Depending on the magnitude of baseline health burden, a given percentage reduction will translate to highly divergent values across the cities.</w:t>
      </w:r>
      <w:bookmarkStart w:id="1" w:name="_Hlk93426773"/>
      <w:r w:rsidR="00F76E9D">
        <w:rPr>
          <w:szCs w:val="20"/>
          <w:lang w:val="en-GB"/>
        </w:rPr>
        <w:t xml:space="preserve"> </w:t>
      </w:r>
      <w:r>
        <w:rPr>
          <w:szCs w:val="20"/>
          <w:lang w:val="en-GB"/>
        </w:rPr>
        <w:t>This is because, in certain countries that have much greater proportion of older adults, baseline incidence rates of mortality from the cardiovascular, respiratory, and metabolic diseases are much</w:t>
      </w:r>
      <w:r w:rsidR="00B27A29">
        <w:rPr>
          <w:szCs w:val="20"/>
          <w:lang w:val="en-GB"/>
        </w:rPr>
        <w:t xml:space="preserve"> greater</w:t>
      </w:r>
      <w:r>
        <w:rPr>
          <w:szCs w:val="20"/>
          <w:lang w:val="en-GB"/>
        </w:rPr>
        <w:t xml:space="preserve"> than countries with much younger population. </w:t>
      </w:r>
      <w:r w:rsidR="001255C7">
        <w:rPr>
          <w:szCs w:val="20"/>
          <w:lang w:val="en-GB"/>
        </w:rPr>
        <w:t xml:space="preserve">Also, LMICs have much greater incidence rates of mortality than HICs. </w:t>
      </w:r>
      <w:bookmarkEnd w:id="1"/>
      <w:r>
        <w:rPr>
          <w:szCs w:val="20"/>
          <w:lang w:val="en-GB"/>
        </w:rPr>
        <w:t>Secondly, many city estimates used in our analysis are more than a decade old or even older. As a result, our study does not represent the latest situation of most of the cities.</w:t>
      </w:r>
      <w:r w:rsidR="00401360">
        <w:rPr>
          <w:szCs w:val="20"/>
          <w:lang w:val="en-GB"/>
        </w:rPr>
        <w:t xml:space="preserve"> However, our study provides an analytical approach that can be </w:t>
      </w:r>
      <w:r w:rsidR="003A6AF0">
        <w:rPr>
          <w:szCs w:val="20"/>
          <w:lang w:val="en-GB"/>
        </w:rPr>
        <w:t xml:space="preserve">readily </w:t>
      </w:r>
      <w:r w:rsidR="00401360">
        <w:rPr>
          <w:szCs w:val="20"/>
          <w:lang w:val="en-GB"/>
        </w:rPr>
        <w:t>updated as new data (other studies) become available.</w:t>
      </w:r>
      <w:r>
        <w:rPr>
          <w:szCs w:val="20"/>
          <w:lang w:val="en-GB"/>
        </w:rPr>
        <w:t xml:space="preserve"> </w:t>
      </w:r>
    </w:p>
    <w:p w14:paraId="4E5304E1" w14:textId="0564286E" w:rsidR="0067612B" w:rsidRDefault="00E94089" w:rsidP="00C4395E">
      <w:pPr>
        <w:spacing w:line="480" w:lineRule="auto"/>
        <w:ind w:firstLine="720"/>
        <w:rPr>
          <w:szCs w:val="20"/>
          <w:lang w:val="en-GB"/>
        </w:rPr>
      </w:pPr>
      <w:r>
        <w:rPr>
          <w:szCs w:val="20"/>
          <w:lang w:val="en-GB"/>
        </w:rPr>
        <w:t xml:space="preserve">With respect to </w:t>
      </w:r>
      <w:r w:rsidR="00357303">
        <w:rPr>
          <w:szCs w:val="20"/>
          <w:lang w:val="en-GB"/>
        </w:rPr>
        <w:t xml:space="preserve">potential </w:t>
      </w:r>
      <w:r>
        <w:rPr>
          <w:szCs w:val="20"/>
          <w:lang w:val="en-GB"/>
        </w:rPr>
        <w:t xml:space="preserve">biases </w:t>
      </w:r>
      <w:r w:rsidR="00577D7C">
        <w:rPr>
          <w:szCs w:val="20"/>
          <w:lang w:val="en-GB"/>
        </w:rPr>
        <w:t>in carrying out</w:t>
      </w:r>
      <w:r>
        <w:rPr>
          <w:szCs w:val="20"/>
          <w:lang w:val="en-GB"/>
        </w:rPr>
        <w:t xml:space="preserve"> </w:t>
      </w:r>
      <w:r w:rsidR="00357303">
        <w:rPr>
          <w:szCs w:val="20"/>
          <w:lang w:val="en-GB"/>
        </w:rPr>
        <w:t xml:space="preserve">a </w:t>
      </w:r>
      <w:r>
        <w:rPr>
          <w:szCs w:val="20"/>
          <w:lang w:val="en-GB"/>
        </w:rPr>
        <w:t>meta-analysis</w:t>
      </w:r>
      <w:r w:rsidR="00B63B9C">
        <w:rPr>
          <w:szCs w:val="20"/>
          <w:lang w:val="en-GB"/>
        </w:rPr>
        <w:t xml:space="preserve"> </w:t>
      </w:r>
      <w:r w:rsidR="009E6088">
        <w:rPr>
          <w:szCs w:val="20"/>
          <w:lang w:val="en-GB"/>
        </w:rPr>
        <w:t>[28]</w:t>
      </w:r>
      <w:r w:rsidR="00357303">
        <w:rPr>
          <w:szCs w:val="20"/>
          <w:lang w:val="en-GB"/>
        </w:rPr>
        <w:t xml:space="preserve">, </w:t>
      </w:r>
      <w:r w:rsidR="008E14EC">
        <w:rPr>
          <w:szCs w:val="20"/>
          <w:lang w:val="en-GB"/>
        </w:rPr>
        <w:t xml:space="preserve">firstly, </w:t>
      </w:r>
      <w:r w:rsidR="00357303">
        <w:rPr>
          <w:szCs w:val="20"/>
          <w:lang w:val="en-GB"/>
        </w:rPr>
        <w:t xml:space="preserve">we ensured comparability of the studies considered in our research by focusing only on </w:t>
      </w:r>
      <w:r w:rsidR="00BF212F">
        <w:rPr>
          <w:szCs w:val="20"/>
          <w:lang w:val="en-GB"/>
        </w:rPr>
        <w:t>those</w:t>
      </w:r>
      <w:r w:rsidR="003F41E6">
        <w:rPr>
          <w:szCs w:val="20"/>
          <w:lang w:val="en-GB"/>
        </w:rPr>
        <w:t xml:space="preserve"> conducted in </w:t>
      </w:r>
      <w:r w:rsidR="00357303">
        <w:rPr>
          <w:szCs w:val="20"/>
          <w:lang w:val="en-GB"/>
        </w:rPr>
        <w:t>urban settings, removing other site typologies (e.g., industrial</w:t>
      </w:r>
      <w:r w:rsidR="00B63B9C">
        <w:rPr>
          <w:szCs w:val="20"/>
          <w:lang w:val="en-GB"/>
        </w:rPr>
        <w:t xml:space="preserve"> sites</w:t>
      </w:r>
      <w:r w:rsidR="00357303">
        <w:rPr>
          <w:szCs w:val="20"/>
          <w:lang w:val="en-GB"/>
        </w:rPr>
        <w:t xml:space="preserve">) from </w:t>
      </w:r>
      <w:r w:rsidR="003F41E6">
        <w:rPr>
          <w:szCs w:val="20"/>
          <w:lang w:val="en-GB"/>
        </w:rPr>
        <w:t>the</w:t>
      </w:r>
      <w:r w:rsidR="00357303">
        <w:rPr>
          <w:szCs w:val="20"/>
          <w:lang w:val="en-GB"/>
        </w:rPr>
        <w:t xml:space="preserve"> data.</w:t>
      </w:r>
      <w:r w:rsidR="00B63B9C">
        <w:rPr>
          <w:szCs w:val="20"/>
          <w:lang w:val="en-GB"/>
        </w:rPr>
        <w:t xml:space="preserve"> </w:t>
      </w:r>
      <w:r w:rsidR="008E14EC">
        <w:rPr>
          <w:szCs w:val="20"/>
          <w:lang w:val="en-GB"/>
        </w:rPr>
        <w:t>Secondly</w:t>
      </w:r>
      <w:r w:rsidR="00B63B9C">
        <w:rPr>
          <w:szCs w:val="20"/>
          <w:lang w:val="en-GB"/>
        </w:rPr>
        <w:t xml:space="preserve">, we avoided strict inclusion/exclusion criteria in our study selection to prevent limiting </w:t>
      </w:r>
      <w:r w:rsidR="00B63B9C">
        <w:rPr>
          <w:szCs w:val="20"/>
          <w:lang w:val="en-GB"/>
        </w:rPr>
        <w:lastRenderedPageBreak/>
        <w:t xml:space="preserve">generalisability. For example, we did not select urban areas of a specific type or from a specific location. </w:t>
      </w:r>
      <w:r w:rsidR="008E14EC">
        <w:rPr>
          <w:szCs w:val="20"/>
          <w:lang w:val="en-GB"/>
        </w:rPr>
        <w:t xml:space="preserve">Thirdly, </w:t>
      </w:r>
      <w:r w:rsidR="00FD33B4">
        <w:rPr>
          <w:szCs w:val="20"/>
          <w:lang w:val="en-GB"/>
        </w:rPr>
        <w:t>our</w:t>
      </w:r>
      <w:r w:rsidR="008E14EC">
        <w:rPr>
          <w:szCs w:val="20"/>
          <w:lang w:val="en-GB"/>
        </w:rPr>
        <w:t xml:space="preserve"> large sample size </w:t>
      </w:r>
      <w:r w:rsidR="00CC5422">
        <w:rPr>
          <w:szCs w:val="20"/>
          <w:lang w:val="en-GB"/>
        </w:rPr>
        <w:t>helps reduce bias</w:t>
      </w:r>
      <w:r w:rsidR="003F41E6">
        <w:rPr>
          <w:szCs w:val="20"/>
          <w:lang w:val="en-GB"/>
        </w:rPr>
        <w:t xml:space="preserve"> in our</w:t>
      </w:r>
      <w:r w:rsidR="00CC5422">
        <w:rPr>
          <w:szCs w:val="20"/>
          <w:lang w:val="en-GB"/>
        </w:rPr>
        <w:t xml:space="preserve"> estimates. </w:t>
      </w:r>
      <w:r w:rsidR="00E75D7D">
        <w:rPr>
          <w:szCs w:val="20"/>
          <w:lang w:val="en-GB"/>
        </w:rPr>
        <w:t>S</w:t>
      </w:r>
      <w:r w:rsidR="00D0115E">
        <w:rPr>
          <w:szCs w:val="20"/>
          <w:lang w:val="en-GB"/>
        </w:rPr>
        <w:t>ince</w:t>
      </w:r>
      <w:r w:rsidR="003F41E6">
        <w:rPr>
          <w:szCs w:val="20"/>
          <w:lang w:val="en-GB"/>
        </w:rPr>
        <w:t xml:space="preserve"> we relied on </w:t>
      </w:r>
      <w:r w:rsidR="00D0115E">
        <w:rPr>
          <w:szCs w:val="20"/>
          <w:lang w:val="en-GB"/>
        </w:rPr>
        <w:t xml:space="preserve">a valid collection of previous studies made available by WHO </w:t>
      </w:r>
      <w:r w:rsidR="009E6088">
        <w:rPr>
          <w:szCs w:val="20"/>
          <w:lang w:val="en-GB"/>
        </w:rPr>
        <w:t>[21]</w:t>
      </w:r>
      <w:r w:rsidR="00D0115E">
        <w:rPr>
          <w:szCs w:val="20"/>
          <w:lang w:val="en-GB"/>
        </w:rPr>
        <w:t xml:space="preserve">, publication bias should be negligible in our meta-analysis for </w:t>
      </w:r>
      <w:r w:rsidR="00173386">
        <w:rPr>
          <w:szCs w:val="20"/>
          <w:lang w:val="en-GB"/>
        </w:rPr>
        <w:t>the</w:t>
      </w:r>
      <w:r w:rsidR="00D0115E">
        <w:rPr>
          <w:szCs w:val="20"/>
          <w:lang w:val="en-GB"/>
        </w:rPr>
        <w:t xml:space="preserve"> period of study as this bias mostly arises when several important studies are not included in a meta-analysis. Overall, we believe such biases would not result in any important </w:t>
      </w:r>
      <w:r w:rsidR="00E90460">
        <w:rPr>
          <w:szCs w:val="20"/>
          <w:lang w:val="en-GB"/>
        </w:rPr>
        <w:t xml:space="preserve">issue in our inferences. </w:t>
      </w:r>
      <w:r w:rsidR="00462C6A">
        <w:rPr>
          <w:szCs w:val="20"/>
          <w:lang w:val="en-GB"/>
        </w:rPr>
        <w:t>Lastly, a</w:t>
      </w:r>
      <w:r w:rsidR="00462C6A" w:rsidRPr="00462C6A">
        <w:rPr>
          <w:szCs w:val="20"/>
          <w:lang w:val="en-GB"/>
        </w:rPr>
        <w:t>s we adopted a Bayesian meta-regression approach, one source of bias could relate to the choice of prior distributions for the model parameters. Since we used non-informative priors (see the section of prior specification and model computation), we are confident about the reliability of our estimates.</w:t>
      </w:r>
      <w:r w:rsidR="00D0115E">
        <w:rPr>
          <w:szCs w:val="20"/>
          <w:lang w:val="en-GB"/>
        </w:rPr>
        <w:t xml:space="preserve"> </w:t>
      </w:r>
    </w:p>
    <w:p w14:paraId="448BC5B0" w14:textId="7A36A9C6" w:rsidR="00A07D16" w:rsidRDefault="00A07D16" w:rsidP="002D3007">
      <w:pPr>
        <w:pStyle w:val="Heading6"/>
        <w:rPr>
          <w:lang w:val="en-GB"/>
        </w:rPr>
      </w:pPr>
      <w:r w:rsidRPr="00A07D16">
        <w:rPr>
          <w:lang w:val="en-GB"/>
        </w:rPr>
        <w:t>Meaning of the study: possible mechanisms and</w:t>
      </w:r>
      <w:r>
        <w:rPr>
          <w:lang w:val="en-GB"/>
        </w:rPr>
        <w:t xml:space="preserve"> </w:t>
      </w:r>
      <w:r w:rsidRPr="00A07D16">
        <w:rPr>
          <w:lang w:val="en-GB"/>
        </w:rPr>
        <w:t>implications for policymakers</w:t>
      </w:r>
    </w:p>
    <w:p w14:paraId="27402941" w14:textId="1235C3CD" w:rsidR="00CE4D47" w:rsidRDefault="0067612B" w:rsidP="002827DE">
      <w:pPr>
        <w:spacing w:line="480" w:lineRule="auto"/>
        <w:rPr>
          <w:szCs w:val="20"/>
          <w:lang w:val="en-GB"/>
        </w:rPr>
      </w:pPr>
      <w:r w:rsidRPr="00041684">
        <w:rPr>
          <w:szCs w:val="20"/>
          <w:lang w:val="en-GB"/>
        </w:rPr>
        <w:t>We found that only for a handful of cities could</w:t>
      </w:r>
      <w:r w:rsidR="00E94658">
        <w:rPr>
          <w:szCs w:val="20"/>
          <w:lang w:val="en-GB"/>
        </w:rPr>
        <w:t xml:space="preserve"> complete</w:t>
      </w:r>
      <w:r w:rsidRPr="00041684">
        <w:rPr>
          <w:szCs w:val="20"/>
          <w:lang w:val="en-GB"/>
        </w:rPr>
        <w:t xml:space="preserve"> reduction in </w:t>
      </w:r>
      <w:r>
        <w:rPr>
          <w:szCs w:val="20"/>
          <w:lang w:val="en-GB"/>
        </w:rPr>
        <w:t>traffic</w:t>
      </w:r>
      <w:r w:rsidRPr="00041684">
        <w:rPr>
          <w:szCs w:val="20"/>
          <w:lang w:val="en-GB"/>
        </w:rPr>
        <w:t xml:space="preserve"> emissions result in achieving </w:t>
      </w:r>
      <w:r w:rsidR="005C05A3">
        <w:rPr>
          <w:szCs w:val="20"/>
          <w:lang w:val="en-GB"/>
        </w:rPr>
        <w:t xml:space="preserve">the </w:t>
      </w:r>
      <w:r w:rsidR="002C4F90">
        <w:rPr>
          <w:szCs w:val="20"/>
          <w:lang w:val="en-GB"/>
        </w:rPr>
        <w:t>WHO-recommended</w:t>
      </w:r>
      <w:r w:rsidR="005C05A3">
        <w:rPr>
          <w:szCs w:val="20"/>
          <w:lang w:val="en-GB"/>
        </w:rPr>
        <w:t xml:space="preserve"> </w:t>
      </w:r>
      <w:r w:rsidR="00F237D7" w:rsidRPr="00F237D7">
        <w:rPr>
          <w:szCs w:val="20"/>
          <w:lang w:val="en-GB"/>
        </w:rPr>
        <w:t xml:space="preserve">guideline </w:t>
      </w:r>
      <w:r w:rsidR="00F237D7">
        <w:rPr>
          <w:szCs w:val="20"/>
          <w:lang w:val="en-GB"/>
        </w:rPr>
        <w:t>for annual PM</w:t>
      </w:r>
      <w:r w:rsidR="00F237D7" w:rsidRPr="00744106">
        <w:rPr>
          <w:szCs w:val="20"/>
          <w:vertAlign w:val="subscript"/>
          <w:lang w:val="en-GB"/>
        </w:rPr>
        <w:t xml:space="preserve">2.5 </w:t>
      </w:r>
      <w:r w:rsidR="00F237D7">
        <w:rPr>
          <w:szCs w:val="20"/>
          <w:lang w:val="en-GB"/>
        </w:rPr>
        <w:t>concentrations</w:t>
      </w:r>
      <w:r w:rsidRPr="00041684">
        <w:rPr>
          <w:szCs w:val="20"/>
          <w:lang w:val="en-GB"/>
        </w:rPr>
        <w:t xml:space="preserve">. We used </w:t>
      </w:r>
      <w:r w:rsidR="00754C9C">
        <w:rPr>
          <w:szCs w:val="20"/>
          <w:lang w:val="en-GB"/>
        </w:rPr>
        <w:t xml:space="preserve">the </w:t>
      </w:r>
      <w:r w:rsidR="002C4F90">
        <w:rPr>
          <w:szCs w:val="20"/>
          <w:lang w:val="en-GB"/>
        </w:rPr>
        <w:t>WHO</w:t>
      </w:r>
      <w:r w:rsidR="00D52F4A">
        <w:rPr>
          <w:szCs w:val="20"/>
          <w:lang w:val="en-GB"/>
        </w:rPr>
        <w:t xml:space="preserve"> </w:t>
      </w:r>
      <w:r w:rsidR="00B2578D">
        <w:rPr>
          <w:szCs w:val="20"/>
          <w:lang w:val="en-GB"/>
        </w:rPr>
        <w:t>guideline</w:t>
      </w:r>
      <w:r w:rsidRPr="00041684">
        <w:rPr>
          <w:szCs w:val="20"/>
          <w:lang w:val="en-GB"/>
        </w:rPr>
        <w:t xml:space="preserve"> for </w:t>
      </w:r>
      <w:r w:rsidR="00751AC2">
        <w:rPr>
          <w:szCs w:val="20"/>
          <w:lang w:val="en-GB"/>
        </w:rPr>
        <w:t xml:space="preserve">the purpose of </w:t>
      </w:r>
      <w:r w:rsidRPr="00041684">
        <w:rPr>
          <w:szCs w:val="20"/>
          <w:lang w:val="en-GB"/>
        </w:rPr>
        <w:t xml:space="preserve">illustration </w:t>
      </w:r>
      <w:r w:rsidR="00027E0E">
        <w:rPr>
          <w:szCs w:val="20"/>
          <w:lang w:val="en-GB"/>
        </w:rPr>
        <w:t>which,</w:t>
      </w:r>
      <w:r w:rsidRPr="00041684">
        <w:rPr>
          <w:szCs w:val="20"/>
          <w:lang w:val="en-GB"/>
        </w:rPr>
        <w:t xml:space="preserve"> for many settings across the world, is a highly ambitious scenario. </w:t>
      </w:r>
      <w:r w:rsidR="005E1CEC">
        <w:rPr>
          <w:szCs w:val="20"/>
          <w:lang w:val="en-GB"/>
        </w:rPr>
        <w:t>The</w:t>
      </w:r>
      <w:r w:rsidRPr="00041684">
        <w:rPr>
          <w:szCs w:val="20"/>
          <w:lang w:val="en-GB"/>
        </w:rPr>
        <w:t xml:space="preserve"> method</w:t>
      </w:r>
      <w:r w:rsidR="005E1CEC">
        <w:rPr>
          <w:szCs w:val="20"/>
          <w:lang w:val="en-GB"/>
        </w:rPr>
        <w:t xml:space="preserve"> presented here</w:t>
      </w:r>
      <w:r w:rsidRPr="00041684">
        <w:rPr>
          <w:szCs w:val="20"/>
          <w:lang w:val="en-GB"/>
        </w:rPr>
        <w:t xml:space="preserve"> can be applied for more realistic </w:t>
      </w:r>
      <w:r>
        <w:rPr>
          <w:szCs w:val="20"/>
          <w:lang w:val="en-GB"/>
        </w:rPr>
        <w:t xml:space="preserve">targets of pollution </w:t>
      </w:r>
      <w:r w:rsidR="00B740B3">
        <w:rPr>
          <w:szCs w:val="20"/>
          <w:lang w:val="en-GB"/>
        </w:rPr>
        <w:t>concentrations</w:t>
      </w:r>
      <w:r>
        <w:rPr>
          <w:szCs w:val="20"/>
          <w:lang w:val="en-GB"/>
        </w:rPr>
        <w:t xml:space="preserve"> and could include </w:t>
      </w:r>
      <w:r w:rsidR="00A15AD2">
        <w:rPr>
          <w:szCs w:val="20"/>
          <w:lang w:val="en-GB"/>
        </w:rPr>
        <w:t xml:space="preserve">reductions across </w:t>
      </w:r>
      <w:r>
        <w:rPr>
          <w:szCs w:val="20"/>
          <w:lang w:val="en-GB"/>
        </w:rPr>
        <w:t>multiple sectors</w:t>
      </w:r>
      <w:r w:rsidRPr="00041684">
        <w:rPr>
          <w:szCs w:val="20"/>
          <w:lang w:val="en-GB"/>
        </w:rPr>
        <w:t xml:space="preserve">. Using </w:t>
      </w:r>
      <w:r w:rsidR="00C56D01">
        <w:rPr>
          <w:szCs w:val="20"/>
          <w:lang w:val="en-GB"/>
        </w:rPr>
        <w:t>a</w:t>
      </w:r>
      <w:r w:rsidRPr="00041684">
        <w:rPr>
          <w:szCs w:val="20"/>
          <w:lang w:val="en-GB"/>
        </w:rPr>
        <w:t xml:space="preserve"> stochastic approach, we can make a probabilistic judgement</w:t>
      </w:r>
      <w:r w:rsidR="005E1CEC">
        <w:rPr>
          <w:szCs w:val="20"/>
          <w:lang w:val="en-GB"/>
        </w:rPr>
        <w:t xml:space="preserve"> of the impact </w:t>
      </w:r>
      <w:r w:rsidR="00A15AD2">
        <w:rPr>
          <w:szCs w:val="20"/>
          <w:lang w:val="en-GB"/>
        </w:rPr>
        <w:t xml:space="preserve">that </w:t>
      </w:r>
      <w:r w:rsidR="005E1CEC">
        <w:rPr>
          <w:szCs w:val="20"/>
          <w:lang w:val="en-GB"/>
        </w:rPr>
        <w:t>policies will have</w:t>
      </w:r>
      <w:r w:rsidRPr="00041684">
        <w:rPr>
          <w:szCs w:val="20"/>
          <w:lang w:val="en-GB"/>
        </w:rPr>
        <w:t>.</w:t>
      </w:r>
      <w:r w:rsidR="00751AC2">
        <w:rPr>
          <w:szCs w:val="20"/>
          <w:lang w:val="en-GB"/>
        </w:rPr>
        <w:t xml:space="preserve"> </w:t>
      </w:r>
      <w:r w:rsidR="007A565A">
        <w:rPr>
          <w:szCs w:val="20"/>
          <w:lang w:val="en-GB"/>
        </w:rPr>
        <w:t>Our</w:t>
      </w:r>
      <w:r w:rsidR="007A565A" w:rsidRPr="00041684">
        <w:rPr>
          <w:szCs w:val="20"/>
          <w:lang w:val="en-GB"/>
        </w:rPr>
        <w:t xml:space="preserve"> </w:t>
      </w:r>
      <w:r w:rsidR="000F446E">
        <w:rPr>
          <w:szCs w:val="20"/>
          <w:lang w:val="en-GB"/>
        </w:rPr>
        <w:t>approach</w:t>
      </w:r>
      <w:r w:rsidR="007A565A">
        <w:rPr>
          <w:szCs w:val="20"/>
          <w:lang w:val="en-GB"/>
        </w:rPr>
        <w:t>, being developed under the Bayesian framework,</w:t>
      </w:r>
      <w:r w:rsidRPr="00041684">
        <w:rPr>
          <w:szCs w:val="20"/>
          <w:lang w:val="en-GB"/>
        </w:rPr>
        <w:t xml:space="preserve"> can be used to </w:t>
      </w:r>
      <w:r w:rsidR="00751AC2">
        <w:rPr>
          <w:szCs w:val="20"/>
          <w:lang w:val="en-GB"/>
        </w:rPr>
        <w:t xml:space="preserve">estimate updated </w:t>
      </w:r>
      <w:r w:rsidRPr="00041684">
        <w:rPr>
          <w:szCs w:val="20"/>
          <w:lang w:val="en-GB"/>
        </w:rPr>
        <w:t xml:space="preserve">probabilities as more information is added or updated information is added for the same cities. </w:t>
      </w:r>
      <w:r w:rsidR="00CE4D47">
        <w:rPr>
          <w:szCs w:val="20"/>
          <w:lang w:val="en-GB"/>
        </w:rPr>
        <w:t>The health benefits that we presented are</w:t>
      </w:r>
      <w:r w:rsidR="005E1CEC">
        <w:rPr>
          <w:szCs w:val="20"/>
          <w:lang w:val="en-GB"/>
        </w:rPr>
        <w:t xml:space="preserve"> also</w:t>
      </w:r>
      <w:r w:rsidR="00CE4D47">
        <w:rPr>
          <w:szCs w:val="20"/>
          <w:lang w:val="en-GB"/>
        </w:rPr>
        <w:t xml:space="preserve"> for a highly ambitious scenario, in which all of </w:t>
      </w:r>
      <w:r w:rsidR="00886C86">
        <w:rPr>
          <w:szCs w:val="20"/>
          <w:lang w:val="en-GB"/>
        </w:rPr>
        <w:t>traffic</w:t>
      </w:r>
      <w:r w:rsidR="00CE4D47">
        <w:rPr>
          <w:szCs w:val="20"/>
          <w:lang w:val="en-GB"/>
        </w:rPr>
        <w:t xml:space="preserve"> emissions are removed. </w:t>
      </w:r>
      <w:r w:rsidR="00A15AD2">
        <w:rPr>
          <w:szCs w:val="20"/>
          <w:lang w:val="en-GB"/>
        </w:rPr>
        <w:t>However, due to</w:t>
      </w:r>
      <w:r w:rsidR="00CE4D47">
        <w:rPr>
          <w:szCs w:val="20"/>
          <w:lang w:val="en-GB"/>
        </w:rPr>
        <w:t xml:space="preserve"> non-linearity in IER functions</w:t>
      </w:r>
      <w:r w:rsidR="00A15AD2">
        <w:rPr>
          <w:szCs w:val="20"/>
          <w:lang w:val="en-GB"/>
        </w:rPr>
        <w:t xml:space="preserve">, we found </w:t>
      </w:r>
      <w:r w:rsidR="00B761F4">
        <w:rPr>
          <w:szCs w:val="20"/>
          <w:lang w:val="en-GB"/>
        </w:rPr>
        <w:t xml:space="preserve">that </w:t>
      </w:r>
      <w:r w:rsidR="00CE4D47">
        <w:rPr>
          <w:szCs w:val="20"/>
          <w:lang w:val="en-GB"/>
        </w:rPr>
        <w:t xml:space="preserve">health benefits are not proportionally as large. While </w:t>
      </w:r>
      <w:r w:rsidR="00886C86">
        <w:rPr>
          <w:szCs w:val="20"/>
          <w:lang w:val="en-GB"/>
        </w:rPr>
        <w:t xml:space="preserve">traffic </w:t>
      </w:r>
      <w:r w:rsidR="00CE4D47">
        <w:rPr>
          <w:szCs w:val="20"/>
          <w:lang w:val="en-GB"/>
        </w:rPr>
        <w:t>as a polluting sector gains a lot of attention due to visibility of its sources (i.e.</w:t>
      </w:r>
      <w:r w:rsidR="00434FDB">
        <w:rPr>
          <w:szCs w:val="20"/>
          <w:lang w:val="en-GB"/>
        </w:rPr>
        <w:t>,</w:t>
      </w:r>
      <w:r w:rsidR="00CE4D47">
        <w:rPr>
          <w:szCs w:val="20"/>
          <w:lang w:val="en-GB"/>
        </w:rPr>
        <w:t xml:space="preserve"> vehicles), our results imply that cities with high </w:t>
      </w:r>
      <w:r w:rsidR="00B740B3">
        <w:rPr>
          <w:szCs w:val="20"/>
          <w:lang w:val="en-GB"/>
        </w:rPr>
        <w:t>concentrations</w:t>
      </w:r>
      <w:r w:rsidR="00CE4D47">
        <w:rPr>
          <w:szCs w:val="20"/>
          <w:lang w:val="en-GB"/>
        </w:rPr>
        <w:t xml:space="preserve"> of pollution need </w:t>
      </w:r>
      <w:r w:rsidR="000F446E">
        <w:rPr>
          <w:szCs w:val="20"/>
          <w:lang w:val="en-GB"/>
        </w:rPr>
        <w:t xml:space="preserve">a </w:t>
      </w:r>
      <w:r w:rsidR="00CE4D47">
        <w:rPr>
          <w:szCs w:val="20"/>
          <w:lang w:val="en-GB"/>
        </w:rPr>
        <w:t xml:space="preserve">multi-sectoral framework to reduce anthropogenic emissions. This will not </w:t>
      </w:r>
      <w:r w:rsidR="00CE4D47">
        <w:rPr>
          <w:szCs w:val="20"/>
          <w:lang w:val="en-GB"/>
        </w:rPr>
        <w:lastRenderedPageBreak/>
        <w:t xml:space="preserve">only help clean air much faster, </w:t>
      </w:r>
      <w:r w:rsidR="000F446E">
        <w:rPr>
          <w:szCs w:val="20"/>
          <w:lang w:val="en-GB"/>
        </w:rPr>
        <w:t>it</w:t>
      </w:r>
      <w:r w:rsidR="00CE4D47">
        <w:rPr>
          <w:szCs w:val="20"/>
          <w:lang w:val="en-GB"/>
        </w:rPr>
        <w:t xml:space="preserve"> will </w:t>
      </w:r>
      <w:r w:rsidR="000F446E">
        <w:rPr>
          <w:szCs w:val="20"/>
          <w:lang w:val="en-GB"/>
        </w:rPr>
        <w:t>also make investments more cost-</w:t>
      </w:r>
      <w:r w:rsidR="00CE4D47">
        <w:rPr>
          <w:szCs w:val="20"/>
          <w:lang w:val="en-GB"/>
        </w:rPr>
        <w:t>effective as concentrations near the steeper part of the curve.</w:t>
      </w:r>
    </w:p>
    <w:p w14:paraId="16C376F1" w14:textId="050357FD" w:rsidR="00545E75" w:rsidRDefault="00213FC0" w:rsidP="00C4395E">
      <w:pPr>
        <w:spacing w:line="480" w:lineRule="auto"/>
        <w:ind w:firstLine="720"/>
        <w:rPr>
          <w:szCs w:val="20"/>
          <w:lang w:val="en-GB"/>
        </w:rPr>
      </w:pPr>
      <w:r w:rsidRPr="00DF51B9">
        <w:rPr>
          <w:szCs w:val="20"/>
          <w:lang w:val="en-GB"/>
        </w:rPr>
        <w:t>PM</w:t>
      </w:r>
      <w:r w:rsidRPr="00DF51B9">
        <w:rPr>
          <w:szCs w:val="20"/>
          <w:vertAlign w:val="subscript"/>
          <w:lang w:val="en-GB"/>
        </w:rPr>
        <w:t>2.5</w:t>
      </w:r>
      <w:r w:rsidRPr="00DF51B9">
        <w:rPr>
          <w:szCs w:val="20"/>
          <w:lang w:val="en-GB"/>
        </w:rPr>
        <w:t xml:space="preserve"> emissions from vehicles</w:t>
      </w:r>
      <w:r w:rsidR="00241AB6" w:rsidRPr="00DF51B9">
        <w:rPr>
          <w:szCs w:val="20"/>
          <w:lang w:val="en-GB"/>
        </w:rPr>
        <w:t xml:space="preserve"> are largely proportional to </w:t>
      </w:r>
      <w:r w:rsidRPr="00DF51B9">
        <w:rPr>
          <w:szCs w:val="20"/>
          <w:lang w:val="en-GB"/>
        </w:rPr>
        <w:t>sulphur content in the fuel</w:t>
      </w:r>
      <w:r w:rsidR="00241AB6" w:rsidRPr="00DF51B9">
        <w:rPr>
          <w:szCs w:val="20"/>
          <w:lang w:val="en-GB"/>
        </w:rPr>
        <w:t xml:space="preserve">, and cleaner fuel with lower sulphur content can significantly reduce traffic emissions </w:t>
      </w:r>
      <w:r w:rsidR="00241AB6" w:rsidRPr="00DF51B9">
        <w:rPr>
          <w:szCs w:val="20"/>
          <w:lang w:val="en-GB"/>
        </w:rPr>
        <w:fldChar w:fldCharType="begin" w:fldLock="1"/>
      </w:r>
      <w:r w:rsidR="005C3B0E">
        <w:rPr>
          <w:szCs w:val="20"/>
          <w:lang w:val="en-GB"/>
        </w:rPr>
        <w:instrText>ADDIN CSL_CITATION {"citationItems":[{"id":"ITEM-1","itemData":{"DOI":"10.1016/j.atmosenv.2015.01.045","ISSN":"18732844","abstract":"For a 40-year horizon (1990-2030), on-road vehicle exhaust emissions were evaluated, retrospectively and prospectively, for the largest urban agglomeration in India - the Greater Delhi region with a combined population of 22 million in 2011 (Delhi along with Ghaziabad, Noida, Greater Noida, Faridabad and Gurgaon). Emissions of particulate matter, sulfur dioxide, carbon monoxide and volatile organic compounds (VOCs) reached their peak during late 1990s through early 2000s after which they reduced significantly through year 2012. On the other hand, nitrogen oxides (NO&lt;inf&gt;x&lt;/inf&gt;) and carbon dioxide show an increasing trend. The most reduction in emissions between 1998 and 2012 occurred as a result of implementation of four sets of vehicular emission standards, removal of lead, reduction of sulfur content, mandatory retirement of older commercial vehicles, and conversion of diesel and petrol run public transport vehicles to compressed natural gas. In addition, changes in the vehicular technology have also contributed to controlling emissions especially in case of auto-rickshaws and motorized two-wheelers, which changed from two-stroke to four-stroke. The rising trend of NO&lt;inf&gt;x&lt;/inf&gt; along with the presence of VOCs indicates increasing tendency to form ground-level ozone and as a result, smog in the region. We predict that the current regime of vehicle technology, fuel standards, and high growth rate of private vehicles, is likely to nullify all the past emission reductions by the end of 2020s.","author":[{"dropping-particle":"","family":"Goel","given":"Rahul","non-dropping-particle":"","parse-names":false,"suffix":""},{"dropping-particle":"","family":"Guttikunda","given":"Sarath K.","non-dropping-particle":"","parse-names":false,"suffix":""}],"container-title":"Atmospheric Environment","id":"ITEM-1","issued":{"date-parts":[["2015"]]},"page":"78-90","publisher":"Elsevier Ltd","title":"Evolution of on-road vehicle exhaust emissions in Delhi","type":"article-journal","volume":"105"},"uris":["http://www.mendeley.com/documents/?uuid=221b87a8-86d7-4578-8ac6-8fcd93e09f44"]},{"id":"ITEM-2","itemData":{"abstract":"This document presents a strategy for how the world can transition to low-sulfur fuels and cleaner diesel vehicles within the next decade. It also outlines why this is imperative for both health and climate goals. Achieving this change will require a focus on countries that are fuel importers, those struggling to secure financing for refinery upgrades, and those that have yet to match already- available low-sulfur fuels with the vehicle emission standards that secure the full air quality and climate benefits of desulfurization.","author":[{"dropping-particle":"","family":"CCAC","given":"","non-dropping-particle":"","parse-names":false,"suffix":""}],"id":"ITEM-2","issued":{"date-parts":[["2016"]]},"number-of-pages":"1-77","title":"Cleaning Up the Global On-Road Diesel Fleet: A Global Strategy to Introduce Low-sulfur Fuels and Cleaner Diesel Vehicles","type":"report"},"uris":["http://www.mendeley.com/documents/?uuid=f8dd1dc1-fff3-4339-9d20-5b48894f4941"]}],"mendeley":{"formattedCitation":"[28,29]","plainTextFormattedCitation":"[28,29]","previouslyFormattedCitation":"[28,29]"},"properties":{"noteIndex":0},"schema":"https://github.com/citation-style-language/schema/raw/master/csl-citation.json"}</w:instrText>
      </w:r>
      <w:r w:rsidR="00241AB6" w:rsidRPr="00DF51B9">
        <w:rPr>
          <w:szCs w:val="20"/>
          <w:lang w:val="en-GB"/>
        </w:rPr>
        <w:fldChar w:fldCharType="separate"/>
      </w:r>
      <w:r w:rsidR="005C3B0E" w:rsidRPr="005C3B0E">
        <w:rPr>
          <w:noProof/>
          <w:szCs w:val="20"/>
          <w:lang w:val="en-GB"/>
        </w:rPr>
        <w:t>[</w:t>
      </w:r>
      <w:r w:rsidR="00C05CA2" w:rsidRPr="005C3B0E">
        <w:rPr>
          <w:noProof/>
          <w:szCs w:val="20"/>
          <w:lang w:val="en-GB"/>
        </w:rPr>
        <w:t>2</w:t>
      </w:r>
      <w:r w:rsidR="00C05CA2">
        <w:rPr>
          <w:noProof/>
          <w:szCs w:val="20"/>
          <w:lang w:val="en-GB"/>
        </w:rPr>
        <w:t>9</w:t>
      </w:r>
      <w:r w:rsidR="005C3B0E" w:rsidRPr="005C3B0E">
        <w:rPr>
          <w:noProof/>
          <w:szCs w:val="20"/>
          <w:lang w:val="en-GB"/>
        </w:rPr>
        <w:t>,</w:t>
      </w:r>
      <w:r w:rsidR="00C05CA2">
        <w:rPr>
          <w:noProof/>
          <w:szCs w:val="20"/>
          <w:lang w:val="en-GB"/>
        </w:rPr>
        <w:t>30</w:t>
      </w:r>
      <w:r w:rsidR="005C3B0E" w:rsidRPr="005C3B0E">
        <w:rPr>
          <w:noProof/>
          <w:szCs w:val="20"/>
          <w:lang w:val="en-GB"/>
        </w:rPr>
        <w:t>]</w:t>
      </w:r>
      <w:r w:rsidR="00241AB6" w:rsidRPr="00DF51B9">
        <w:rPr>
          <w:szCs w:val="20"/>
          <w:lang w:val="en-GB"/>
        </w:rPr>
        <w:fldChar w:fldCharType="end"/>
      </w:r>
      <w:r w:rsidRPr="00DF51B9">
        <w:rPr>
          <w:szCs w:val="20"/>
          <w:lang w:val="en-GB"/>
        </w:rPr>
        <w:t>.</w:t>
      </w:r>
      <w:r w:rsidR="00241AB6" w:rsidRPr="00DF51B9">
        <w:rPr>
          <w:szCs w:val="20"/>
          <w:lang w:val="en-GB"/>
        </w:rPr>
        <w:t xml:space="preserve"> </w:t>
      </w:r>
      <w:r w:rsidRPr="00DF51B9">
        <w:rPr>
          <w:szCs w:val="20"/>
          <w:lang w:val="en-GB"/>
        </w:rPr>
        <w:t>While Europe</w:t>
      </w:r>
      <w:r w:rsidR="00C83760" w:rsidRPr="00DF51B9">
        <w:rPr>
          <w:szCs w:val="20"/>
          <w:lang w:val="en-GB"/>
        </w:rPr>
        <w:t xml:space="preserve"> and North America</w:t>
      </w:r>
      <w:r w:rsidRPr="00DF51B9">
        <w:rPr>
          <w:szCs w:val="20"/>
          <w:lang w:val="en-GB"/>
        </w:rPr>
        <w:t xml:space="preserve"> implemented use of low-</w:t>
      </w:r>
      <w:r w:rsidR="00C83760" w:rsidRPr="00DF51B9">
        <w:rPr>
          <w:szCs w:val="20"/>
          <w:lang w:val="en-GB"/>
        </w:rPr>
        <w:t xml:space="preserve"> and ultra-low-</w:t>
      </w:r>
      <w:r w:rsidRPr="00DF51B9">
        <w:rPr>
          <w:szCs w:val="20"/>
          <w:lang w:val="en-GB"/>
        </w:rPr>
        <w:t>sulphur diesel</w:t>
      </w:r>
      <w:r w:rsidR="00CA7959" w:rsidRPr="00DF51B9">
        <w:rPr>
          <w:szCs w:val="20"/>
          <w:lang w:val="en-GB"/>
        </w:rPr>
        <w:t xml:space="preserve"> (less than 50</w:t>
      </w:r>
      <w:r w:rsidR="00C83760" w:rsidRPr="00DF51B9">
        <w:rPr>
          <w:szCs w:val="20"/>
          <w:lang w:val="en-GB"/>
        </w:rPr>
        <w:t xml:space="preserve"> </w:t>
      </w:r>
      <w:r w:rsidR="00CA7959" w:rsidRPr="00DF51B9">
        <w:rPr>
          <w:szCs w:val="20"/>
          <w:lang w:val="en-GB"/>
        </w:rPr>
        <w:t>ppm</w:t>
      </w:r>
      <w:r w:rsidR="00C83760" w:rsidRPr="00DF51B9">
        <w:rPr>
          <w:szCs w:val="20"/>
          <w:lang w:val="en-GB"/>
        </w:rPr>
        <w:t xml:space="preserve"> and less than 15 ppm</w:t>
      </w:r>
      <w:r w:rsidR="00CA7959" w:rsidRPr="00DF51B9">
        <w:rPr>
          <w:szCs w:val="20"/>
          <w:lang w:val="en-GB"/>
        </w:rPr>
        <w:t xml:space="preserve"> sulphur content</w:t>
      </w:r>
      <w:r w:rsidR="00C83760" w:rsidRPr="00DF51B9">
        <w:rPr>
          <w:szCs w:val="20"/>
          <w:lang w:val="en-GB"/>
        </w:rPr>
        <w:t>, respectively</w:t>
      </w:r>
      <w:r w:rsidR="00CA7959" w:rsidRPr="00DF51B9">
        <w:rPr>
          <w:szCs w:val="20"/>
          <w:lang w:val="en-GB"/>
        </w:rPr>
        <w:t>)</w:t>
      </w:r>
      <w:r w:rsidRPr="00DF51B9">
        <w:rPr>
          <w:szCs w:val="20"/>
          <w:lang w:val="en-GB"/>
        </w:rPr>
        <w:t xml:space="preserve"> in late 2000s</w:t>
      </w:r>
      <w:r w:rsidR="00241AB6" w:rsidRPr="00DF51B9">
        <w:rPr>
          <w:szCs w:val="20"/>
          <w:lang w:val="en-GB"/>
        </w:rPr>
        <w:t xml:space="preserve"> </w:t>
      </w:r>
      <w:r w:rsidR="00241AB6" w:rsidRPr="00DF51B9">
        <w:rPr>
          <w:szCs w:val="20"/>
          <w:lang w:val="en-GB"/>
        </w:rPr>
        <w:fldChar w:fldCharType="begin" w:fldLock="1"/>
      </w:r>
      <w:r w:rsidR="005C3B0E">
        <w:rPr>
          <w:szCs w:val="20"/>
          <w:lang w:val="en-GB"/>
        </w:rPr>
        <w:instrText>ADDIN CSL_CITATION {"citationItems":[{"id":"ITEM-1","itemData":{"author":[{"dropping-particle":"","family":"EEA","given":"","non-dropping-particle":"","parse-names":false,"suffix":""}],"id":"ITEM-1","issued":{"date-parts":[["2016"]]},"publisher-place":"Copenhagen","title":"Explaining road transport emissions: A non-technical guide","type":"report"},"uris":["http://www.mendeley.com/documents/?uuid=ea82c6fb-3682-4d8c-be15-752d5589bdbb"]}],"mendeley":{"formattedCitation":"[30]","plainTextFormattedCitation":"[30]","previouslyFormattedCitation":"[30]"},"properties":{"noteIndex":0},"schema":"https://github.com/citation-style-language/schema/raw/master/csl-citation.json"}</w:instrText>
      </w:r>
      <w:r w:rsidR="00241AB6" w:rsidRPr="00DF51B9">
        <w:rPr>
          <w:szCs w:val="20"/>
          <w:lang w:val="en-GB"/>
        </w:rPr>
        <w:fldChar w:fldCharType="separate"/>
      </w:r>
      <w:r w:rsidR="005C3B0E" w:rsidRPr="005C3B0E">
        <w:rPr>
          <w:noProof/>
          <w:szCs w:val="20"/>
          <w:lang w:val="en-GB"/>
        </w:rPr>
        <w:t>[</w:t>
      </w:r>
      <w:r w:rsidR="00C05CA2">
        <w:rPr>
          <w:noProof/>
          <w:szCs w:val="20"/>
          <w:lang w:val="en-GB"/>
        </w:rPr>
        <w:t>31</w:t>
      </w:r>
      <w:r w:rsidR="005C3B0E" w:rsidRPr="005C3B0E">
        <w:rPr>
          <w:noProof/>
          <w:szCs w:val="20"/>
          <w:lang w:val="en-GB"/>
        </w:rPr>
        <w:t>]</w:t>
      </w:r>
      <w:r w:rsidR="00241AB6" w:rsidRPr="00DF51B9">
        <w:rPr>
          <w:szCs w:val="20"/>
          <w:lang w:val="en-GB"/>
        </w:rPr>
        <w:fldChar w:fldCharType="end"/>
      </w:r>
      <w:r w:rsidRPr="00DF51B9">
        <w:rPr>
          <w:szCs w:val="20"/>
          <w:lang w:val="en-GB"/>
        </w:rPr>
        <w:t>, the progress in many of the low-</w:t>
      </w:r>
      <w:r w:rsidR="00904EC6">
        <w:rPr>
          <w:szCs w:val="20"/>
          <w:lang w:val="en-GB"/>
        </w:rPr>
        <w:t xml:space="preserve"> </w:t>
      </w:r>
      <w:r w:rsidRPr="00DF51B9">
        <w:rPr>
          <w:szCs w:val="20"/>
          <w:lang w:val="en-GB"/>
        </w:rPr>
        <w:t>and</w:t>
      </w:r>
      <w:r w:rsidR="00904EC6">
        <w:rPr>
          <w:szCs w:val="20"/>
          <w:lang w:val="en-GB"/>
        </w:rPr>
        <w:t xml:space="preserve"> middle-</w:t>
      </w:r>
      <w:r w:rsidRPr="00DF51B9">
        <w:rPr>
          <w:szCs w:val="20"/>
          <w:lang w:val="en-GB"/>
        </w:rPr>
        <w:t xml:space="preserve">income countries has been much </w:t>
      </w:r>
      <w:r w:rsidR="00241AB6" w:rsidRPr="00DF51B9">
        <w:rPr>
          <w:szCs w:val="20"/>
          <w:lang w:val="en-GB"/>
        </w:rPr>
        <w:t>s</w:t>
      </w:r>
      <w:r w:rsidRPr="00DF51B9">
        <w:rPr>
          <w:szCs w:val="20"/>
          <w:lang w:val="en-GB"/>
        </w:rPr>
        <w:t>lower</w:t>
      </w:r>
      <w:r w:rsidR="00241AB6" w:rsidRPr="00DF51B9">
        <w:rPr>
          <w:szCs w:val="20"/>
          <w:lang w:val="en-GB"/>
        </w:rPr>
        <w:t xml:space="preserve"> </w:t>
      </w:r>
      <w:r w:rsidR="00241AB6" w:rsidRPr="00DF51B9">
        <w:rPr>
          <w:szCs w:val="20"/>
          <w:lang w:val="en-GB"/>
        </w:rPr>
        <w:fldChar w:fldCharType="begin" w:fldLock="1"/>
      </w:r>
      <w:r w:rsidR="005C3B0E">
        <w:rPr>
          <w:szCs w:val="20"/>
          <w:lang w:val="en-GB"/>
        </w:rPr>
        <w:instrText>ADDIN CSL_CITATION {"citationItems":[{"id":"ITEM-1","itemData":{"abstract":"This document presents a strategy for how the world can transition to low-sulfur fuels and cleaner diesel vehicles within the next decade. It also outlines why this is imperative for both health and climate goals. Achieving this change will require a focus on countries that are fuel importers, those struggling to secure financing for refinery upgrades, and those that have yet to match already- available low-sulfur fuels with the vehicle emission standards that secure the full air quality and climate benefits of desulfurization.","author":[{"dropping-particle":"","family":"CCAC","given":"","non-dropping-particle":"","parse-names":false,"suffix":""}],"id":"ITEM-1","issued":{"date-parts":[["2016"]]},"number-of-pages":"1-77","title":"Cleaning Up the Global On-Road Diesel Fleet: A Global Strategy to Introduce Low-sulfur Fuels and Cleaner Diesel Vehicles","type":"report"},"uris":["http://www.mendeley.com/documents/?uuid=f8dd1dc1-fff3-4339-9d20-5b48894f4941"]}],"mendeley":{"formattedCitation":"[29]","plainTextFormattedCitation":"[29]","previouslyFormattedCitation":"[29]"},"properties":{"noteIndex":0},"schema":"https://github.com/citation-style-language/schema/raw/master/csl-citation.json"}</w:instrText>
      </w:r>
      <w:r w:rsidR="00241AB6" w:rsidRPr="00DF51B9">
        <w:rPr>
          <w:szCs w:val="20"/>
          <w:lang w:val="en-GB"/>
        </w:rPr>
        <w:fldChar w:fldCharType="separate"/>
      </w:r>
      <w:r w:rsidR="005C3B0E" w:rsidRPr="005C3B0E">
        <w:rPr>
          <w:noProof/>
          <w:szCs w:val="20"/>
          <w:lang w:val="en-GB"/>
        </w:rPr>
        <w:t>[</w:t>
      </w:r>
      <w:r w:rsidR="00C05CA2">
        <w:rPr>
          <w:noProof/>
          <w:szCs w:val="20"/>
          <w:lang w:val="en-GB"/>
        </w:rPr>
        <w:t>30</w:t>
      </w:r>
      <w:r w:rsidR="005C3B0E" w:rsidRPr="005C3B0E">
        <w:rPr>
          <w:noProof/>
          <w:szCs w:val="20"/>
          <w:lang w:val="en-GB"/>
        </w:rPr>
        <w:t>]</w:t>
      </w:r>
      <w:r w:rsidR="00241AB6" w:rsidRPr="00DF51B9">
        <w:rPr>
          <w:szCs w:val="20"/>
          <w:lang w:val="en-GB"/>
        </w:rPr>
        <w:fldChar w:fldCharType="end"/>
      </w:r>
      <w:r w:rsidRPr="00DF51B9">
        <w:rPr>
          <w:szCs w:val="20"/>
          <w:lang w:val="en-GB"/>
        </w:rPr>
        <w:t xml:space="preserve">. A timeline of sulphur </w:t>
      </w:r>
      <w:r w:rsidR="00971FE8">
        <w:rPr>
          <w:szCs w:val="20"/>
          <w:lang w:val="en-GB"/>
        </w:rPr>
        <w:t>concentrations</w:t>
      </w:r>
      <w:r w:rsidRPr="00DF51B9">
        <w:rPr>
          <w:szCs w:val="20"/>
          <w:lang w:val="en-GB"/>
        </w:rPr>
        <w:t xml:space="preserve"> in </w:t>
      </w:r>
      <w:r w:rsidR="00CA7959" w:rsidRPr="00DF51B9">
        <w:rPr>
          <w:szCs w:val="20"/>
          <w:lang w:val="en-GB"/>
        </w:rPr>
        <w:t>d</w:t>
      </w:r>
      <w:r w:rsidRPr="00DF51B9">
        <w:rPr>
          <w:szCs w:val="20"/>
          <w:lang w:val="en-GB"/>
        </w:rPr>
        <w:t>iesel</w:t>
      </w:r>
      <w:r w:rsidR="00CA7959" w:rsidRPr="00DF51B9">
        <w:rPr>
          <w:szCs w:val="20"/>
          <w:lang w:val="en-GB"/>
        </w:rPr>
        <w:t xml:space="preserve"> for 2013-2020 period</w:t>
      </w:r>
      <w:r w:rsidRPr="00DF51B9">
        <w:rPr>
          <w:szCs w:val="20"/>
          <w:lang w:val="en-GB"/>
        </w:rPr>
        <w:t xml:space="preserve"> across the world </w:t>
      </w:r>
      <w:r w:rsidRPr="00DF51B9">
        <w:rPr>
          <w:szCs w:val="20"/>
          <w:lang w:val="en-GB"/>
        </w:rPr>
        <w:fldChar w:fldCharType="begin" w:fldLock="1"/>
      </w:r>
      <w:r w:rsidR="005C3B0E">
        <w:rPr>
          <w:szCs w:val="20"/>
          <w:lang w:val="en-GB"/>
        </w:rPr>
        <w:instrText>ADDIN CSL_CITATION {"citationItems":[{"id":"ITEM-1","itemData":{"URL":"http://www.airqualityandmobility.org/gfeitoolkit/sulphur.html","author":[{"dropping-particle":"","family":"UNEP/CCAC","given":"","non-dropping-particle":"","parse-names":false,"suffix":""}],"container-title":"United Nations Environment Programme (UNEP) , Climate and Clean Air Coalition (CCAC)","id":"ITEM-1","issued":{"date-parts":[["2018"]]},"title":"Global Low Sulfur Fuels, Cleaner Vehicles Progress Tracker","type":"webpage"},"uris":["http://www.mendeley.com/documents/?uuid=b25db44a-bb9e-4141-b447-97f81eaf4c61"]}],"mendeley":{"formattedCitation":"[31]","plainTextFormattedCitation":"[31]","previouslyFormattedCitation":"[31]"},"properties":{"noteIndex":0},"schema":"https://github.com/citation-style-language/schema/raw/master/csl-citation.json"}</w:instrText>
      </w:r>
      <w:r w:rsidRPr="00DF51B9">
        <w:rPr>
          <w:szCs w:val="20"/>
          <w:lang w:val="en-GB"/>
        </w:rPr>
        <w:fldChar w:fldCharType="separate"/>
      </w:r>
      <w:r w:rsidR="005C3B0E" w:rsidRPr="005C3B0E">
        <w:rPr>
          <w:noProof/>
          <w:szCs w:val="20"/>
          <w:lang w:val="en-GB"/>
        </w:rPr>
        <w:t>[</w:t>
      </w:r>
      <w:r w:rsidR="00C05CA2">
        <w:rPr>
          <w:noProof/>
          <w:szCs w:val="20"/>
          <w:lang w:val="en-GB"/>
        </w:rPr>
        <w:t>32</w:t>
      </w:r>
      <w:r w:rsidR="005C3B0E" w:rsidRPr="005C3B0E">
        <w:rPr>
          <w:noProof/>
          <w:szCs w:val="20"/>
          <w:lang w:val="en-GB"/>
        </w:rPr>
        <w:t>]</w:t>
      </w:r>
      <w:r w:rsidRPr="00DF51B9">
        <w:rPr>
          <w:szCs w:val="20"/>
          <w:lang w:val="en-GB"/>
        </w:rPr>
        <w:fldChar w:fldCharType="end"/>
      </w:r>
      <w:r w:rsidRPr="00DF51B9">
        <w:rPr>
          <w:szCs w:val="20"/>
          <w:lang w:val="en-GB"/>
        </w:rPr>
        <w:t xml:space="preserve"> shows that many countries are </w:t>
      </w:r>
      <w:r w:rsidR="00CA7959" w:rsidRPr="00DF51B9">
        <w:rPr>
          <w:szCs w:val="20"/>
          <w:lang w:val="en-GB"/>
        </w:rPr>
        <w:t xml:space="preserve">gradually </w:t>
      </w:r>
      <w:r w:rsidR="00241AB6" w:rsidRPr="00DF51B9">
        <w:rPr>
          <w:szCs w:val="20"/>
          <w:lang w:val="en-GB"/>
        </w:rPr>
        <w:t>progressing towards the use of low-sulphur</w:t>
      </w:r>
      <w:r w:rsidR="00CA7959" w:rsidRPr="00DF51B9">
        <w:rPr>
          <w:szCs w:val="20"/>
          <w:lang w:val="en-GB"/>
        </w:rPr>
        <w:t xml:space="preserve"> </w:t>
      </w:r>
      <w:r w:rsidR="00241AB6" w:rsidRPr="00DF51B9">
        <w:rPr>
          <w:szCs w:val="20"/>
          <w:lang w:val="en-GB"/>
        </w:rPr>
        <w:t xml:space="preserve">fuel. </w:t>
      </w:r>
      <w:r w:rsidR="00C83760" w:rsidRPr="00DF51B9">
        <w:rPr>
          <w:szCs w:val="20"/>
          <w:lang w:val="en-GB"/>
        </w:rPr>
        <w:t>However, m</w:t>
      </w:r>
      <w:r w:rsidR="00947585" w:rsidRPr="00DF51B9">
        <w:rPr>
          <w:szCs w:val="20"/>
          <w:lang w:val="en-GB"/>
        </w:rPr>
        <w:t>ore than half of the world’s countries are still using high-</w:t>
      </w:r>
      <w:r w:rsidR="00CA7959" w:rsidRPr="00DF51B9">
        <w:rPr>
          <w:szCs w:val="20"/>
          <w:lang w:val="en-GB"/>
        </w:rPr>
        <w:t>sulphur</w:t>
      </w:r>
      <w:r w:rsidR="00947585" w:rsidRPr="00DF51B9">
        <w:rPr>
          <w:szCs w:val="20"/>
          <w:lang w:val="en-GB"/>
        </w:rPr>
        <w:t xml:space="preserve"> fuels.</w:t>
      </w:r>
      <w:r w:rsidR="00CA7959" w:rsidRPr="00DF51B9">
        <w:rPr>
          <w:szCs w:val="20"/>
          <w:lang w:val="en-GB"/>
        </w:rPr>
        <w:t xml:space="preserve"> </w:t>
      </w:r>
      <w:r w:rsidR="00947585" w:rsidRPr="00DF51B9">
        <w:rPr>
          <w:szCs w:val="20"/>
          <w:lang w:val="en-GB"/>
        </w:rPr>
        <w:t>These are mainly low-and middle-income countries spread across Latin America, the Caribbean,</w:t>
      </w:r>
      <w:r w:rsidR="00CA7959" w:rsidRPr="00DF51B9">
        <w:rPr>
          <w:szCs w:val="20"/>
          <w:lang w:val="en-GB"/>
        </w:rPr>
        <w:t xml:space="preserve"> </w:t>
      </w:r>
      <w:r w:rsidR="00947585" w:rsidRPr="00DF51B9">
        <w:rPr>
          <w:szCs w:val="20"/>
          <w:lang w:val="en-GB"/>
        </w:rPr>
        <w:t>Africa, the Middle East</w:t>
      </w:r>
      <w:r w:rsidR="00CD5828" w:rsidRPr="00DF51B9">
        <w:rPr>
          <w:szCs w:val="20"/>
          <w:lang w:val="en-GB"/>
        </w:rPr>
        <w:t>,</w:t>
      </w:r>
      <w:r w:rsidR="00947585" w:rsidRPr="00DF51B9">
        <w:rPr>
          <w:szCs w:val="20"/>
          <w:lang w:val="en-GB"/>
        </w:rPr>
        <w:t xml:space="preserve"> and Asia-Pacific</w:t>
      </w:r>
      <w:r w:rsidR="002D3007" w:rsidRPr="00DF51B9">
        <w:rPr>
          <w:szCs w:val="20"/>
          <w:lang w:val="en-GB"/>
        </w:rPr>
        <w:t xml:space="preserve"> </w:t>
      </w:r>
      <w:r w:rsidR="00CA7959" w:rsidRPr="00DF51B9">
        <w:rPr>
          <w:szCs w:val="20"/>
          <w:lang w:val="en-GB"/>
        </w:rPr>
        <w:fldChar w:fldCharType="begin" w:fldLock="1"/>
      </w:r>
      <w:r w:rsidR="005C3B0E">
        <w:rPr>
          <w:szCs w:val="20"/>
          <w:lang w:val="en-GB"/>
        </w:rPr>
        <w:instrText>ADDIN CSL_CITATION {"citationItems":[{"id":"ITEM-1","itemData":{"abstract":"This document presents a strategy for how the world can transition to low-sulfur fuels and cleaner diesel vehicles within the next decade. It also outlines why this is imperative for both health and climate goals. Achieving this change will require a focus on countries that are fuel importers, those struggling to secure financing for refinery upgrades, and those that have yet to match already- available low-sulfur fuels with the vehicle emission standards that secure the full air quality and climate benefits of desulfurization.","author":[{"dropping-particle":"","family":"CCAC","given":"","non-dropping-particle":"","parse-names":false,"suffix":""}],"id":"ITEM-1","issued":{"date-parts":[["2016"]]},"number-of-pages":"1-77","title":"Cleaning Up the Global On-Road Diesel Fleet: A Global Strategy to Introduce Low-sulfur Fuels and Cleaner Diesel Vehicles","type":"report"},"uris":["http://www.mendeley.com/documents/?uuid=f8dd1dc1-fff3-4339-9d20-5b48894f4941"]}],"mendeley":{"formattedCitation":"[29]","plainTextFormattedCitation":"[29]","previouslyFormattedCitation":"[29]"},"properties":{"noteIndex":0},"schema":"https://github.com/citation-style-language/schema/raw/master/csl-citation.json"}</w:instrText>
      </w:r>
      <w:r w:rsidR="00CA7959" w:rsidRPr="00DF51B9">
        <w:rPr>
          <w:szCs w:val="20"/>
          <w:lang w:val="en-GB"/>
        </w:rPr>
        <w:fldChar w:fldCharType="separate"/>
      </w:r>
      <w:r w:rsidR="005C3B0E" w:rsidRPr="005C3B0E">
        <w:rPr>
          <w:noProof/>
          <w:szCs w:val="20"/>
          <w:lang w:val="en-GB"/>
        </w:rPr>
        <w:t>[</w:t>
      </w:r>
      <w:r w:rsidR="00C05CA2">
        <w:rPr>
          <w:noProof/>
          <w:szCs w:val="20"/>
          <w:lang w:val="en-GB"/>
        </w:rPr>
        <w:t>30</w:t>
      </w:r>
      <w:r w:rsidR="005C3B0E" w:rsidRPr="005C3B0E">
        <w:rPr>
          <w:noProof/>
          <w:szCs w:val="20"/>
          <w:lang w:val="en-GB"/>
        </w:rPr>
        <w:t>]</w:t>
      </w:r>
      <w:r w:rsidR="00CA7959" w:rsidRPr="00DF51B9">
        <w:rPr>
          <w:szCs w:val="20"/>
          <w:lang w:val="en-GB"/>
        </w:rPr>
        <w:fldChar w:fldCharType="end"/>
      </w:r>
      <w:r w:rsidR="00947585" w:rsidRPr="00DF51B9">
        <w:rPr>
          <w:szCs w:val="20"/>
          <w:lang w:val="en-GB"/>
        </w:rPr>
        <w:t>.</w:t>
      </w:r>
      <w:r w:rsidR="005D58A6" w:rsidRPr="00DF51B9">
        <w:rPr>
          <w:szCs w:val="20"/>
          <w:lang w:val="en-GB"/>
        </w:rPr>
        <w:t xml:space="preserve"> It is only with low-sulphur fuels that vehicles with stricter emission standards can be effective. Thus</w:t>
      </w:r>
      <w:r w:rsidR="002D3007" w:rsidRPr="00DF51B9">
        <w:rPr>
          <w:szCs w:val="20"/>
          <w:lang w:val="en-GB"/>
        </w:rPr>
        <w:t xml:space="preserve">, </w:t>
      </w:r>
      <w:r w:rsidR="00C83760" w:rsidRPr="00DF51B9">
        <w:rPr>
          <w:szCs w:val="20"/>
          <w:lang w:val="en-GB"/>
        </w:rPr>
        <w:t xml:space="preserve">accelerating the </w:t>
      </w:r>
      <w:r w:rsidR="002D3007" w:rsidRPr="00DF51B9">
        <w:rPr>
          <w:szCs w:val="20"/>
          <w:lang w:val="en-GB"/>
        </w:rPr>
        <w:t>desulphurisation of fuel</w:t>
      </w:r>
      <w:r w:rsidR="005D58A6" w:rsidRPr="00DF51B9">
        <w:rPr>
          <w:szCs w:val="20"/>
          <w:lang w:val="en-GB"/>
        </w:rPr>
        <w:t xml:space="preserve"> and adoption of cleaner vehicle standards </w:t>
      </w:r>
      <w:r w:rsidR="002D3007" w:rsidRPr="00DF51B9">
        <w:rPr>
          <w:szCs w:val="20"/>
          <w:lang w:val="en-GB"/>
        </w:rPr>
        <w:t xml:space="preserve">in large parts across the world </w:t>
      </w:r>
      <w:r w:rsidR="00C83760" w:rsidRPr="00DF51B9">
        <w:rPr>
          <w:szCs w:val="20"/>
          <w:lang w:val="en-GB"/>
        </w:rPr>
        <w:t>has large potential to prevent healt</w:t>
      </w:r>
      <w:r w:rsidR="00506300" w:rsidRPr="00DF51B9">
        <w:rPr>
          <w:szCs w:val="20"/>
          <w:lang w:val="en-GB"/>
        </w:rPr>
        <w:t>h burden attributed to traffic</w:t>
      </w:r>
      <w:r w:rsidR="00C83760" w:rsidRPr="00DF51B9">
        <w:rPr>
          <w:szCs w:val="20"/>
          <w:lang w:val="en-GB"/>
        </w:rPr>
        <w:t>.</w:t>
      </w:r>
      <w:r w:rsidR="003C0568">
        <w:rPr>
          <w:szCs w:val="20"/>
          <w:lang w:val="en-GB"/>
        </w:rPr>
        <w:t xml:space="preserve"> </w:t>
      </w:r>
    </w:p>
    <w:p w14:paraId="5F9F12D5" w14:textId="2336AB29" w:rsidR="00293535" w:rsidRDefault="00545E75" w:rsidP="00C4395E">
      <w:pPr>
        <w:spacing w:line="480" w:lineRule="auto"/>
        <w:ind w:firstLine="720"/>
        <w:rPr>
          <w:szCs w:val="20"/>
          <w:lang w:val="en-GB"/>
        </w:rPr>
      </w:pPr>
      <w:r>
        <w:rPr>
          <w:szCs w:val="20"/>
          <w:lang w:val="en-GB"/>
        </w:rPr>
        <w:t>Rapid adoption of</w:t>
      </w:r>
      <w:r w:rsidR="00E47858">
        <w:rPr>
          <w:szCs w:val="20"/>
          <w:lang w:val="en-GB"/>
        </w:rPr>
        <w:t xml:space="preserve"> electric passenger cars </w:t>
      </w:r>
      <w:r w:rsidR="00B35F66">
        <w:rPr>
          <w:szCs w:val="20"/>
          <w:lang w:val="en-GB"/>
        </w:rPr>
        <w:t xml:space="preserve">will add to </w:t>
      </w:r>
      <w:r w:rsidR="00E47858">
        <w:rPr>
          <w:szCs w:val="20"/>
          <w:lang w:val="en-GB"/>
        </w:rPr>
        <w:t xml:space="preserve">these </w:t>
      </w:r>
      <w:r w:rsidR="00B35F66">
        <w:rPr>
          <w:szCs w:val="20"/>
          <w:lang w:val="en-GB"/>
        </w:rPr>
        <w:t xml:space="preserve">efforts to reduce on-road emissions. </w:t>
      </w:r>
      <w:r w:rsidR="00B54973">
        <w:rPr>
          <w:szCs w:val="20"/>
          <w:lang w:val="en-GB"/>
        </w:rPr>
        <w:t>However, electric vehicles</w:t>
      </w:r>
      <w:r w:rsidR="004F5C31">
        <w:rPr>
          <w:szCs w:val="20"/>
          <w:lang w:val="en-GB"/>
        </w:rPr>
        <w:t>,</w:t>
      </w:r>
      <w:r w:rsidR="00B54973">
        <w:rPr>
          <w:szCs w:val="20"/>
          <w:lang w:val="en-GB"/>
        </w:rPr>
        <w:t xml:space="preserve"> being heavier than </w:t>
      </w:r>
      <w:r w:rsidR="00E47858">
        <w:rPr>
          <w:szCs w:val="20"/>
          <w:lang w:val="en-GB"/>
        </w:rPr>
        <w:t>internal combustion engine vehicle</w:t>
      </w:r>
      <w:r w:rsidR="004F5C31">
        <w:rPr>
          <w:szCs w:val="20"/>
          <w:lang w:val="en-GB"/>
        </w:rPr>
        <w:t>s</w:t>
      </w:r>
      <w:r w:rsidR="00B54973">
        <w:rPr>
          <w:szCs w:val="20"/>
          <w:lang w:val="en-GB"/>
        </w:rPr>
        <w:t>, have greater contribution to PM</w:t>
      </w:r>
      <w:r w:rsidR="00B54973" w:rsidRPr="004F5C31">
        <w:rPr>
          <w:szCs w:val="20"/>
          <w:vertAlign w:val="subscript"/>
          <w:lang w:val="en-GB"/>
        </w:rPr>
        <w:t>2.5</w:t>
      </w:r>
      <w:r w:rsidR="00B54973">
        <w:rPr>
          <w:szCs w:val="20"/>
          <w:lang w:val="en-GB"/>
        </w:rPr>
        <w:t xml:space="preserve"> due to</w:t>
      </w:r>
      <w:r w:rsidR="00D61289">
        <w:rPr>
          <w:szCs w:val="20"/>
          <w:lang w:val="en-GB"/>
        </w:rPr>
        <w:t xml:space="preserve"> non-exhaust emissions such as tyre</w:t>
      </w:r>
      <w:r w:rsidR="00B54973">
        <w:rPr>
          <w:szCs w:val="20"/>
          <w:lang w:val="en-GB"/>
        </w:rPr>
        <w:t xml:space="preserve"> wear</w:t>
      </w:r>
      <w:r w:rsidR="00D61289">
        <w:rPr>
          <w:szCs w:val="20"/>
          <w:lang w:val="en-GB"/>
        </w:rPr>
        <w:t>, break wear, road surface wear</w:t>
      </w:r>
      <w:r w:rsidR="00FD06F8">
        <w:rPr>
          <w:szCs w:val="20"/>
          <w:lang w:val="en-GB"/>
        </w:rPr>
        <w:t>,</w:t>
      </w:r>
      <w:r w:rsidR="00D61289">
        <w:rPr>
          <w:szCs w:val="20"/>
          <w:lang w:val="en-GB"/>
        </w:rPr>
        <w:t xml:space="preserve"> and resuspension of road dust. As a result, they have </w:t>
      </w:r>
      <w:r w:rsidR="00E47858">
        <w:rPr>
          <w:szCs w:val="20"/>
          <w:lang w:val="en-GB"/>
        </w:rPr>
        <w:t xml:space="preserve">only slightly </w:t>
      </w:r>
      <w:r w:rsidR="00D61289">
        <w:rPr>
          <w:szCs w:val="20"/>
          <w:lang w:val="en-GB"/>
        </w:rPr>
        <w:t>lower PM emissions than an internal combustion engine vehicle</w:t>
      </w:r>
      <w:r w:rsidR="00E47858">
        <w:rPr>
          <w:szCs w:val="20"/>
          <w:lang w:val="en-GB"/>
        </w:rPr>
        <w:t xml:space="preserve"> </w:t>
      </w:r>
      <w:r w:rsidR="00A17921">
        <w:rPr>
          <w:szCs w:val="20"/>
          <w:lang w:val="en-GB"/>
        </w:rPr>
        <w:fldChar w:fldCharType="begin" w:fldLock="1"/>
      </w:r>
      <w:r w:rsidR="00BD07AA">
        <w:rPr>
          <w:szCs w:val="20"/>
          <w:lang w:val="en-GB"/>
        </w:rPr>
        <w:instrText>ADDIN CSL_CITATION {"citationItems":[{"id":"ITEM-1","itemData":{"DOI":"10.1016/J.ATMOSENV.2016.03.017","ISSN":"1352-2310","abstract":"Particulate matter (PM) exposure has been linked to adverse health effects by numerous studies. Therefore, governments have been heavily incentivising the market to switch to electric passenger cars in order to reduce air pollution. However, this literature review suggests that electric vehicles may not reduce levels of PM as much as expected, because of their relatively high weight. By analysing the existing literature on non-exhaust emissions of different vehicle categories, this review found that there is a positive relationship between weight and non-exhaust PM emission factors. In addition, electric vehicles (EVs) were found to be 24% heavier than equivalent internal combustion engine vehicles (ICEVs). As a result, total PM10 emissions from EVs were found to be equal to those of modern ICEVs. PM2.5 emissions were only 1-3% lower for EVs compared to modern ICEVs. Therefore, it could be concluded that the increased popularity of electric vehicles will likely not have a great effect on PM levels. Non-exhaust emissions already account for over 90% of PM10 and 85% of PM2.5 emissions from traffic. These proportions will continue to increase as exhaust standards improve and average vehicle weight increases. Future policy should consequently focus on setting standards for non-exhaust emissions and encouraging weight reduction of all vehicles to significantly reduce PM emissions from traffic.","author":[{"dropping-particle":"","family":"Timmers","given":"Victor R J H","non-dropping-particle":"","parse-names":false,"suffix":""},{"dropping-particle":"","family":"Achten","given":"Peter A J","non-dropping-particle":"","parse-names":false,"suffix":""}],"container-title":"Atmospheric Environment","id":"ITEM-1","issued":{"date-parts":[["2016","6"]]},"page":"10-17","publisher":"Pergamon","title":"Non-exhaust PM emissions from electric vehicles","type":"article-journal","volume":"134"},"uris":["http://www.mendeley.com/documents/?uuid=6b061538-7372-470c-b5f5-1e7606c761c7"]}],"mendeley":{"formattedCitation":"[32]","plainTextFormattedCitation":"[32]","previouslyFormattedCitation":"[32]"},"properties":{"noteIndex":0},"schema":"https://github.com/citation-style-language/schema/raw/master/csl-citation.json"}</w:instrText>
      </w:r>
      <w:r w:rsidR="00A17921">
        <w:rPr>
          <w:szCs w:val="20"/>
          <w:lang w:val="en-GB"/>
        </w:rPr>
        <w:fldChar w:fldCharType="separate"/>
      </w:r>
      <w:r w:rsidR="00A17921" w:rsidRPr="00A17921">
        <w:rPr>
          <w:noProof/>
          <w:szCs w:val="20"/>
          <w:lang w:val="en-GB"/>
        </w:rPr>
        <w:t>[</w:t>
      </w:r>
      <w:r w:rsidR="00C05CA2">
        <w:rPr>
          <w:noProof/>
          <w:szCs w:val="20"/>
          <w:lang w:val="en-GB"/>
        </w:rPr>
        <w:t>33</w:t>
      </w:r>
      <w:r w:rsidR="00A17921" w:rsidRPr="00A17921">
        <w:rPr>
          <w:noProof/>
          <w:szCs w:val="20"/>
          <w:lang w:val="en-GB"/>
        </w:rPr>
        <w:t>]</w:t>
      </w:r>
      <w:r w:rsidR="00A17921">
        <w:rPr>
          <w:szCs w:val="20"/>
          <w:lang w:val="en-GB"/>
        </w:rPr>
        <w:fldChar w:fldCharType="end"/>
      </w:r>
      <w:r w:rsidR="00A17921">
        <w:rPr>
          <w:szCs w:val="20"/>
          <w:lang w:val="en-GB"/>
        </w:rPr>
        <w:t>.</w:t>
      </w:r>
      <w:r>
        <w:rPr>
          <w:szCs w:val="20"/>
          <w:lang w:val="en-GB"/>
        </w:rPr>
        <w:t xml:space="preserve"> Therefore, electric vehicles may have the greatest benefits in settings where e</w:t>
      </w:r>
      <w:r w:rsidR="009B09E3">
        <w:rPr>
          <w:szCs w:val="20"/>
          <w:lang w:val="en-GB"/>
        </w:rPr>
        <w:t>xhaust emissions continue to be high due to lagging emission standards.</w:t>
      </w:r>
      <w:r>
        <w:rPr>
          <w:szCs w:val="20"/>
          <w:lang w:val="en-GB"/>
        </w:rPr>
        <w:t xml:space="preserve"> </w:t>
      </w:r>
    </w:p>
    <w:p w14:paraId="6F542280" w14:textId="431F2739" w:rsidR="003C0568" w:rsidRDefault="00FD4EFC" w:rsidP="00C4395E">
      <w:pPr>
        <w:spacing w:line="480" w:lineRule="auto"/>
        <w:ind w:firstLine="720"/>
        <w:rPr>
          <w:szCs w:val="20"/>
          <w:lang w:val="en-GB"/>
        </w:rPr>
      </w:pPr>
      <w:r>
        <w:rPr>
          <w:szCs w:val="20"/>
          <w:lang w:val="en-GB"/>
        </w:rPr>
        <w:t>The policies to reduce transport emissions should not be restricted to cleaner fuels or</w:t>
      </w:r>
      <w:r w:rsidR="00293535">
        <w:rPr>
          <w:szCs w:val="20"/>
          <w:lang w:val="en-GB"/>
        </w:rPr>
        <w:t xml:space="preserve"> </w:t>
      </w:r>
      <w:r>
        <w:rPr>
          <w:szCs w:val="20"/>
          <w:lang w:val="en-GB"/>
        </w:rPr>
        <w:t xml:space="preserve">vehicle </w:t>
      </w:r>
      <w:r w:rsidR="00B35F66">
        <w:rPr>
          <w:szCs w:val="20"/>
          <w:lang w:val="en-GB"/>
        </w:rPr>
        <w:t>technology</w:t>
      </w:r>
      <w:r w:rsidR="00293535">
        <w:rPr>
          <w:szCs w:val="20"/>
          <w:lang w:val="en-GB"/>
        </w:rPr>
        <w:t xml:space="preserve">. </w:t>
      </w:r>
      <w:r w:rsidR="005D0A49">
        <w:rPr>
          <w:szCs w:val="20"/>
          <w:lang w:val="en-GB"/>
        </w:rPr>
        <w:t>Instead, t</w:t>
      </w:r>
      <w:r w:rsidR="00293535">
        <w:rPr>
          <w:szCs w:val="20"/>
          <w:lang w:val="en-GB"/>
        </w:rPr>
        <w:t>hey</w:t>
      </w:r>
      <w:r w:rsidR="00B35F66">
        <w:rPr>
          <w:szCs w:val="20"/>
          <w:lang w:val="en-GB"/>
        </w:rPr>
        <w:t xml:space="preserve"> should be developed </w:t>
      </w:r>
      <w:r>
        <w:rPr>
          <w:szCs w:val="20"/>
          <w:lang w:val="en-GB"/>
        </w:rPr>
        <w:t xml:space="preserve">within a broader framework of transport </w:t>
      </w:r>
      <w:r>
        <w:rPr>
          <w:szCs w:val="20"/>
          <w:lang w:val="en-GB"/>
        </w:rPr>
        <w:lastRenderedPageBreak/>
        <w:t xml:space="preserve">and its impact on health. </w:t>
      </w:r>
      <w:r w:rsidR="002D792E">
        <w:rPr>
          <w:szCs w:val="20"/>
          <w:lang w:val="en-GB"/>
        </w:rPr>
        <w:t>Use of an electric car</w:t>
      </w:r>
      <w:r w:rsidR="00293535">
        <w:rPr>
          <w:szCs w:val="20"/>
          <w:lang w:val="en-GB"/>
        </w:rPr>
        <w:t xml:space="preserve"> </w:t>
      </w:r>
      <w:r w:rsidR="009B09E3">
        <w:rPr>
          <w:szCs w:val="20"/>
          <w:lang w:val="en-GB"/>
        </w:rPr>
        <w:t xml:space="preserve">may </w:t>
      </w:r>
      <w:r w:rsidR="002D792E">
        <w:rPr>
          <w:szCs w:val="20"/>
          <w:lang w:val="en-GB"/>
        </w:rPr>
        <w:t>result in</w:t>
      </w:r>
      <w:r w:rsidR="009B09E3">
        <w:rPr>
          <w:szCs w:val="20"/>
          <w:lang w:val="en-GB"/>
        </w:rPr>
        <w:t xml:space="preserve"> lower emissions </w:t>
      </w:r>
      <w:r w:rsidR="00293535">
        <w:rPr>
          <w:szCs w:val="20"/>
          <w:lang w:val="en-GB"/>
        </w:rPr>
        <w:t xml:space="preserve">than conventional </w:t>
      </w:r>
      <w:r w:rsidR="002D792E">
        <w:rPr>
          <w:szCs w:val="20"/>
          <w:lang w:val="en-GB"/>
        </w:rPr>
        <w:t xml:space="preserve">vehicles but </w:t>
      </w:r>
      <w:r w:rsidR="00B51F68">
        <w:rPr>
          <w:szCs w:val="20"/>
          <w:lang w:val="en-GB"/>
        </w:rPr>
        <w:t>does not contribute to physical activity or reduce danger on the</w:t>
      </w:r>
      <w:r w:rsidR="009B09E3">
        <w:rPr>
          <w:szCs w:val="20"/>
          <w:lang w:val="en-GB"/>
        </w:rPr>
        <w:t xml:space="preserve"> road</w:t>
      </w:r>
      <w:r w:rsidR="00B51F68">
        <w:rPr>
          <w:szCs w:val="20"/>
          <w:lang w:val="en-GB"/>
        </w:rPr>
        <w:t xml:space="preserve">. </w:t>
      </w:r>
      <w:r w:rsidR="00BE1F85">
        <w:rPr>
          <w:szCs w:val="20"/>
          <w:lang w:val="en-GB"/>
        </w:rPr>
        <w:t>Alternatively, a</w:t>
      </w:r>
      <w:r w:rsidR="009B09E3">
        <w:rPr>
          <w:szCs w:val="20"/>
          <w:lang w:val="en-GB"/>
        </w:rPr>
        <w:t xml:space="preserve"> mode shift from passenger cars to active travel or public transport </w:t>
      </w:r>
      <w:r w:rsidR="002D792E">
        <w:rPr>
          <w:szCs w:val="20"/>
          <w:lang w:val="en-GB"/>
        </w:rPr>
        <w:t xml:space="preserve">will not only reduce emissions, but also improve population health through the pathways of physical activity and reduced </w:t>
      </w:r>
      <w:r w:rsidR="00646106">
        <w:rPr>
          <w:szCs w:val="20"/>
          <w:lang w:val="en-GB"/>
        </w:rPr>
        <w:t>road</w:t>
      </w:r>
      <w:r w:rsidR="00434FDB">
        <w:rPr>
          <w:szCs w:val="20"/>
          <w:lang w:val="en-GB"/>
        </w:rPr>
        <w:t xml:space="preserve"> </w:t>
      </w:r>
      <w:r w:rsidR="002D792E">
        <w:rPr>
          <w:szCs w:val="20"/>
          <w:lang w:val="en-GB"/>
        </w:rPr>
        <w:t>injuries.</w:t>
      </w:r>
      <w:r w:rsidR="00BE1F85">
        <w:rPr>
          <w:szCs w:val="20"/>
          <w:lang w:val="en-GB"/>
        </w:rPr>
        <w:t xml:space="preserve"> </w:t>
      </w:r>
      <w:r w:rsidR="00DD6F62">
        <w:rPr>
          <w:szCs w:val="20"/>
          <w:lang w:val="en-GB"/>
        </w:rPr>
        <w:t xml:space="preserve">This mode shift can be achieved through </w:t>
      </w:r>
      <w:r w:rsidR="005D0A49">
        <w:rPr>
          <w:szCs w:val="20"/>
          <w:lang w:val="en-GB"/>
        </w:rPr>
        <w:t xml:space="preserve">a transport system that prioritises </w:t>
      </w:r>
      <w:r w:rsidR="00C707F5">
        <w:rPr>
          <w:szCs w:val="20"/>
          <w:lang w:val="en-GB"/>
        </w:rPr>
        <w:t>widespread and safe walking, cycling</w:t>
      </w:r>
      <w:r w:rsidR="00FD06F8">
        <w:rPr>
          <w:szCs w:val="20"/>
          <w:lang w:val="en-GB"/>
        </w:rPr>
        <w:t>,</w:t>
      </w:r>
      <w:r w:rsidR="00C707F5">
        <w:rPr>
          <w:szCs w:val="20"/>
          <w:lang w:val="en-GB"/>
        </w:rPr>
        <w:t xml:space="preserve"> and public transport infrastructure</w:t>
      </w:r>
      <w:r w:rsidR="009E6088">
        <w:rPr>
          <w:szCs w:val="20"/>
          <w:lang w:val="en-GB"/>
        </w:rPr>
        <w:t xml:space="preserve"> </w:t>
      </w:r>
      <w:r w:rsidR="00C707F5">
        <w:rPr>
          <w:szCs w:val="20"/>
          <w:lang w:val="en-GB"/>
        </w:rPr>
        <w:fldChar w:fldCharType="begin" w:fldLock="1"/>
      </w:r>
      <w:r w:rsidR="00C707F5">
        <w:rPr>
          <w:szCs w:val="20"/>
          <w:lang w:val="en-GB"/>
        </w:rPr>
        <w:instrText>ADDIN CSL_CITATION {"citationItems":[{"id":"ITEM-1","itemData":{"author":[{"dropping-particle":"","family":"Salvo","given":"Deborah","non-dropping-particle":"","parse-names":false,"suffix":""},{"dropping-particle":"","family":"Garcia","given":"Leandro","non-dropping-particle":"","parse-names":false,"suffix":""},{"dropping-particle":"","family":"Reis","given":"Rodrigo S","non-dropping-particle":"","parse-names":false,"suffix":""},{"dropping-particle":"","family":"Stankov","given":"Ivana","non-dropping-particle":"","parse-names":false,"suffix":""},{"dropping-particle":"","family":"Goel","given":"Rahul","non-dropping-particle":"","parse-names":false,"suffix":""},{"dropping-particle":"","family":"Schipperijn","given":"Jasper","non-dropping-particle":"","parse-names":false,"suffix":""},{"dropping-particle":"","family":"Hallal","given":"Pedro C","non-dropping-particle":"","parse-names":false,"suffix":""},{"dropping-particle":"","family":"Ding","given":"Ding","non-dropping-particle":"","parse-names":false,"suffix":""},{"dropping-particle":"","family":"Pratt","given":"Michael","non-dropping-particle":"","parse-names":false,"suffix":""}],"id":"ITEM-1","issued":{"date-parts":[["2021"]]},"page":"1-18","title":"Physical Activity Promotion and the United Nations Sustainable Development Goals : Building Synergies to Maximize Impact","type":"article-journal"},"uris":["http://www.mendeley.com/documents/?uuid=57bf9d56-054b-4f69-ad51-0e2701a3c6e0"]}],"mendeley":{"formattedCitation":"[33]","plainTextFormattedCitation":"[33]"},"properties":{"noteIndex":0},"schema":"https://github.com/citation-style-language/schema/raw/master/csl-citation.json"}</w:instrText>
      </w:r>
      <w:r w:rsidR="00C707F5">
        <w:rPr>
          <w:szCs w:val="20"/>
          <w:lang w:val="en-GB"/>
        </w:rPr>
        <w:fldChar w:fldCharType="separate"/>
      </w:r>
      <w:r w:rsidR="00C707F5" w:rsidRPr="00C707F5">
        <w:rPr>
          <w:noProof/>
          <w:szCs w:val="20"/>
          <w:lang w:val="en-GB"/>
        </w:rPr>
        <w:t>[</w:t>
      </w:r>
      <w:r w:rsidR="00C05CA2">
        <w:rPr>
          <w:noProof/>
          <w:szCs w:val="20"/>
          <w:lang w:val="en-GB"/>
        </w:rPr>
        <w:t>34</w:t>
      </w:r>
      <w:r w:rsidR="00C707F5" w:rsidRPr="00C707F5">
        <w:rPr>
          <w:noProof/>
          <w:szCs w:val="20"/>
          <w:lang w:val="en-GB"/>
        </w:rPr>
        <w:t>]</w:t>
      </w:r>
      <w:r w:rsidR="00C707F5">
        <w:rPr>
          <w:szCs w:val="20"/>
          <w:lang w:val="en-GB"/>
        </w:rPr>
        <w:fldChar w:fldCharType="end"/>
      </w:r>
      <w:r w:rsidR="00C707F5">
        <w:rPr>
          <w:szCs w:val="20"/>
          <w:lang w:val="en-GB"/>
        </w:rPr>
        <w:t>.</w:t>
      </w:r>
    </w:p>
    <w:p w14:paraId="3E45A201" w14:textId="33EFCC83" w:rsidR="00A07D16" w:rsidRPr="00A07D16" w:rsidRDefault="00A07D16" w:rsidP="00F23AA7">
      <w:pPr>
        <w:pStyle w:val="Heading6"/>
        <w:rPr>
          <w:lang w:val="en-GB"/>
        </w:rPr>
      </w:pPr>
      <w:r w:rsidRPr="00A07D16">
        <w:rPr>
          <w:lang w:val="en-GB"/>
        </w:rPr>
        <w:t>Unanswered questions and future research</w:t>
      </w:r>
    </w:p>
    <w:p w14:paraId="6E6B553C" w14:textId="0D384FE6" w:rsidR="00751AC2" w:rsidRDefault="00CE4D47" w:rsidP="002827DE">
      <w:pPr>
        <w:spacing w:line="480" w:lineRule="auto"/>
        <w:rPr>
          <w:color w:val="000000" w:themeColor="text1"/>
          <w:szCs w:val="20"/>
          <w:lang w:val="en-GB"/>
        </w:rPr>
      </w:pPr>
      <w:r>
        <w:rPr>
          <w:color w:val="000000" w:themeColor="text1"/>
          <w:szCs w:val="20"/>
          <w:lang w:val="en-GB"/>
        </w:rPr>
        <w:t>As highlighted in the limitations, the underlying dataset of cities</w:t>
      </w:r>
      <w:r w:rsidR="005E1CEC">
        <w:rPr>
          <w:color w:val="000000" w:themeColor="text1"/>
          <w:szCs w:val="20"/>
          <w:lang w:val="en-GB"/>
        </w:rPr>
        <w:t xml:space="preserve"> </w:t>
      </w:r>
      <w:r w:rsidR="005E1CEC">
        <w:rPr>
          <w:color w:val="000000" w:themeColor="text1"/>
          <w:szCs w:val="20"/>
          <w:lang w:val="en-GB"/>
        </w:rPr>
        <w:fldChar w:fldCharType="begin" w:fldLock="1"/>
      </w:r>
      <w:r w:rsidR="005C3B0E">
        <w:rPr>
          <w:color w:val="000000" w:themeColor="text1"/>
          <w:szCs w:val="20"/>
          <w:lang w:val="en-GB"/>
        </w:rPr>
        <w:instrText>ADDIN CSL_CITATION {"citationItems":[{"id":"ITEM-1","itemData":{"URL":"http://www.who.int/quantifying_ehimpacts/global/source_apport/","author":[{"dropping-particle":"","family":"WHO","given":"","non-dropping-particle":"","parse-names":false,"suffix":""}],"id":"ITEM-1","issued":{"date-parts":[["2015"]]},"title":"WHO's Source Apportionment Database for PM10 and PM2.5 Updated to August 2014","type":"webpage"},"uris":["http://www.mendeley.com/documents/?uuid=d803e7a4-e3c7-41a6-9038-9aa99bf8e90b","http://www.mendeley.com/documents/?uuid=a7599bef-3402-4011-9e21-f6993b22d180"]}],"mendeley":{"formattedCitation":"[21]","plainTextFormattedCitation":"[21]","previouslyFormattedCitation":"[21]"},"properties":{"noteIndex":0},"schema":"https://github.com/citation-style-language/schema/raw/master/csl-citation.json"}</w:instrText>
      </w:r>
      <w:r w:rsidR="005E1CEC">
        <w:rPr>
          <w:color w:val="000000" w:themeColor="text1"/>
          <w:szCs w:val="20"/>
          <w:lang w:val="en-GB"/>
        </w:rPr>
        <w:fldChar w:fldCharType="separate"/>
      </w:r>
      <w:r w:rsidR="005C3B0E" w:rsidRPr="005C3B0E">
        <w:rPr>
          <w:noProof/>
          <w:color w:val="000000" w:themeColor="text1"/>
          <w:szCs w:val="20"/>
          <w:lang w:val="en-GB"/>
        </w:rPr>
        <w:t>[21]</w:t>
      </w:r>
      <w:r w:rsidR="005E1CEC">
        <w:rPr>
          <w:color w:val="000000" w:themeColor="text1"/>
          <w:szCs w:val="20"/>
          <w:lang w:val="en-GB"/>
        </w:rPr>
        <w:fldChar w:fldCharType="end"/>
      </w:r>
      <w:r w:rsidR="005E1CEC">
        <w:rPr>
          <w:color w:val="000000" w:themeColor="text1"/>
          <w:szCs w:val="20"/>
          <w:lang w:val="en-GB"/>
        </w:rPr>
        <w:t xml:space="preserve"> reporting source apportionment has studies that were done a decade or longer ago. </w:t>
      </w:r>
      <w:r w:rsidR="00A2705E">
        <w:rPr>
          <w:color w:val="000000" w:themeColor="text1"/>
          <w:szCs w:val="20"/>
          <w:lang w:val="en-GB"/>
        </w:rPr>
        <w:t xml:space="preserve">Therefore, </w:t>
      </w:r>
      <w:r w:rsidR="005E1CEC">
        <w:rPr>
          <w:color w:val="000000" w:themeColor="text1"/>
          <w:szCs w:val="20"/>
          <w:lang w:val="en-GB"/>
        </w:rPr>
        <w:t xml:space="preserve">an updated review of source-apportionment studies could greatly improve our understanding of different sources of pollution in cities. The results on health impacts presented here are based on IER functions that were used in GBD 2017. </w:t>
      </w:r>
      <w:r w:rsidR="001255C7">
        <w:rPr>
          <w:color w:val="000000" w:themeColor="text1"/>
          <w:szCs w:val="20"/>
          <w:lang w:val="en-GB"/>
        </w:rPr>
        <w:t>The different types of risk functions for PM</w:t>
      </w:r>
      <w:r w:rsidR="001255C7" w:rsidRPr="00D92E44">
        <w:rPr>
          <w:color w:val="000000" w:themeColor="text1"/>
          <w:szCs w:val="20"/>
          <w:vertAlign w:val="subscript"/>
          <w:lang w:val="en-GB"/>
        </w:rPr>
        <w:t xml:space="preserve">2.5 </w:t>
      </w:r>
      <w:r w:rsidR="001255C7">
        <w:rPr>
          <w:color w:val="000000" w:themeColor="text1"/>
          <w:szCs w:val="20"/>
          <w:lang w:val="en-GB"/>
        </w:rPr>
        <w:t xml:space="preserve">have been shown to have significant impact on their respective estimates of disease burden </w:t>
      </w:r>
      <w:r w:rsidR="001255C7">
        <w:rPr>
          <w:color w:val="000000" w:themeColor="text1"/>
          <w:szCs w:val="20"/>
          <w:lang w:val="en-GB"/>
        </w:rPr>
        <w:fldChar w:fldCharType="begin" w:fldLock="1"/>
      </w:r>
      <w:r w:rsidR="00C707F5">
        <w:rPr>
          <w:color w:val="000000" w:themeColor="text1"/>
          <w:szCs w:val="20"/>
          <w:lang w:val="en-GB"/>
        </w:rPr>
        <w:instrText>ADDIN CSL_CITATION {"citationItems":[{"id":"ITEM-1","itemData":{"DOI":"10.1007/s00038-020-01479-z","ISBN":"0123456789","ISSN":"1420911X","PMID":"33057794","abstract":"Objectives: More than 90% of the global population live in areas exceeding the PM2.5 air quality guidelines (AQGs). We provide an overview of the ambient PM2.5-related burden of disease (BoD) studies along with scenario analysis in the framework of the WHO AQG update on the estimated reduction in the BoD if AQGs were achieved globally. Methods: We reviewed the literature for large-scale studies for the BoD attributed to ambient PM2.5. Moreover, we used the latest WHO statistics to calculate the BoD at current levels and the scenarios of aligning with interim targets and AQG levels. Results: The most recent BoD studies (2010 onwards) share a similar methodology, but there are differences in the input data which affect the estimates for attributable deaths (2.9–8.9 million deaths annually). Moreover, we found that if AQGs were achieved, the estimated BoD would be reduced by up to 50% in total deaths worldwide. Conclusions: Understanding the BoD across countries, especially in those that do not align with the AQGs, is essential in order to inform actions to reduce air pollution globally.","author":[{"dropping-particle":"","family":"Evangelopoulos","given":"Dimitris","non-dropping-particle":"","parse-names":false,"suffix":""},{"dropping-particle":"","family":"Perez-Velasco","given":"Roman","non-dropping-particle":"","parse-names":false,"suffix":""},{"dropping-particle":"","family":"Walton","given":"Heather","non-dropping-particle":"","parse-names":false,"suffix":""},{"dropping-particle":"","family":"Gumy","given":"Sophie","non-dropping-particle":"","parse-names":false,"suffix":""},{"dropping-particle":"","family":"Williams","given":"Martin","non-dropping-particle":"","parse-names":false,"suffix":""},{"dropping-particle":"","family":"Kelly","given":"Frank J.","non-dropping-particle":"","parse-names":false,"suffix":""},{"dropping-particle":"","family":"Künzli","given":"Nino","non-dropping-particle":"","parse-names":false,"suffix":""}],"container-title":"International Journal of Public Health","id":"ITEM-1","issue":"8","issued":{"date-parts":[["2020"]]},"page":"1455-1465","title":"The role of burden of disease assessment in tracking progress towards achieving WHO global air quality guidelines","type":"article-journal","volume":"65"},"uris":["http://www.mendeley.com/documents/?uuid=32b30cfc-d33e-456d-b0b7-02f13abef057"]}],"mendeley":{"formattedCitation":"[34]","plainTextFormattedCitation":"[34]","previouslyFormattedCitation":"[35]"},"properties":{"noteIndex":0},"schema":"https://github.com/citation-style-language/schema/raw/master/csl-citation.json"}</w:instrText>
      </w:r>
      <w:r w:rsidR="001255C7">
        <w:rPr>
          <w:color w:val="000000" w:themeColor="text1"/>
          <w:szCs w:val="20"/>
          <w:lang w:val="en-GB"/>
        </w:rPr>
        <w:fldChar w:fldCharType="separate"/>
      </w:r>
      <w:r w:rsidR="00C707F5" w:rsidRPr="00C707F5">
        <w:rPr>
          <w:noProof/>
          <w:color w:val="000000" w:themeColor="text1"/>
          <w:szCs w:val="20"/>
          <w:lang w:val="en-GB"/>
        </w:rPr>
        <w:t>[</w:t>
      </w:r>
      <w:r w:rsidR="00C05CA2">
        <w:rPr>
          <w:noProof/>
          <w:color w:val="000000" w:themeColor="text1"/>
          <w:szCs w:val="20"/>
          <w:lang w:val="en-GB"/>
        </w:rPr>
        <w:t>35</w:t>
      </w:r>
      <w:r w:rsidR="00C707F5" w:rsidRPr="00C707F5">
        <w:rPr>
          <w:noProof/>
          <w:color w:val="000000" w:themeColor="text1"/>
          <w:szCs w:val="20"/>
          <w:lang w:val="en-GB"/>
        </w:rPr>
        <w:t>]</w:t>
      </w:r>
      <w:r w:rsidR="001255C7">
        <w:rPr>
          <w:color w:val="000000" w:themeColor="text1"/>
          <w:szCs w:val="20"/>
          <w:lang w:val="en-GB"/>
        </w:rPr>
        <w:fldChar w:fldCharType="end"/>
      </w:r>
      <w:r w:rsidR="001255C7">
        <w:rPr>
          <w:color w:val="000000" w:themeColor="text1"/>
          <w:szCs w:val="20"/>
          <w:lang w:val="en-GB"/>
        </w:rPr>
        <w:t xml:space="preserve">. </w:t>
      </w:r>
      <w:r w:rsidR="005E1CEC">
        <w:rPr>
          <w:color w:val="000000" w:themeColor="text1"/>
          <w:szCs w:val="20"/>
          <w:lang w:val="en-GB"/>
        </w:rPr>
        <w:t xml:space="preserve">As evidence improves on different health outcomes as well as from settings with high </w:t>
      </w:r>
      <w:r w:rsidR="00B740B3">
        <w:rPr>
          <w:color w:val="000000" w:themeColor="text1"/>
          <w:szCs w:val="20"/>
          <w:lang w:val="en-GB"/>
        </w:rPr>
        <w:t>concentrations</w:t>
      </w:r>
      <w:r w:rsidR="005E1CEC">
        <w:rPr>
          <w:color w:val="000000" w:themeColor="text1"/>
          <w:szCs w:val="20"/>
          <w:lang w:val="en-GB"/>
        </w:rPr>
        <w:t xml:space="preserve"> of pollution, we could expect changes in these functions</w:t>
      </w:r>
      <w:r w:rsidR="00E95C81">
        <w:rPr>
          <w:color w:val="000000" w:themeColor="text1"/>
          <w:szCs w:val="20"/>
          <w:lang w:val="en-GB"/>
        </w:rPr>
        <w:t xml:space="preserve"> and </w:t>
      </w:r>
      <w:r w:rsidR="00AC7992">
        <w:rPr>
          <w:color w:val="000000" w:themeColor="text1"/>
          <w:szCs w:val="20"/>
          <w:lang w:val="en-GB"/>
        </w:rPr>
        <w:t>their respective</w:t>
      </w:r>
      <w:r w:rsidR="00E95C81">
        <w:rPr>
          <w:color w:val="000000" w:themeColor="text1"/>
          <w:szCs w:val="20"/>
          <w:lang w:val="en-GB"/>
        </w:rPr>
        <w:t xml:space="preserve"> health impact</w:t>
      </w:r>
      <w:r w:rsidR="00AC7992">
        <w:rPr>
          <w:color w:val="000000" w:themeColor="text1"/>
          <w:szCs w:val="20"/>
          <w:lang w:val="en-GB"/>
        </w:rPr>
        <w:t xml:space="preserve"> estimate</w:t>
      </w:r>
      <w:r w:rsidR="00E95C81">
        <w:rPr>
          <w:color w:val="000000" w:themeColor="text1"/>
          <w:szCs w:val="20"/>
          <w:lang w:val="en-GB"/>
        </w:rPr>
        <w:t>s.</w:t>
      </w:r>
    </w:p>
    <w:p w14:paraId="4B89B55E" w14:textId="53E7A394" w:rsidR="00271430" w:rsidRDefault="00271430" w:rsidP="00830D42">
      <w:pPr>
        <w:spacing w:line="480" w:lineRule="auto"/>
        <w:rPr>
          <w:rFonts w:ascii="Times New Roman" w:hAnsi="Times New Roman" w:cs="Times New Roman"/>
          <w:szCs w:val="24"/>
        </w:rPr>
      </w:pPr>
    </w:p>
    <w:p w14:paraId="36079C58" w14:textId="3AF34518" w:rsidR="00936703" w:rsidRDefault="00AB5761" w:rsidP="005C3B0E">
      <w:pPr>
        <w:spacing w:line="360" w:lineRule="auto"/>
        <w:rPr>
          <w:rFonts w:cstheme="minorHAnsi"/>
          <w:b/>
          <w:sz w:val="32"/>
          <w:szCs w:val="24"/>
          <w:lang w:val="en-GB"/>
        </w:rPr>
      </w:pPr>
      <w:r w:rsidRPr="00041684">
        <w:rPr>
          <w:rFonts w:cstheme="minorHAnsi"/>
          <w:b/>
          <w:sz w:val="32"/>
          <w:szCs w:val="24"/>
          <w:lang w:val="en-GB"/>
        </w:rPr>
        <w:t>References</w:t>
      </w:r>
    </w:p>
    <w:p w14:paraId="251DB506" w14:textId="35138B4B" w:rsidR="00C707F5" w:rsidRPr="00C707F5" w:rsidRDefault="005C3B0E" w:rsidP="00C707F5">
      <w:pPr>
        <w:widowControl w:val="0"/>
        <w:autoSpaceDE w:val="0"/>
        <w:autoSpaceDN w:val="0"/>
        <w:adjustRightInd w:val="0"/>
        <w:spacing w:line="360" w:lineRule="auto"/>
        <w:ind w:left="640" w:hanging="640"/>
        <w:rPr>
          <w:rFonts w:ascii="Times New Roman" w:hAnsi="Times New Roman" w:cs="Times New Roman"/>
          <w:noProof/>
          <w:szCs w:val="24"/>
        </w:rPr>
      </w:pPr>
      <w:r>
        <w:rPr>
          <w:b/>
          <w:bCs/>
          <w:szCs w:val="20"/>
          <w:lang w:val="en-GB"/>
        </w:rPr>
        <w:fldChar w:fldCharType="begin" w:fldLock="1"/>
      </w:r>
      <w:r w:rsidRPr="00283EF4">
        <w:rPr>
          <w:b/>
          <w:bCs/>
          <w:szCs w:val="20"/>
          <w:lang w:val="en-GB"/>
        </w:rPr>
        <w:instrText xml:space="preserve">ADDIN Mendeley Bibliography CSL_BIBLIOGRAPHY </w:instrText>
      </w:r>
      <w:r>
        <w:rPr>
          <w:b/>
          <w:bCs/>
          <w:szCs w:val="20"/>
          <w:lang w:val="en-GB"/>
        </w:rPr>
        <w:fldChar w:fldCharType="separate"/>
      </w:r>
      <w:r w:rsidR="00C707F5" w:rsidRPr="00C707F5">
        <w:rPr>
          <w:rFonts w:ascii="Times New Roman" w:hAnsi="Times New Roman" w:cs="Times New Roman"/>
          <w:noProof/>
          <w:szCs w:val="24"/>
        </w:rPr>
        <w:t xml:space="preserve">1. </w:t>
      </w:r>
      <w:r w:rsidR="00C707F5" w:rsidRPr="00C707F5">
        <w:rPr>
          <w:rFonts w:ascii="Times New Roman" w:hAnsi="Times New Roman" w:cs="Times New Roman"/>
          <w:noProof/>
          <w:szCs w:val="24"/>
        </w:rPr>
        <w:tab/>
        <w:t xml:space="preserve">Crippa M, Guizzardi D, Muntean M, et al. Gridded emissions of air pollutants for the period 1970-2012 within EDGAR v4.3.2. Earth Syst Sci Data. 2018;10(4):1987–2013. </w:t>
      </w:r>
    </w:p>
    <w:p w14:paraId="7FB66E5C"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 </w:t>
      </w:r>
      <w:r w:rsidRPr="00C707F5">
        <w:rPr>
          <w:rFonts w:ascii="Times New Roman" w:hAnsi="Times New Roman" w:cs="Times New Roman"/>
          <w:noProof/>
          <w:szCs w:val="24"/>
        </w:rPr>
        <w:tab/>
        <w:t xml:space="preserve">Apte JS, Brauer M, Cohen AJ, et al. Ambient PM2.5 Reduces Global and Regional Life Expectancy. Environ Sci Technol Lett. 2018;5(9):546–51. </w:t>
      </w:r>
    </w:p>
    <w:p w14:paraId="14B4AEB2"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3. </w:t>
      </w:r>
      <w:r w:rsidRPr="00C707F5">
        <w:rPr>
          <w:rFonts w:ascii="Times New Roman" w:hAnsi="Times New Roman" w:cs="Times New Roman"/>
          <w:noProof/>
          <w:szCs w:val="24"/>
        </w:rPr>
        <w:tab/>
        <w:t xml:space="preserve">Burnett R, Cohen A. Relative risk functions for estimating excess mortality attributable to outdoor PM2.5 air pollution: Evolution and state-of-the-art. Atmosphere (Basel). 2020;11(6):1–13. </w:t>
      </w:r>
    </w:p>
    <w:p w14:paraId="729E8C19"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4. </w:t>
      </w:r>
      <w:r w:rsidRPr="00C707F5">
        <w:rPr>
          <w:rFonts w:ascii="Times New Roman" w:hAnsi="Times New Roman" w:cs="Times New Roman"/>
          <w:noProof/>
          <w:szCs w:val="24"/>
        </w:rPr>
        <w:tab/>
        <w:t xml:space="preserve">Heft-Neal S, Burney J, Bendavid E, et al. Robust relationship between air quality and infant mortality in Africa. Nature [Internet]. 2018;559(7713):254–8. Available from: </w:t>
      </w:r>
      <w:r w:rsidRPr="00C707F5">
        <w:rPr>
          <w:rFonts w:ascii="Times New Roman" w:hAnsi="Times New Roman" w:cs="Times New Roman"/>
          <w:noProof/>
          <w:szCs w:val="24"/>
        </w:rPr>
        <w:lastRenderedPageBreak/>
        <w:t>http://dx.doi.org/10.1038/s41586-018-0263-3</w:t>
      </w:r>
    </w:p>
    <w:p w14:paraId="47718614"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5. </w:t>
      </w:r>
      <w:r w:rsidRPr="00C707F5">
        <w:rPr>
          <w:rFonts w:ascii="Times New Roman" w:hAnsi="Times New Roman" w:cs="Times New Roman"/>
          <w:noProof/>
          <w:szCs w:val="24"/>
        </w:rPr>
        <w:tab/>
        <w:t>Bowe B, Xie Y, Li T, et al. The 2016 global and national burden of diabetes mellitus attributable to PM 2·5 air pollution. Lancet Planet Heal [Internet]. 2018;2(7):e301–12. Available from: http://dx.doi.org/10.1016/S2542-5196(18)30140-2</w:t>
      </w:r>
    </w:p>
    <w:p w14:paraId="693195CA"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6. </w:t>
      </w:r>
      <w:r w:rsidRPr="00C707F5">
        <w:rPr>
          <w:rFonts w:ascii="Times New Roman" w:hAnsi="Times New Roman" w:cs="Times New Roman"/>
          <w:noProof/>
          <w:szCs w:val="24"/>
        </w:rPr>
        <w:tab/>
        <w:t xml:space="preserve">Stanaway JD, Afshin A, Gakidou E, et al. Global, regional, and national comparative risk assessment of 84 behavioural, environmental and occupational, and metabolic risks or clusters of risks for 195 countries and territories, 1990-2017: A systematic analysis for the Global Burden of Disease Stu. Lancet. 2018;392(10159):1923–94. </w:t>
      </w:r>
    </w:p>
    <w:p w14:paraId="2E4C4F22"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7. </w:t>
      </w:r>
      <w:r w:rsidRPr="00C707F5">
        <w:rPr>
          <w:rFonts w:ascii="Times New Roman" w:hAnsi="Times New Roman" w:cs="Times New Roman"/>
          <w:noProof/>
          <w:szCs w:val="24"/>
        </w:rPr>
        <w:tab/>
        <w:t>Khreis H, May AD, Nieuwenhuijsen MJ. Health impacts of urban transport policy measures: A guidance note for practice. J Transp Heal [Internet]. 2017;6:209–27. Available from: https://www.sciencedirect.com/science/article/pii/S2214140516304145</w:t>
      </w:r>
    </w:p>
    <w:p w14:paraId="4084A2A5"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8. </w:t>
      </w:r>
      <w:r w:rsidRPr="00C707F5">
        <w:rPr>
          <w:rFonts w:ascii="Times New Roman" w:hAnsi="Times New Roman" w:cs="Times New Roman"/>
          <w:noProof/>
          <w:szCs w:val="24"/>
        </w:rPr>
        <w:tab/>
        <w:t xml:space="preserve">Mueller N, Rojas-Rueda D, Salmon M, et al. Health impact assessment of cycling network expansions in European cities. Prev Med (Baltim). 2018;109:62–70. </w:t>
      </w:r>
    </w:p>
    <w:p w14:paraId="3B605EDF"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9. </w:t>
      </w:r>
      <w:r w:rsidRPr="00C707F5">
        <w:rPr>
          <w:rFonts w:ascii="Times New Roman" w:hAnsi="Times New Roman" w:cs="Times New Roman"/>
          <w:noProof/>
          <w:szCs w:val="24"/>
        </w:rPr>
        <w:tab/>
        <w:t>Tainio M. Burden of disease caused by local transport in Warsaw, Poland. J Transp Heal [Internet]. 2015;2(3):423–33. Available from: http://dx.doi.org/10.1016/j.jth.2015.06.005</w:t>
      </w:r>
    </w:p>
    <w:p w14:paraId="7B245D10"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0. </w:t>
      </w:r>
      <w:r w:rsidRPr="00C707F5">
        <w:rPr>
          <w:rFonts w:ascii="Times New Roman" w:hAnsi="Times New Roman" w:cs="Times New Roman"/>
          <w:noProof/>
          <w:szCs w:val="24"/>
        </w:rPr>
        <w:tab/>
        <w:t>Pan S, Roy A, Choi Y, et al. Potential impacts of electric vehicles on air quality and health endpoints in the Greater Houston Area in 2040. Atmos Environ [Internet]. 2019;207:38–51. Available from: https://www.sciencedirect.com/science/article/pii/S1352231019301840</w:t>
      </w:r>
    </w:p>
    <w:p w14:paraId="3D1316AA"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1. </w:t>
      </w:r>
      <w:r w:rsidRPr="00C707F5">
        <w:rPr>
          <w:rFonts w:ascii="Times New Roman" w:hAnsi="Times New Roman" w:cs="Times New Roman"/>
          <w:noProof/>
          <w:szCs w:val="24"/>
        </w:rPr>
        <w:tab/>
        <w:t>Liang X, Zhang S, Wu X, et al. Air quality and health impacts from using ethanol blended gasoline fuels in China. Atmos Environ [Internet]. 2020;228:117396. Available from: https://www.sciencedirect.com/science/article/pii/S1352231020301357</w:t>
      </w:r>
    </w:p>
    <w:p w14:paraId="2059484F"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2. </w:t>
      </w:r>
      <w:r w:rsidRPr="00C707F5">
        <w:rPr>
          <w:rFonts w:ascii="Times New Roman" w:hAnsi="Times New Roman" w:cs="Times New Roman"/>
          <w:noProof/>
          <w:szCs w:val="24"/>
        </w:rPr>
        <w:tab/>
        <w:t>Ramacher MOP, Matthias V, Aulinger A, et al. Contributions of traffic and shipping emissions to city-scale NOx and PM2.5 exposure in Hamburg. Atmos Environ [Internet]. 2020;237:117674. Available from: https://www.sciencedirect.com/science/article/pii/S1352231020304064</w:t>
      </w:r>
    </w:p>
    <w:p w14:paraId="1C37BC4B"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3. </w:t>
      </w:r>
      <w:r w:rsidRPr="00C707F5">
        <w:rPr>
          <w:rFonts w:ascii="Times New Roman" w:hAnsi="Times New Roman" w:cs="Times New Roman"/>
          <w:noProof/>
          <w:szCs w:val="24"/>
        </w:rPr>
        <w:tab/>
        <w:t>Tong R, Liu J, Wang W, et al. Health effects of PM2.5 emissions from on-road vehicles during weekdays and weekends in Beijing, China. Atmos Environ [Internet]. 2020;223:117258. Available from: https://www.sciencedirect.com/science/article/pii/S1352231019308969</w:t>
      </w:r>
    </w:p>
    <w:p w14:paraId="213F4890"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4. </w:t>
      </w:r>
      <w:r w:rsidRPr="00C707F5">
        <w:rPr>
          <w:rFonts w:ascii="Times New Roman" w:hAnsi="Times New Roman" w:cs="Times New Roman"/>
          <w:noProof/>
          <w:szCs w:val="24"/>
        </w:rPr>
        <w:tab/>
        <w:t xml:space="preserve">Rodrigues Teixeira AC, Borges RR, Machado PG, et al. PM emissions from heavy-duty trucks and their impacts on human health. Atmos Environ [Internet]. 2020;241:117814. </w:t>
      </w:r>
      <w:r w:rsidRPr="00C707F5">
        <w:rPr>
          <w:rFonts w:ascii="Times New Roman" w:hAnsi="Times New Roman" w:cs="Times New Roman"/>
          <w:noProof/>
          <w:szCs w:val="24"/>
        </w:rPr>
        <w:lastRenderedPageBreak/>
        <w:t>Available from: https://www.sciencedirect.com/science/article/pii/S1352231020305483</w:t>
      </w:r>
    </w:p>
    <w:p w14:paraId="13CF8273"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5. </w:t>
      </w:r>
      <w:r w:rsidRPr="00C707F5">
        <w:rPr>
          <w:rFonts w:ascii="Times New Roman" w:hAnsi="Times New Roman" w:cs="Times New Roman"/>
          <w:noProof/>
          <w:szCs w:val="24"/>
        </w:rPr>
        <w:tab/>
        <w:t xml:space="preserve">Chambliss SE, Silva R, West JJ, et al. Estimating source-attributable health impacts of ambient fine particulate matter exposure: Global premature mortality from surface transportation emissions in 2005. Environ Res Lett. 2014;9(10). </w:t>
      </w:r>
    </w:p>
    <w:p w14:paraId="1ACC29DB" w14:textId="111CFF8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6. </w:t>
      </w:r>
      <w:r w:rsidRPr="00C707F5">
        <w:rPr>
          <w:rFonts w:ascii="Times New Roman" w:hAnsi="Times New Roman" w:cs="Times New Roman"/>
          <w:noProof/>
          <w:szCs w:val="24"/>
        </w:rPr>
        <w:tab/>
        <w:t>H</w:t>
      </w:r>
      <w:r w:rsidR="009E6088">
        <w:rPr>
          <w:rFonts w:ascii="Times New Roman" w:hAnsi="Times New Roman" w:cs="Times New Roman"/>
          <w:noProof/>
          <w:szCs w:val="24"/>
        </w:rPr>
        <w:t>elth Effects Institute</w:t>
      </w:r>
      <w:r w:rsidRPr="00C707F5">
        <w:rPr>
          <w:rFonts w:ascii="Times New Roman" w:hAnsi="Times New Roman" w:cs="Times New Roman"/>
          <w:noProof/>
          <w:szCs w:val="24"/>
        </w:rPr>
        <w:t xml:space="preserve">. Traffic-Related Air Pollution: A Critical Review of the Literature on Emissions, Exposure, and Health Effects. HEI Special Report 17. Health effects Institute. Boston, MA; 2010. </w:t>
      </w:r>
    </w:p>
    <w:p w14:paraId="256E7341"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7. </w:t>
      </w:r>
      <w:r w:rsidRPr="00C707F5">
        <w:rPr>
          <w:rFonts w:ascii="Times New Roman" w:hAnsi="Times New Roman" w:cs="Times New Roman"/>
          <w:noProof/>
          <w:szCs w:val="24"/>
        </w:rPr>
        <w:tab/>
        <w:t>Karagulian F, Belis CA, Dora CFC, et al. Contributions to cities’ ambient particulate matter (PM): A systematic review of local source contributions at global level. Atmos Environ [Internet]. 2015;120:475–83. Available from: http://dx.doi.org/10.1016/j.atmosenv.2015.08.087</w:t>
      </w:r>
    </w:p>
    <w:p w14:paraId="19483D09" w14:textId="669776E4"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8. </w:t>
      </w:r>
      <w:r w:rsidRPr="00C707F5">
        <w:rPr>
          <w:rFonts w:ascii="Times New Roman" w:hAnsi="Times New Roman" w:cs="Times New Roman"/>
          <w:noProof/>
          <w:szCs w:val="24"/>
        </w:rPr>
        <w:tab/>
        <w:t>W</w:t>
      </w:r>
      <w:r w:rsidR="00326114">
        <w:rPr>
          <w:rFonts w:ascii="Times New Roman" w:hAnsi="Times New Roman" w:cs="Times New Roman"/>
          <w:noProof/>
          <w:szCs w:val="24"/>
        </w:rPr>
        <w:t xml:space="preserve">orld </w:t>
      </w:r>
      <w:r w:rsidRPr="00C707F5">
        <w:rPr>
          <w:rFonts w:ascii="Times New Roman" w:hAnsi="Times New Roman" w:cs="Times New Roman"/>
          <w:noProof/>
          <w:szCs w:val="24"/>
        </w:rPr>
        <w:t>H</w:t>
      </w:r>
      <w:r w:rsidR="00326114">
        <w:rPr>
          <w:rFonts w:ascii="Times New Roman" w:hAnsi="Times New Roman" w:cs="Times New Roman"/>
          <w:noProof/>
          <w:szCs w:val="24"/>
        </w:rPr>
        <w:t xml:space="preserve">ealth </w:t>
      </w:r>
      <w:r w:rsidRPr="00C707F5">
        <w:rPr>
          <w:rFonts w:ascii="Times New Roman" w:hAnsi="Times New Roman" w:cs="Times New Roman"/>
          <w:noProof/>
          <w:szCs w:val="24"/>
        </w:rPr>
        <w:t>O</w:t>
      </w:r>
      <w:r w:rsidR="00326114">
        <w:rPr>
          <w:rFonts w:ascii="Times New Roman" w:hAnsi="Times New Roman" w:cs="Times New Roman"/>
          <w:noProof/>
          <w:szCs w:val="24"/>
        </w:rPr>
        <w:t>rganization</w:t>
      </w:r>
      <w:r w:rsidRPr="00C707F5">
        <w:rPr>
          <w:rFonts w:ascii="Times New Roman" w:hAnsi="Times New Roman" w:cs="Times New Roman"/>
          <w:noProof/>
          <w:szCs w:val="24"/>
        </w:rPr>
        <w:t>. Ambient (outdoor) air pollution [Internet]. 2018. Available from: https://www.who.int/news-room/fact-sheets/detail/ambient-(outdoor)-air-quality-and-health#:~:text=%22WHO air quality guidelines%22 estimate,related deaths by around 15%25</w:t>
      </w:r>
    </w:p>
    <w:p w14:paraId="035A537F"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19. </w:t>
      </w:r>
      <w:r w:rsidRPr="00C707F5">
        <w:rPr>
          <w:rFonts w:ascii="Times New Roman" w:hAnsi="Times New Roman" w:cs="Times New Roman"/>
          <w:noProof/>
          <w:szCs w:val="24"/>
        </w:rPr>
        <w:tab/>
        <w:t>Heydari S, Tainio M, Woodcock J, et al. Estimating traffic contribution to particulate matter concentration in urban areas using a multilevel Bayesian meta-regression approach. Environ Int [Internet]. 2020;141(May):105800. Available from: https://doi.org/10.1016/j.envint.2020.105800</w:t>
      </w:r>
    </w:p>
    <w:p w14:paraId="3B41DEB8" w14:textId="53360A52" w:rsid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0. </w:t>
      </w:r>
      <w:r w:rsidRPr="00C707F5">
        <w:rPr>
          <w:rFonts w:ascii="Times New Roman" w:hAnsi="Times New Roman" w:cs="Times New Roman"/>
          <w:noProof/>
          <w:szCs w:val="24"/>
        </w:rPr>
        <w:tab/>
        <w:t>Guttikunda SK, Nishadh KA, Jawahar P. Air pollution knowledge assessments (APnA) for 20 Indian cities. Urban Clim [Internet]. 2019;27:124–41. Available from: http://www.sciencedirect.com/science/article/pii/S2212095518302402</w:t>
      </w:r>
    </w:p>
    <w:p w14:paraId="6909F96E" w14:textId="7D62D75C"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1. </w:t>
      </w:r>
      <w:r w:rsidRPr="00C707F5">
        <w:rPr>
          <w:rFonts w:ascii="Times New Roman" w:hAnsi="Times New Roman" w:cs="Times New Roman"/>
          <w:noProof/>
          <w:szCs w:val="24"/>
        </w:rPr>
        <w:tab/>
        <w:t>W</w:t>
      </w:r>
      <w:r w:rsidR="009E6088">
        <w:rPr>
          <w:rFonts w:ascii="Times New Roman" w:hAnsi="Times New Roman" w:cs="Times New Roman"/>
          <w:noProof/>
          <w:szCs w:val="24"/>
        </w:rPr>
        <w:t xml:space="preserve">orld </w:t>
      </w:r>
      <w:r w:rsidRPr="00C707F5">
        <w:rPr>
          <w:rFonts w:ascii="Times New Roman" w:hAnsi="Times New Roman" w:cs="Times New Roman"/>
          <w:noProof/>
          <w:szCs w:val="24"/>
        </w:rPr>
        <w:t>H</w:t>
      </w:r>
      <w:r w:rsidR="009E6088">
        <w:rPr>
          <w:rFonts w:ascii="Times New Roman" w:hAnsi="Times New Roman" w:cs="Times New Roman"/>
          <w:noProof/>
          <w:szCs w:val="24"/>
        </w:rPr>
        <w:t xml:space="preserve">ealth </w:t>
      </w:r>
      <w:r w:rsidRPr="00C707F5">
        <w:rPr>
          <w:rFonts w:ascii="Times New Roman" w:hAnsi="Times New Roman" w:cs="Times New Roman"/>
          <w:noProof/>
          <w:szCs w:val="24"/>
        </w:rPr>
        <w:t>O</w:t>
      </w:r>
      <w:r w:rsidR="009E6088">
        <w:rPr>
          <w:rFonts w:ascii="Times New Roman" w:hAnsi="Times New Roman" w:cs="Times New Roman"/>
          <w:noProof/>
          <w:szCs w:val="24"/>
        </w:rPr>
        <w:t>rganization</w:t>
      </w:r>
      <w:r w:rsidRPr="00C707F5">
        <w:rPr>
          <w:rFonts w:ascii="Times New Roman" w:hAnsi="Times New Roman" w:cs="Times New Roman"/>
          <w:noProof/>
          <w:szCs w:val="24"/>
        </w:rPr>
        <w:t>. WHO’s Source Apportionment Database for PM10 and PM2.5 Updated to August 2014 [Internet]. 2015. Available from: http://www.who.int/quantifying_ehimpacts/global/source_apport/</w:t>
      </w:r>
    </w:p>
    <w:p w14:paraId="3EB2E0D4"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2. </w:t>
      </w:r>
      <w:r w:rsidRPr="00C707F5">
        <w:rPr>
          <w:rFonts w:ascii="Times New Roman" w:hAnsi="Times New Roman" w:cs="Times New Roman"/>
          <w:noProof/>
          <w:szCs w:val="24"/>
        </w:rPr>
        <w:tab/>
        <w:t xml:space="preserve">Tunaru R. Hierarchical Bayesian models for multiple count data. Austrian J Stat. 2002;31(2&amp;3):221–9. </w:t>
      </w:r>
    </w:p>
    <w:p w14:paraId="6F68061F"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3. </w:t>
      </w:r>
      <w:r w:rsidRPr="00C707F5">
        <w:rPr>
          <w:rFonts w:ascii="Times New Roman" w:hAnsi="Times New Roman" w:cs="Times New Roman"/>
          <w:noProof/>
          <w:szCs w:val="24"/>
        </w:rPr>
        <w:tab/>
        <w:t xml:space="preserve">Lunn DJ, Thomas A, Best N, et al. WinBUGS-a Bayesian modelling framework: concepts, structure, and extensibility. Stat Comput. 2000;10(4):325–37. </w:t>
      </w:r>
    </w:p>
    <w:p w14:paraId="04BFBCB1"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4. </w:t>
      </w:r>
      <w:r w:rsidRPr="00C707F5">
        <w:rPr>
          <w:rFonts w:ascii="Times New Roman" w:hAnsi="Times New Roman" w:cs="Times New Roman"/>
          <w:noProof/>
          <w:szCs w:val="24"/>
        </w:rPr>
        <w:tab/>
        <w:t xml:space="preserve">Gelman A, Rubin DB. Inference from iterative simulation using multiple sequences. Stat Sci. 1992;7(4):457–72. </w:t>
      </w:r>
    </w:p>
    <w:p w14:paraId="4AB6754B"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lastRenderedPageBreak/>
        <w:t xml:space="preserve">25. </w:t>
      </w:r>
      <w:r w:rsidRPr="00C707F5">
        <w:rPr>
          <w:rFonts w:ascii="Times New Roman" w:hAnsi="Times New Roman" w:cs="Times New Roman"/>
          <w:noProof/>
          <w:szCs w:val="24"/>
        </w:rPr>
        <w:tab/>
        <w:t xml:space="preserve">Burnett RT, Arden Pope C, Ezzati M, et al. An integrated risk function for estimating the global burden of disease attributable to ambient fine particulate matter exposure. Environ Health Perspect. 2014;122(4):397–403. </w:t>
      </w:r>
    </w:p>
    <w:p w14:paraId="54BE916A" w14:textId="77777777" w:rsidR="00C707F5" w:rsidRP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6. </w:t>
      </w:r>
      <w:r w:rsidRPr="00C707F5">
        <w:rPr>
          <w:rFonts w:ascii="Times New Roman" w:hAnsi="Times New Roman" w:cs="Times New Roman"/>
          <w:noProof/>
          <w:szCs w:val="24"/>
        </w:rPr>
        <w:tab/>
        <w:t xml:space="preserve">Burnett R. Integrated exposure response functions. Pers Commun. 2021; </w:t>
      </w:r>
    </w:p>
    <w:p w14:paraId="2DDD812D" w14:textId="2749EAD3" w:rsidR="00C707F5" w:rsidRDefault="00C707F5"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 xml:space="preserve">27. </w:t>
      </w:r>
      <w:r w:rsidRPr="00C707F5">
        <w:rPr>
          <w:rFonts w:ascii="Times New Roman" w:hAnsi="Times New Roman" w:cs="Times New Roman"/>
          <w:noProof/>
          <w:szCs w:val="24"/>
        </w:rPr>
        <w:tab/>
        <w:t xml:space="preserve">Jackson D, Riley R, White IR. Multivariate meta‐analysis: potential and promise. Stat Med. 2011;30(20):2481–98. </w:t>
      </w:r>
    </w:p>
    <w:p w14:paraId="7917E3B2" w14:textId="0F459A5B" w:rsidR="009E6088" w:rsidRPr="00C707F5" w:rsidRDefault="009E6088" w:rsidP="009E6088">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 xml:space="preserve">28. </w:t>
      </w:r>
      <w:r w:rsidR="00FD06F8">
        <w:rPr>
          <w:rFonts w:ascii="Times New Roman" w:hAnsi="Times New Roman" w:cs="Times New Roman"/>
          <w:noProof/>
          <w:szCs w:val="24"/>
        </w:rPr>
        <w:t xml:space="preserve">  </w:t>
      </w:r>
      <w:bookmarkStart w:id="2" w:name="_GoBack"/>
      <w:bookmarkEnd w:id="2"/>
      <w:r w:rsidRPr="009E6088">
        <w:rPr>
          <w:rFonts w:ascii="Times New Roman" w:hAnsi="Times New Roman" w:cs="Times New Roman"/>
          <w:noProof/>
          <w:szCs w:val="24"/>
        </w:rPr>
        <w:t>Joseph,</w:t>
      </w:r>
      <w:r w:rsidR="00907193">
        <w:rPr>
          <w:rFonts w:ascii="Times New Roman" w:hAnsi="Times New Roman" w:cs="Times New Roman"/>
          <w:noProof/>
          <w:szCs w:val="24"/>
        </w:rPr>
        <w:t xml:space="preserve"> L</w:t>
      </w:r>
      <w:r w:rsidRPr="009E6088">
        <w:rPr>
          <w:rFonts w:ascii="Times New Roman" w:hAnsi="Times New Roman" w:cs="Times New Roman"/>
          <w:noProof/>
          <w:szCs w:val="24"/>
        </w:rPr>
        <w:t>. A brief introduction to meta-analysis. Division of Clinical Epidemiology, Department of Medicine, Montreal General Hospital,</w:t>
      </w:r>
      <w:r>
        <w:rPr>
          <w:rFonts w:ascii="Times New Roman" w:hAnsi="Times New Roman" w:cs="Times New Roman"/>
          <w:noProof/>
          <w:szCs w:val="24"/>
        </w:rPr>
        <w:t xml:space="preserve"> Montreal, Quebec, </w:t>
      </w:r>
      <w:r w:rsidRPr="009E6088">
        <w:rPr>
          <w:rFonts w:ascii="Times New Roman" w:hAnsi="Times New Roman" w:cs="Times New Roman"/>
          <w:noProof/>
          <w:szCs w:val="24"/>
        </w:rPr>
        <w:t>Canada.</w:t>
      </w:r>
      <w:r w:rsidR="00907193">
        <w:rPr>
          <w:rFonts w:ascii="Times New Roman" w:hAnsi="Times New Roman" w:cs="Times New Roman"/>
          <w:noProof/>
          <w:szCs w:val="24"/>
        </w:rPr>
        <w:t xml:space="preserve"> 2000.</w:t>
      </w:r>
      <w:r w:rsidRPr="009E6088">
        <w:rPr>
          <w:rFonts w:ascii="Times New Roman" w:hAnsi="Times New Roman" w:cs="Times New Roman"/>
          <w:noProof/>
          <w:szCs w:val="24"/>
        </w:rPr>
        <w:t xml:space="preserve"> http://www.medicine.mcgill.ca/epidemiology/Joseph/courses/EPIB-669/joseph2000.pdf.</w:t>
      </w:r>
    </w:p>
    <w:p w14:paraId="25B163E1" w14:textId="733E0E4D"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2</w:t>
      </w:r>
      <w:r>
        <w:rPr>
          <w:rFonts w:ascii="Times New Roman" w:hAnsi="Times New Roman" w:cs="Times New Roman"/>
          <w:noProof/>
          <w:szCs w:val="24"/>
        </w:rPr>
        <w:t>9</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Goel R, Guttikunda SK. Evolution of on-road vehicle exhaust emissions in Delhi. Atmos Environ. 2015;105:78–90. Available from: http://dx.doi.org/10.1016/j.atmosenv.2015.01.045</w:t>
      </w:r>
    </w:p>
    <w:p w14:paraId="215181FC" w14:textId="07D9E962"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Pr>
          <w:rFonts w:ascii="Times New Roman" w:hAnsi="Times New Roman" w:cs="Times New Roman"/>
          <w:noProof/>
          <w:szCs w:val="24"/>
        </w:rPr>
        <w:t>30</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r>
      <w:r w:rsidR="001400BC" w:rsidRPr="00C707F5">
        <w:rPr>
          <w:rFonts w:ascii="Times New Roman" w:hAnsi="Times New Roman" w:cs="Times New Roman"/>
          <w:noProof/>
          <w:szCs w:val="24"/>
        </w:rPr>
        <w:t>Climate and Clean Air Coalition</w:t>
      </w:r>
      <w:r w:rsidR="00C707F5" w:rsidRPr="00C707F5">
        <w:rPr>
          <w:rFonts w:ascii="Times New Roman" w:hAnsi="Times New Roman" w:cs="Times New Roman"/>
          <w:noProof/>
          <w:szCs w:val="24"/>
        </w:rPr>
        <w:t>. Cleaning Up the Global On-Road Diesel Fleet: A Global Strategy to Introduce Low-sulfur Fuels and Cleaner Diesel Vehicles [Internet]. 2016. Available from: https://www.unep.org/resources/report/cleaning-global-road-diesel-fleet-global-strategy-introduce-low-sulfur-fuels-and</w:t>
      </w:r>
    </w:p>
    <w:p w14:paraId="4EF472D1" w14:textId="7A9AE4B9"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3</w:t>
      </w:r>
      <w:r>
        <w:rPr>
          <w:rFonts w:ascii="Times New Roman" w:hAnsi="Times New Roman" w:cs="Times New Roman"/>
          <w:noProof/>
          <w:szCs w:val="24"/>
        </w:rPr>
        <w:t>1</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 xml:space="preserve">EEA. Explaining road transport emissions: A non-technical guide. Copenhagen; 2016. </w:t>
      </w:r>
    </w:p>
    <w:p w14:paraId="12E5A6B4" w14:textId="078AFA5B"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3</w:t>
      </w:r>
      <w:r>
        <w:rPr>
          <w:rFonts w:ascii="Times New Roman" w:hAnsi="Times New Roman" w:cs="Times New Roman"/>
          <w:noProof/>
          <w:szCs w:val="24"/>
        </w:rPr>
        <w:t>2</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UNEP/CCAC. Global Low Sulfur Fuels, Cleaner Vehicles Progress Tracker [Internet]. United Nations Environment Programme (UNEP), Climate and Clean Air Coalition (CCAC). 2018. http://www.airqualityandmobility.org/gfeitoolkit/sulphur.html</w:t>
      </w:r>
      <w:r w:rsidR="001E7D6E">
        <w:rPr>
          <w:rFonts w:ascii="Times New Roman" w:hAnsi="Times New Roman" w:cs="Times New Roman"/>
          <w:noProof/>
          <w:szCs w:val="24"/>
        </w:rPr>
        <w:t xml:space="preserve"> </w:t>
      </w:r>
    </w:p>
    <w:p w14:paraId="0F38F4A7" w14:textId="2F8B82B6"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3</w:t>
      </w:r>
      <w:r>
        <w:rPr>
          <w:rFonts w:ascii="Times New Roman" w:hAnsi="Times New Roman" w:cs="Times New Roman"/>
          <w:noProof/>
          <w:szCs w:val="24"/>
        </w:rPr>
        <w:t>3</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 xml:space="preserve">Timmers VRJH, Achten PAJ. Non-exhaust PM emissions from electric vehicles. Atmos Environ. 2016 Jun;134:10–7. </w:t>
      </w:r>
    </w:p>
    <w:p w14:paraId="170E530F" w14:textId="2C714821"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szCs w:val="24"/>
        </w:rPr>
      </w:pPr>
      <w:r w:rsidRPr="00C707F5">
        <w:rPr>
          <w:rFonts w:ascii="Times New Roman" w:hAnsi="Times New Roman" w:cs="Times New Roman"/>
          <w:noProof/>
          <w:szCs w:val="24"/>
        </w:rPr>
        <w:t>3</w:t>
      </w:r>
      <w:r>
        <w:rPr>
          <w:rFonts w:ascii="Times New Roman" w:hAnsi="Times New Roman" w:cs="Times New Roman"/>
          <w:noProof/>
          <w:szCs w:val="24"/>
        </w:rPr>
        <w:t>4</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 xml:space="preserve">Salvo D, Garcia L, Reis RS, et al. Physical Activity Promotion and the United Nations Sustainable Development Goals: Building Synergies to Maximize Impact. 2021;1–18. </w:t>
      </w:r>
    </w:p>
    <w:p w14:paraId="1B951642" w14:textId="6DE58814" w:rsidR="00C707F5" w:rsidRPr="00C707F5" w:rsidRDefault="009E6088" w:rsidP="00C707F5">
      <w:pPr>
        <w:widowControl w:val="0"/>
        <w:autoSpaceDE w:val="0"/>
        <w:autoSpaceDN w:val="0"/>
        <w:adjustRightInd w:val="0"/>
        <w:spacing w:line="360" w:lineRule="auto"/>
        <w:ind w:left="640" w:hanging="640"/>
        <w:rPr>
          <w:rFonts w:ascii="Times New Roman" w:hAnsi="Times New Roman" w:cs="Times New Roman"/>
          <w:noProof/>
        </w:rPr>
      </w:pPr>
      <w:r w:rsidRPr="00C707F5">
        <w:rPr>
          <w:rFonts w:ascii="Times New Roman" w:hAnsi="Times New Roman" w:cs="Times New Roman"/>
          <w:noProof/>
          <w:szCs w:val="24"/>
        </w:rPr>
        <w:t>3</w:t>
      </w:r>
      <w:r>
        <w:rPr>
          <w:rFonts w:ascii="Times New Roman" w:hAnsi="Times New Roman" w:cs="Times New Roman"/>
          <w:noProof/>
          <w:szCs w:val="24"/>
        </w:rPr>
        <w:t>5</w:t>
      </w:r>
      <w:r w:rsidR="00C707F5" w:rsidRPr="00C707F5">
        <w:rPr>
          <w:rFonts w:ascii="Times New Roman" w:hAnsi="Times New Roman" w:cs="Times New Roman"/>
          <w:noProof/>
          <w:szCs w:val="24"/>
        </w:rPr>
        <w:t xml:space="preserve">. </w:t>
      </w:r>
      <w:r w:rsidR="00C707F5" w:rsidRPr="00C707F5">
        <w:rPr>
          <w:rFonts w:ascii="Times New Roman" w:hAnsi="Times New Roman" w:cs="Times New Roman"/>
          <w:noProof/>
          <w:szCs w:val="24"/>
        </w:rPr>
        <w:tab/>
        <w:t xml:space="preserve">Evangelopoulos D, Perez-Velasco R, Walton H, et al. The role of burden of disease assessment in tracking progress towards achieving WHO global air quality guidelines. Int J Public Health. 2020;65(8):1455–65. </w:t>
      </w:r>
    </w:p>
    <w:p w14:paraId="21AE765F" w14:textId="2C05EFDD" w:rsidR="005C3B0E" w:rsidRPr="00041684" w:rsidRDefault="005C3B0E" w:rsidP="00A17921">
      <w:pPr>
        <w:widowControl w:val="0"/>
        <w:autoSpaceDE w:val="0"/>
        <w:autoSpaceDN w:val="0"/>
        <w:adjustRightInd w:val="0"/>
        <w:spacing w:line="360" w:lineRule="auto"/>
        <w:ind w:left="640" w:hanging="640"/>
        <w:rPr>
          <w:b/>
          <w:bCs/>
          <w:szCs w:val="20"/>
          <w:lang w:val="en-GB"/>
        </w:rPr>
      </w:pPr>
      <w:r>
        <w:rPr>
          <w:b/>
          <w:bCs/>
          <w:szCs w:val="20"/>
          <w:lang w:val="en-GB"/>
        </w:rPr>
        <w:fldChar w:fldCharType="end"/>
      </w:r>
    </w:p>
    <w:sectPr w:rsidR="005C3B0E" w:rsidRPr="00041684" w:rsidSect="00DD6BBF">
      <w:headerReference w:type="default" r:id="rId15"/>
      <w:pgSz w:w="12240" w:h="15840"/>
      <w:pgMar w:top="1440" w:right="1440" w:bottom="1440" w:left="1440" w:header="720"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BB24A1" w14:textId="77777777" w:rsidR="00144B5B" w:rsidRDefault="00144B5B">
      <w:r>
        <w:separator/>
      </w:r>
    </w:p>
  </w:endnote>
  <w:endnote w:type="continuationSeparator" w:id="0">
    <w:p w14:paraId="6C723AD3" w14:textId="77777777" w:rsidR="00144B5B" w:rsidRDefault="00144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141E84" w14:textId="77777777" w:rsidR="00144B5B" w:rsidRDefault="00144B5B">
      <w:r>
        <w:separator/>
      </w:r>
    </w:p>
  </w:footnote>
  <w:footnote w:type="continuationSeparator" w:id="0">
    <w:p w14:paraId="38E0AAD2" w14:textId="77777777" w:rsidR="00144B5B" w:rsidRDefault="00144B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EE010" w14:textId="555077D1" w:rsidR="00144B5B" w:rsidRDefault="00144B5B">
    <w:pPr>
      <w:pStyle w:val="Header"/>
    </w:pPr>
    <w:r>
      <w:tab/>
      <w:t xml:space="preserve">   </w:t>
    </w:r>
    <w:r>
      <w:tab/>
    </w:r>
    <w:sdt>
      <w:sdtPr>
        <w:id w:val="132832842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D06F8">
          <w:rPr>
            <w:noProof/>
          </w:rPr>
          <w:t>23</w:t>
        </w:r>
        <w:r>
          <w:rPr>
            <w:noProof/>
          </w:rPr>
          <w:fldChar w:fldCharType="end"/>
        </w:r>
      </w:sdtContent>
    </w:sdt>
  </w:p>
  <w:p w14:paraId="75B678FC" w14:textId="77777777" w:rsidR="00144B5B" w:rsidRDefault="00144B5B">
    <w:pPr>
      <w:pStyle w:val="Header"/>
      <w:tabs>
        <w:tab w:val="clear" w:pos="4680"/>
        <w:tab w:val="clear" w:pos="9360"/>
        <w:tab w:val="left" w:pos="823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343E8"/>
    <w:multiLevelType w:val="hybridMultilevel"/>
    <w:tmpl w:val="A1ACDB60"/>
    <w:lvl w:ilvl="0" w:tplc="61AEE2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85E23"/>
    <w:multiLevelType w:val="hybridMultilevel"/>
    <w:tmpl w:val="8438B85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293920"/>
    <w:multiLevelType w:val="hybridMultilevel"/>
    <w:tmpl w:val="86B07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711895"/>
    <w:multiLevelType w:val="hybridMultilevel"/>
    <w:tmpl w:val="A74A37BA"/>
    <w:lvl w:ilvl="0" w:tplc="566E189E">
      <w:start w:val="1"/>
      <w:numFmt w:val="decimal"/>
      <w:lvlText w:val="%1)"/>
      <w:lvlJc w:val="left"/>
      <w:pPr>
        <w:ind w:left="413" w:hanging="360"/>
      </w:pPr>
      <w:rPr>
        <w:rFonts w:hint="default"/>
      </w:rPr>
    </w:lvl>
    <w:lvl w:ilvl="1" w:tplc="08090019" w:tentative="1">
      <w:start w:val="1"/>
      <w:numFmt w:val="lowerLetter"/>
      <w:lvlText w:val="%2."/>
      <w:lvlJc w:val="left"/>
      <w:pPr>
        <w:ind w:left="1133" w:hanging="360"/>
      </w:pPr>
    </w:lvl>
    <w:lvl w:ilvl="2" w:tplc="0809001B" w:tentative="1">
      <w:start w:val="1"/>
      <w:numFmt w:val="lowerRoman"/>
      <w:lvlText w:val="%3."/>
      <w:lvlJc w:val="right"/>
      <w:pPr>
        <w:ind w:left="1853" w:hanging="180"/>
      </w:pPr>
    </w:lvl>
    <w:lvl w:ilvl="3" w:tplc="0809000F" w:tentative="1">
      <w:start w:val="1"/>
      <w:numFmt w:val="decimal"/>
      <w:lvlText w:val="%4."/>
      <w:lvlJc w:val="left"/>
      <w:pPr>
        <w:ind w:left="2573" w:hanging="360"/>
      </w:pPr>
    </w:lvl>
    <w:lvl w:ilvl="4" w:tplc="08090019" w:tentative="1">
      <w:start w:val="1"/>
      <w:numFmt w:val="lowerLetter"/>
      <w:lvlText w:val="%5."/>
      <w:lvlJc w:val="left"/>
      <w:pPr>
        <w:ind w:left="3293" w:hanging="360"/>
      </w:pPr>
    </w:lvl>
    <w:lvl w:ilvl="5" w:tplc="0809001B" w:tentative="1">
      <w:start w:val="1"/>
      <w:numFmt w:val="lowerRoman"/>
      <w:lvlText w:val="%6."/>
      <w:lvlJc w:val="right"/>
      <w:pPr>
        <w:ind w:left="4013" w:hanging="180"/>
      </w:pPr>
    </w:lvl>
    <w:lvl w:ilvl="6" w:tplc="0809000F" w:tentative="1">
      <w:start w:val="1"/>
      <w:numFmt w:val="decimal"/>
      <w:lvlText w:val="%7."/>
      <w:lvlJc w:val="left"/>
      <w:pPr>
        <w:ind w:left="4733" w:hanging="360"/>
      </w:pPr>
    </w:lvl>
    <w:lvl w:ilvl="7" w:tplc="08090019" w:tentative="1">
      <w:start w:val="1"/>
      <w:numFmt w:val="lowerLetter"/>
      <w:lvlText w:val="%8."/>
      <w:lvlJc w:val="left"/>
      <w:pPr>
        <w:ind w:left="5453" w:hanging="360"/>
      </w:pPr>
    </w:lvl>
    <w:lvl w:ilvl="8" w:tplc="0809001B" w:tentative="1">
      <w:start w:val="1"/>
      <w:numFmt w:val="lowerRoman"/>
      <w:lvlText w:val="%9."/>
      <w:lvlJc w:val="right"/>
      <w:pPr>
        <w:ind w:left="6173" w:hanging="180"/>
      </w:pPr>
    </w:lvl>
  </w:abstractNum>
  <w:abstractNum w:abstractNumId="4" w15:restartNumberingAfterBreak="0">
    <w:nsid w:val="12DB0EA7"/>
    <w:multiLevelType w:val="hybridMultilevel"/>
    <w:tmpl w:val="E384CED4"/>
    <w:lvl w:ilvl="0" w:tplc="118430C2">
      <w:start w:val="1"/>
      <w:numFmt w:val="decimal"/>
      <w:lvlText w:val="4.1.%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4042DC"/>
    <w:multiLevelType w:val="hybridMultilevel"/>
    <w:tmpl w:val="5BD2E508"/>
    <w:lvl w:ilvl="0" w:tplc="6902D72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D7A58"/>
    <w:multiLevelType w:val="hybridMultilevel"/>
    <w:tmpl w:val="CCECEEB8"/>
    <w:lvl w:ilvl="0" w:tplc="29E0E3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123995"/>
    <w:multiLevelType w:val="hybridMultilevel"/>
    <w:tmpl w:val="86166242"/>
    <w:lvl w:ilvl="0" w:tplc="0D500462">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A02532"/>
    <w:multiLevelType w:val="hybridMultilevel"/>
    <w:tmpl w:val="F8A0A73A"/>
    <w:lvl w:ilvl="0" w:tplc="F8D23126">
      <w:start w:val="1"/>
      <w:numFmt w:val="decimal"/>
      <w:pStyle w:val="Heading4"/>
      <w:lvlText w:val="2.4.%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C372F"/>
    <w:multiLevelType w:val="hybridMultilevel"/>
    <w:tmpl w:val="7B1A03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7132AC"/>
    <w:multiLevelType w:val="hybridMultilevel"/>
    <w:tmpl w:val="CF8CD5BA"/>
    <w:lvl w:ilvl="0" w:tplc="36D0517E">
      <w:start w:val="1"/>
      <w:numFmt w:val="decimal"/>
      <w:lvlText w:val="2.%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E052DFB"/>
    <w:multiLevelType w:val="hybridMultilevel"/>
    <w:tmpl w:val="4A423C2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39C249A"/>
    <w:multiLevelType w:val="hybridMultilevel"/>
    <w:tmpl w:val="81BC6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6229B0"/>
    <w:multiLevelType w:val="hybridMultilevel"/>
    <w:tmpl w:val="017C44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31211A"/>
    <w:multiLevelType w:val="hybridMultilevel"/>
    <w:tmpl w:val="110C54F4"/>
    <w:lvl w:ilvl="0" w:tplc="D392118C">
      <w:start w:val="1"/>
      <w:numFmt w:val="decimal"/>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156452"/>
    <w:multiLevelType w:val="hybridMultilevel"/>
    <w:tmpl w:val="DB90A75C"/>
    <w:lvl w:ilvl="0" w:tplc="687826C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654769"/>
    <w:multiLevelType w:val="hybridMultilevel"/>
    <w:tmpl w:val="FA5F38B6"/>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574370BE"/>
    <w:multiLevelType w:val="hybridMultilevel"/>
    <w:tmpl w:val="FD58E026"/>
    <w:lvl w:ilvl="0" w:tplc="E47AB9B6">
      <w:start w:val="1"/>
      <w:numFmt w:val="decimal"/>
      <w:lvlText w:val="%1."/>
      <w:lvlJc w:val="left"/>
      <w:pPr>
        <w:ind w:left="360" w:hanging="360"/>
      </w:pPr>
      <w:rPr>
        <w:rFonts w:hint="default"/>
        <w:b/>
        <w:i w:val="0"/>
        <w:color w:val="auto"/>
        <w:spacing w:val="0"/>
      </w:rPr>
    </w:lvl>
    <w:lvl w:ilvl="1" w:tplc="A280A59C">
      <w:numFmt w:val="bullet"/>
      <w:lvlText w:val=""/>
      <w:lvlJc w:val="left"/>
      <w:pPr>
        <w:ind w:left="1440" w:hanging="360"/>
      </w:pPr>
      <w:rPr>
        <w:rFonts w:ascii="Times New Roman" w:eastAsiaTheme="minorHAnsi" w:hAnsi="Times New Roman" w:cs="Times New Roman"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5A9B247D"/>
    <w:multiLevelType w:val="hybridMultilevel"/>
    <w:tmpl w:val="898E9A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372E07"/>
    <w:multiLevelType w:val="hybridMultilevel"/>
    <w:tmpl w:val="85245000"/>
    <w:lvl w:ilvl="0" w:tplc="ADC8528E">
      <w:start w:val="1"/>
      <w:numFmt w:val="decimal"/>
      <w:lvlText w:val="2.%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66A2239F"/>
    <w:multiLevelType w:val="hybridMultilevel"/>
    <w:tmpl w:val="A208B19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494BD1"/>
    <w:multiLevelType w:val="hybridMultilevel"/>
    <w:tmpl w:val="AA9CC3A2"/>
    <w:lvl w:ilvl="0" w:tplc="764CAB44">
      <w:start w:val="1"/>
      <w:numFmt w:val="decimal"/>
      <w:pStyle w:val="Heading8"/>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E6C65B6"/>
    <w:multiLevelType w:val="hybridMultilevel"/>
    <w:tmpl w:val="898E9A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9E50AA"/>
    <w:multiLevelType w:val="hybridMultilevel"/>
    <w:tmpl w:val="A3FA204A"/>
    <w:lvl w:ilvl="0" w:tplc="236EB590">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301CB5"/>
    <w:multiLevelType w:val="hybridMultilevel"/>
    <w:tmpl w:val="7102B2DE"/>
    <w:lvl w:ilvl="0" w:tplc="5B2E6462">
      <w:start w:val="1"/>
      <w:numFmt w:val="decimal"/>
      <w:pStyle w:val="Heading2"/>
      <w:lvlText w:val="%1.1. "/>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9"/>
  </w:num>
  <w:num w:numId="3">
    <w:abstractNumId w:val="11"/>
  </w:num>
  <w:num w:numId="4">
    <w:abstractNumId w:val="6"/>
  </w:num>
  <w:num w:numId="5">
    <w:abstractNumId w:val="20"/>
  </w:num>
  <w:num w:numId="6">
    <w:abstractNumId w:val="5"/>
  </w:num>
  <w:num w:numId="7">
    <w:abstractNumId w:val="18"/>
  </w:num>
  <w:num w:numId="8">
    <w:abstractNumId w:val="22"/>
  </w:num>
  <w:num w:numId="9">
    <w:abstractNumId w:val="7"/>
  </w:num>
  <w:num w:numId="10">
    <w:abstractNumId w:val="13"/>
  </w:num>
  <w:num w:numId="11">
    <w:abstractNumId w:val="15"/>
  </w:num>
  <w:num w:numId="12">
    <w:abstractNumId w:val="24"/>
  </w:num>
  <w:num w:numId="13">
    <w:abstractNumId w:val="10"/>
  </w:num>
  <w:num w:numId="14">
    <w:abstractNumId w:val="0"/>
  </w:num>
  <w:num w:numId="15">
    <w:abstractNumId w:val="16"/>
  </w:num>
  <w:num w:numId="16">
    <w:abstractNumId w:val="8"/>
  </w:num>
  <w:num w:numId="17">
    <w:abstractNumId w:val="23"/>
  </w:num>
  <w:num w:numId="18">
    <w:abstractNumId w:val="2"/>
  </w:num>
  <w:num w:numId="19">
    <w:abstractNumId w:val="3"/>
  </w:num>
  <w:num w:numId="20">
    <w:abstractNumId w:val="7"/>
  </w:num>
  <w:num w:numId="21">
    <w:abstractNumId w:val="14"/>
  </w:num>
  <w:num w:numId="22">
    <w:abstractNumId w:val="9"/>
  </w:num>
  <w:num w:numId="23">
    <w:abstractNumId w:val="4"/>
  </w:num>
  <w:num w:numId="24">
    <w:abstractNumId w:val="21"/>
  </w:num>
  <w:num w:numId="25">
    <w:abstractNumId w:val="8"/>
  </w:num>
  <w:num w:numId="26">
    <w:abstractNumId w:val="10"/>
  </w:num>
  <w:num w:numId="27">
    <w:abstractNumId w:val="7"/>
  </w:num>
  <w:num w:numId="28">
    <w:abstractNumId w:val="7"/>
  </w:num>
  <w:num w:numId="29">
    <w:abstractNumId w:val="1"/>
  </w:num>
  <w:num w:numId="30">
    <w:abstractNumId w:val="14"/>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MX" w:vendorID="64" w:dllVersion="6" w:nlCheck="1" w:checkStyle="0"/>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fr-FR" w:vendorID="64" w:dllVersion="6" w:nlCheck="1" w:checkStyle="0"/>
  <w:activeWritingStyle w:appName="MSWord" w:lang="it-IT" w:vendorID="64" w:dllVersion="6" w:nlCheck="1" w:checkStyle="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0F4"/>
    <w:rsid w:val="00000727"/>
    <w:rsid w:val="000022CD"/>
    <w:rsid w:val="00002A78"/>
    <w:rsid w:val="000036BF"/>
    <w:rsid w:val="00003862"/>
    <w:rsid w:val="00003FF3"/>
    <w:rsid w:val="0000445D"/>
    <w:rsid w:val="00004616"/>
    <w:rsid w:val="00005AC1"/>
    <w:rsid w:val="000074A6"/>
    <w:rsid w:val="00007971"/>
    <w:rsid w:val="00012CC4"/>
    <w:rsid w:val="00012F9E"/>
    <w:rsid w:val="00014255"/>
    <w:rsid w:val="00014541"/>
    <w:rsid w:val="00014687"/>
    <w:rsid w:val="00014C16"/>
    <w:rsid w:val="00014ECD"/>
    <w:rsid w:val="000151E8"/>
    <w:rsid w:val="0001527E"/>
    <w:rsid w:val="00015A1F"/>
    <w:rsid w:val="00015A60"/>
    <w:rsid w:val="00016355"/>
    <w:rsid w:val="0001695A"/>
    <w:rsid w:val="000175FF"/>
    <w:rsid w:val="00017EEE"/>
    <w:rsid w:val="00020311"/>
    <w:rsid w:val="00021073"/>
    <w:rsid w:val="00022692"/>
    <w:rsid w:val="00022AEC"/>
    <w:rsid w:val="00023973"/>
    <w:rsid w:val="00023ADE"/>
    <w:rsid w:val="00023D5A"/>
    <w:rsid w:val="00024186"/>
    <w:rsid w:val="000242CC"/>
    <w:rsid w:val="00024B54"/>
    <w:rsid w:val="00024EF8"/>
    <w:rsid w:val="0002539A"/>
    <w:rsid w:val="0002557B"/>
    <w:rsid w:val="00025C25"/>
    <w:rsid w:val="00025FA0"/>
    <w:rsid w:val="00026341"/>
    <w:rsid w:val="00026478"/>
    <w:rsid w:val="000268FE"/>
    <w:rsid w:val="00027D77"/>
    <w:rsid w:val="00027E0E"/>
    <w:rsid w:val="00030C22"/>
    <w:rsid w:val="00030CC8"/>
    <w:rsid w:val="00031DEA"/>
    <w:rsid w:val="0003327A"/>
    <w:rsid w:val="0003507A"/>
    <w:rsid w:val="0003553E"/>
    <w:rsid w:val="00040C11"/>
    <w:rsid w:val="00041499"/>
    <w:rsid w:val="00041684"/>
    <w:rsid w:val="00041C05"/>
    <w:rsid w:val="00042675"/>
    <w:rsid w:val="000429B8"/>
    <w:rsid w:val="00042BDE"/>
    <w:rsid w:val="0004471B"/>
    <w:rsid w:val="0004494D"/>
    <w:rsid w:val="0004533C"/>
    <w:rsid w:val="00046469"/>
    <w:rsid w:val="000465A7"/>
    <w:rsid w:val="00046BE4"/>
    <w:rsid w:val="0004709E"/>
    <w:rsid w:val="00050C2B"/>
    <w:rsid w:val="000514D5"/>
    <w:rsid w:val="00052CA8"/>
    <w:rsid w:val="00052DFE"/>
    <w:rsid w:val="00053C02"/>
    <w:rsid w:val="00053D63"/>
    <w:rsid w:val="000542F5"/>
    <w:rsid w:val="00056956"/>
    <w:rsid w:val="00056998"/>
    <w:rsid w:val="000573B2"/>
    <w:rsid w:val="00060AC6"/>
    <w:rsid w:val="0006167F"/>
    <w:rsid w:val="00061818"/>
    <w:rsid w:val="00062DA1"/>
    <w:rsid w:val="00063E8B"/>
    <w:rsid w:val="00064FD0"/>
    <w:rsid w:val="0006525C"/>
    <w:rsid w:val="000656D4"/>
    <w:rsid w:val="00065EBB"/>
    <w:rsid w:val="00066457"/>
    <w:rsid w:val="00066BAD"/>
    <w:rsid w:val="00070915"/>
    <w:rsid w:val="00070BF9"/>
    <w:rsid w:val="0007104E"/>
    <w:rsid w:val="00071498"/>
    <w:rsid w:val="00071939"/>
    <w:rsid w:val="00071E4E"/>
    <w:rsid w:val="000724E8"/>
    <w:rsid w:val="00073608"/>
    <w:rsid w:val="00073A9D"/>
    <w:rsid w:val="0007578F"/>
    <w:rsid w:val="000760C6"/>
    <w:rsid w:val="000770E6"/>
    <w:rsid w:val="000778FB"/>
    <w:rsid w:val="000806E6"/>
    <w:rsid w:val="00081176"/>
    <w:rsid w:val="00081356"/>
    <w:rsid w:val="00081718"/>
    <w:rsid w:val="00083A49"/>
    <w:rsid w:val="000849C8"/>
    <w:rsid w:val="00084B31"/>
    <w:rsid w:val="00085AF0"/>
    <w:rsid w:val="0008665B"/>
    <w:rsid w:val="00087717"/>
    <w:rsid w:val="00087868"/>
    <w:rsid w:val="00087E90"/>
    <w:rsid w:val="00091E95"/>
    <w:rsid w:val="000928B6"/>
    <w:rsid w:val="00092905"/>
    <w:rsid w:val="00094463"/>
    <w:rsid w:val="00095F98"/>
    <w:rsid w:val="00096165"/>
    <w:rsid w:val="0009685B"/>
    <w:rsid w:val="00096FFA"/>
    <w:rsid w:val="0009757F"/>
    <w:rsid w:val="0009759E"/>
    <w:rsid w:val="000A0CCB"/>
    <w:rsid w:val="000A1338"/>
    <w:rsid w:val="000A1477"/>
    <w:rsid w:val="000A223C"/>
    <w:rsid w:val="000A257C"/>
    <w:rsid w:val="000A26CB"/>
    <w:rsid w:val="000A2BEE"/>
    <w:rsid w:val="000A3208"/>
    <w:rsid w:val="000A3B45"/>
    <w:rsid w:val="000A3FC1"/>
    <w:rsid w:val="000A4898"/>
    <w:rsid w:val="000A4B3C"/>
    <w:rsid w:val="000A4BB0"/>
    <w:rsid w:val="000A4CA1"/>
    <w:rsid w:val="000A5995"/>
    <w:rsid w:val="000A684D"/>
    <w:rsid w:val="000A6971"/>
    <w:rsid w:val="000A7607"/>
    <w:rsid w:val="000B0800"/>
    <w:rsid w:val="000B0BAE"/>
    <w:rsid w:val="000B0F0C"/>
    <w:rsid w:val="000B1361"/>
    <w:rsid w:val="000B230D"/>
    <w:rsid w:val="000B2A02"/>
    <w:rsid w:val="000B3139"/>
    <w:rsid w:val="000B3241"/>
    <w:rsid w:val="000B3AF5"/>
    <w:rsid w:val="000B3BF4"/>
    <w:rsid w:val="000B3F9C"/>
    <w:rsid w:val="000B4DD0"/>
    <w:rsid w:val="000B5285"/>
    <w:rsid w:val="000B629F"/>
    <w:rsid w:val="000B6541"/>
    <w:rsid w:val="000B7190"/>
    <w:rsid w:val="000B72DE"/>
    <w:rsid w:val="000B72F2"/>
    <w:rsid w:val="000C0B9B"/>
    <w:rsid w:val="000C1606"/>
    <w:rsid w:val="000C28B3"/>
    <w:rsid w:val="000C3DF7"/>
    <w:rsid w:val="000C4DB1"/>
    <w:rsid w:val="000C65E4"/>
    <w:rsid w:val="000C68DE"/>
    <w:rsid w:val="000C6CE6"/>
    <w:rsid w:val="000C721D"/>
    <w:rsid w:val="000C724F"/>
    <w:rsid w:val="000D0879"/>
    <w:rsid w:val="000D1150"/>
    <w:rsid w:val="000D12AA"/>
    <w:rsid w:val="000D1563"/>
    <w:rsid w:val="000D18C4"/>
    <w:rsid w:val="000D2724"/>
    <w:rsid w:val="000D3396"/>
    <w:rsid w:val="000D3B5A"/>
    <w:rsid w:val="000D43D8"/>
    <w:rsid w:val="000D4F40"/>
    <w:rsid w:val="000D53EC"/>
    <w:rsid w:val="000D5C9A"/>
    <w:rsid w:val="000D5F6E"/>
    <w:rsid w:val="000D6641"/>
    <w:rsid w:val="000D7040"/>
    <w:rsid w:val="000E0A4D"/>
    <w:rsid w:val="000E1B77"/>
    <w:rsid w:val="000E230D"/>
    <w:rsid w:val="000E38A9"/>
    <w:rsid w:val="000E3F8E"/>
    <w:rsid w:val="000E47BE"/>
    <w:rsid w:val="000E49BC"/>
    <w:rsid w:val="000E6159"/>
    <w:rsid w:val="000F0D16"/>
    <w:rsid w:val="000F0D30"/>
    <w:rsid w:val="000F1BA8"/>
    <w:rsid w:val="000F2746"/>
    <w:rsid w:val="000F446E"/>
    <w:rsid w:val="000F497D"/>
    <w:rsid w:val="000F6A6B"/>
    <w:rsid w:val="000F749A"/>
    <w:rsid w:val="00100812"/>
    <w:rsid w:val="00104235"/>
    <w:rsid w:val="00105649"/>
    <w:rsid w:val="00106850"/>
    <w:rsid w:val="001068F1"/>
    <w:rsid w:val="00106CE0"/>
    <w:rsid w:val="00107078"/>
    <w:rsid w:val="001071F3"/>
    <w:rsid w:val="00107A97"/>
    <w:rsid w:val="00107C40"/>
    <w:rsid w:val="00107DED"/>
    <w:rsid w:val="00110C73"/>
    <w:rsid w:val="00111457"/>
    <w:rsid w:val="00111728"/>
    <w:rsid w:val="001119F1"/>
    <w:rsid w:val="00112C61"/>
    <w:rsid w:val="00112DC2"/>
    <w:rsid w:val="00112FEF"/>
    <w:rsid w:val="001134F5"/>
    <w:rsid w:val="00113F97"/>
    <w:rsid w:val="00114D83"/>
    <w:rsid w:val="00116D78"/>
    <w:rsid w:val="00117298"/>
    <w:rsid w:val="0011746D"/>
    <w:rsid w:val="00117C85"/>
    <w:rsid w:val="00117F21"/>
    <w:rsid w:val="0012149F"/>
    <w:rsid w:val="00121E1D"/>
    <w:rsid w:val="00122487"/>
    <w:rsid w:val="001227AA"/>
    <w:rsid w:val="00122D7B"/>
    <w:rsid w:val="00122D7F"/>
    <w:rsid w:val="00123149"/>
    <w:rsid w:val="001232CA"/>
    <w:rsid w:val="001244A3"/>
    <w:rsid w:val="00124658"/>
    <w:rsid w:val="00124864"/>
    <w:rsid w:val="00124DA0"/>
    <w:rsid w:val="001255C7"/>
    <w:rsid w:val="001258B8"/>
    <w:rsid w:val="00125FB8"/>
    <w:rsid w:val="00126BC3"/>
    <w:rsid w:val="00126DAF"/>
    <w:rsid w:val="001271A9"/>
    <w:rsid w:val="001277EA"/>
    <w:rsid w:val="001316B4"/>
    <w:rsid w:val="00133260"/>
    <w:rsid w:val="00133B12"/>
    <w:rsid w:val="00133B28"/>
    <w:rsid w:val="00133C91"/>
    <w:rsid w:val="00134E2D"/>
    <w:rsid w:val="001353AA"/>
    <w:rsid w:val="00135487"/>
    <w:rsid w:val="00136206"/>
    <w:rsid w:val="00136DBE"/>
    <w:rsid w:val="0013788D"/>
    <w:rsid w:val="00137F22"/>
    <w:rsid w:val="001400BC"/>
    <w:rsid w:val="0014073D"/>
    <w:rsid w:val="00140C69"/>
    <w:rsid w:val="00140F4E"/>
    <w:rsid w:val="001411D8"/>
    <w:rsid w:val="00143504"/>
    <w:rsid w:val="00143DC2"/>
    <w:rsid w:val="00144290"/>
    <w:rsid w:val="001448BF"/>
    <w:rsid w:val="00144B5B"/>
    <w:rsid w:val="00144D7E"/>
    <w:rsid w:val="00145191"/>
    <w:rsid w:val="00145908"/>
    <w:rsid w:val="001461E9"/>
    <w:rsid w:val="00146389"/>
    <w:rsid w:val="001468D2"/>
    <w:rsid w:val="0014696A"/>
    <w:rsid w:val="001507AE"/>
    <w:rsid w:val="00150DD3"/>
    <w:rsid w:val="0015168C"/>
    <w:rsid w:val="00153CF1"/>
    <w:rsid w:val="00154297"/>
    <w:rsid w:val="00154F9F"/>
    <w:rsid w:val="00156D1B"/>
    <w:rsid w:val="00157CB7"/>
    <w:rsid w:val="001611F7"/>
    <w:rsid w:val="0016163F"/>
    <w:rsid w:val="00162388"/>
    <w:rsid w:val="00162CAA"/>
    <w:rsid w:val="0016378F"/>
    <w:rsid w:val="00163922"/>
    <w:rsid w:val="00164728"/>
    <w:rsid w:val="001648C0"/>
    <w:rsid w:val="00166A99"/>
    <w:rsid w:val="001672BA"/>
    <w:rsid w:val="00170027"/>
    <w:rsid w:val="00170045"/>
    <w:rsid w:val="0017104D"/>
    <w:rsid w:val="001721A0"/>
    <w:rsid w:val="00173386"/>
    <w:rsid w:val="00174026"/>
    <w:rsid w:val="001748F3"/>
    <w:rsid w:val="001767C4"/>
    <w:rsid w:val="00176A83"/>
    <w:rsid w:val="0017789A"/>
    <w:rsid w:val="001803FD"/>
    <w:rsid w:val="00180F6C"/>
    <w:rsid w:val="00182EB0"/>
    <w:rsid w:val="00183811"/>
    <w:rsid w:val="00184662"/>
    <w:rsid w:val="0018528E"/>
    <w:rsid w:val="001866D9"/>
    <w:rsid w:val="00187988"/>
    <w:rsid w:val="00187E87"/>
    <w:rsid w:val="00187FF3"/>
    <w:rsid w:val="00190275"/>
    <w:rsid w:val="001904B7"/>
    <w:rsid w:val="00191E95"/>
    <w:rsid w:val="00191F90"/>
    <w:rsid w:val="0019205A"/>
    <w:rsid w:val="00193084"/>
    <w:rsid w:val="00193A40"/>
    <w:rsid w:val="00193BB4"/>
    <w:rsid w:val="001945EA"/>
    <w:rsid w:val="00195876"/>
    <w:rsid w:val="00195D2E"/>
    <w:rsid w:val="001975F2"/>
    <w:rsid w:val="0019763E"/>
    <w:rsid w:val="00197A5B"/>
    <w:rsid w:val="001A09ED"/>
    <w:rsid w:val="001A29CE"/>
    <w:rsid w:val="001A3761"/>
    <w:rsid w:val="001A3B99"/>
    <w:rsid w:val="001A3E5C"/>
    <w:rsid w:val="001A60AD"/>
    <w:rsid w:val="001A643D"/>
    <w:rsid w:val="001A6FDA"/>
    <w:rsid w:val="001A72BF"/>
    <w:rsid w:val="001A7E46"/>
    <w:rsid w:val="001B130B"/>
    <w:rsid w:val="001B1B5D"/>
    <w:rsid w:val="001B2A34"/>
    <w:rsid w:val="001B30C3"/>
    <w:rsid w:val="001B3DB2"/>
    <w:rsid w:val="001B47C0"/>
    <w:rsid w:val="001B4A29"/>
    <w:rsid w:val="001B4FB0"/>
    <w:rsid w:val="001B5538"/>
    <w:rsid w:val="001B78C8"/>
    <w:rsid w:val="001C0F76"/>
    <w:rsid w:val="001C1172"/>
    <w:rsid w:val="001C235A"/>
    <w:rsid w:val="001C2757"/>
    <w:rsid w:val="001C343D"/>
    <w:rsid w:val="001C3742"/>
    <w:rsid w:val="001C3B61"/>
    <w:rsid w:val="001C3FD6"/>
    <w:rsid w:val="001C61FF"/>
    <w:rsid w:val="001C6D88"/>
    <w:rsid w:val="001C6EEB"/>
    <w:rsid w:val="001C758B"/>
    <w:rsid w:val="001C7EE7"/>
    <w:rsid w:val="001D0807"/>
    <w:rsid w:val="001D156B"/>
    <w:rsid w:val="001D206C"/>
    <w:rsid w:val="001D229F"/>
    <w:rsid w:val="001D2898"/>
    <w:rsid w:val="001D32C5"/>
    <w:rsid w:val="001D4926"/>
    <w:rsid w:val="001D5C2E"/>
    <w:rsid w:val="001D5F5E"/>
    <w:rsid w:val="001D6734"/>
    <w:rsid w:val="001D6A47"/>
    <w:rsid w:val="001D6B3A"/>
    <w:rsid w:val="001D70C7"/>
    <w:rsid w:val="001E0A71"/>
    <w:rsid w:val="001E1426"/>
    <w:rsid w:val="001E1561"/>
    <w:rsid w:val="001E1E2A"/>
    <w:rsid w:val="001E2537"/>
    <w:rsid w:val="001E2978"/>
    <w:rsid w:val="001E3110"/>
    <w:rsid w:val="001E3B5B"/>
    <w:rsid w:val="001E4646"/>
    <w:rsid w:val="001E5CF9"/>
    <w:rsid w:val="001E6C65"/>
    <w:rsid w:val="001E78C4"/>
    <w:rsid w:val="001E7D6E"/>
    <w:rsid w:val="001F01E9"/>
    <w:rsid w:val="001F03FF"/>
    <w:rsid w:val="001F047B"/>
    <w:rsid w:val="001F04F4"/>
    <w:rsid w:val="001F191D"/>
    <w:rsid w:val="001F2005"/>
    <w:rsid w:val="001F27D7"/>
    <w:rsid w:val="001F2AA1"/>
    <w:rsid w:val="001F4745"/>
    <w:rsid w:val="001F5B52"/>
    <w:rsid w:val="001F6D3F"/>
    <w:rsid w:val="001F6FCF"/>
    <w:rsid w:val="001F71A3"/>
    <w:rsid w:val="001F7606"/>
    <w:rsid w:val="001F7F2D"/>
    <w:rsid w:val="001F7F75"/>
    <w:rsid w:val="00200404"/>
    <w:rsid w:val="002012E3"/>
    <w:rsid w:val="00203E75"/>
    <w:rsid w:val="00204EB2"/>
    <w:rsid w:val="002055D5"/>
    <w:rsid w:val="00205F39"/>
    <w:rsid w:val="00207B0D"/>
    <w:rsid w:val="00210D31"/>
    <w:rsid w:val="002121AA"/>
    <w:rsid w:val="00212C8B"/>
    <w:rsid w:val="00213FC0"/>
    <w:rsid w:val="002141A3"/>
    <w:rsid w:val="00214540"/>
    <w:rsid w:val="002163A3"/>
    <w:rsid w:val="0021675C"/>
    <w:rsid w:val="00221264"/>
    <w:rsid w:val="00223CA6"/>
    <w:rsid w:val="0022495A"/>
    <w:rsid w:val="00225019"/>
    <w:rsid w:val="002252E4"/>
    <w:rsid w:val="00226402"/>
    <w:rsid w:val="0022694D"/>
    <w:rsid w:val="002269B2"/>
    <w:rsid w:val="00226A29"/>
    <w:rsid w:val="00227344"/>
    <w:rsid w:val="00227D19"/>
    <w:rsid w:val="00230578"/>
    <w:rsid w:val="0023320E"/>
    <w:rsid w:val="00233B0B"/>
    <w:rsid w:val="00234A53"/>
    <w:rsid w:val="00234EE3"/>
    <w:rsid w:val="002354EC"/>
    <w:rsid w:val="00236E2F"/>
    <w:rsid w:val="00237227"/>
    <w:rsid w:val="00240728"/>
    <w:rsid w:val="00240C80"/>
    <w:rsid w:val="00241096"/>
    <w:rsid w:val="002412C3"/>
    <w:rsid w:val="00241AB6"/>
    <w:rsid w:val="0024248B"/>
    <w:rsid w:val="002424C3"/>
    <w:rsid w:val="00242886"/>
    <w:rsid w:val="00242F1A"/>
    <w:rsid w:val="00244C7A"/>
    <w:rsid w:val="00244C7D"/>
    <w:rsid w:val="00244D50"/>
    <w:rsid w:val="002453F8"/>
    <w:rsid w:val="002464A0"/>
    <w:rsid w:val="00247C3C"/>
    <w:rsid w:val="0025189E"/>
    <w:rsid w:val="00251F23"/>
    <w:rsid w:val="00252093"/>
    <w:rsid w:val="002520B7"/>
    <w:rsid w:val="002526DA"/>
    <w:rsid w:val="00254A5F"/>
    <w:rsid w:val="0025569D"/>
    <w:rsid w:val="00255BDB"/>
    <w:rsid w:val="00256915"/>
    <w:rsid w:val="00256A13"/>
    <w:rsid w:val="0026021A"/>
    <w:rsid w:val="002607FF"/>
    <w:rsid w:val="00260A66"/>
    <w:rsid w:val="00260BE0"/>
    <w:rsid w:val="00261D99"/>
    <w:rsid w:val="00262AD2"/>
    <w:rsid w:val="00263ABF"/>
    <w:rsid w:val="0026420D"/>
    <w:rsid w:val="0026463A"/>
    <w:rsid w:val="0026515E"/>
    <w:rsid w:val="00265A6E"/>
    <w:rsid w:val="00266920"/>
    <w:rsid w:val="00266A30"/>
    <w:rsid w:val="00267404"/>
    <w:rsid w:val="00270645"/>
    <w:rsid w:val="00270ED6"/>
    <w:rsid w:val="00271430"/>
    <w:rsid w:val="002727E2"/>
    <w:rsid w:val="0027336D"/>
    <w:rsid w:val="002736AB"/>
    <w:rsid w:val="00273B65"/>
    <w:rsid w:val="00274C8D"/>
    <w:rsid w:val="002752FB"/>
    <w:rsid w:val="00275A35"/>
    <w:rsid w:val="00275FA8"/>
    <w:rsid w:val="00276475"/>
    <w:rsid w:val="002766A3"/>
    <w:rsid w:val="002776AB"/>
    <w:rsid w:val="00281E63"/>
    <w:rsid w:val="002820EA"/>
    <w:rsid w:val="00282129"/>
    <w:rsid w:val="002827DE"/>
    <w:rsid w:val="002837FF"/>
    <w:rsid w:val="002839FA"/>
    <w:rsid w:val="00283EF4"/>
    <w:rsid w:val="002863A8"/>
    <w:rsid w:val="00286468"/>
    <w:rsid w:val="00286863"/>
    <w:rsid w:val="002868FD"/>
    <w:rsid w:val="00286C4D"/>
    <w:rsid w:val="00286ED8"/>
    <w:rsid w:val="00287F37"/>
    <w:rsid w:val="00291744"/>
    <w:rsid w:val="002934C3"/>
    <w:rsid w:val="00293535"/>
    <w:rsid w:val="00293700"/>
    <w:rsid w:val="002944C1"/>
    <w:rsid w:val="00295377"/>
    <w:rsid w:val="00295BF4"/>
    <w:rsid w:val="00295E4C"/>
    <w:rsid w:val="00295F3A"/>
    <w:rsid w:val="00297139"/>
    <w:rsid w:val="002A17E9"/>
    <w:rsid w:val="002A299F"/>
    <w:rsid w:val="002A3310"/>
    <w:rsid w:val="002A36C8"/>
    <w:rsid w:val="002A419E"/>
    <w:rsid w:val="002A45E4"/>
    <w:rsid w:val="002A5BBC"/>
    <w:rsid w:val="002A5D87"/>
    <w:rsid w:val="002A628F"/>
    <w:rsid w:val="002A6A8B"/>
    <w:rsid w:val="002A6D22"/>
    <w:rsid w:val="002A77FD"/>
    <w:rsid w:val="002A7A9C"/>
    <w:rsid w:val="002B0753"/>
    <w:rsid w:val="002B0CE7"/>
    <w:rsid w:val="002B13CE"/>
    <w:rsid w:val="002B25F8"/>
    <w:rsid w:val="002B293F"/>
    <w:rsid w:val="002B3D26"/>
    <w:rsid w:val="002B409F"/>
    <w:rsid w:val="002B4297"/>
    <w:rsid w:val="002B4F0C"/>
    <w:rsid w:val="002B56B5"/>
    <w:rsid w:val="002B596B"/>
    <w:rsid w:val="002B7C1F"/>
    <w:rsid w:val="002C0164"/>
    <w:rsid w:val="002C067C"/>
    <w:rsid w:val="002C2C46"/>
    <w:rsid w:val="002C2D47"/>
    <w:rsid w:val="002C30B1"/>
    <w:rsid w:val="002C346A"/>
    <w:rsid w:val="002C3E7A"/>
    <w:rsid w:val="002C3EF4"/>
    <w:rsid w:val="002C41EC"/>
    <w:rsid w:val="002C44B1"/>
    <w:rsid w:val="002C45E9"/>
    <w:rsid w:val="002C4F90"/>
    <w:rsid w:val="002C5C78"/>
    <w:rsid w:val="002C6037"/>
    <w:rsid w:val="002C64DA"/>
    <w:rsid w:val="002C6A4F"/>
    <w:rsid w:val="002C70FB"/>
    <w:rsid w:val="002C7DCF"/>
    <w:rsid w:val="002D0012"/>
    <w:rsid w:val="002D1745"/>
    <w:rsid w:val="002D18B6"/>
    <w:rsid w:val="002D2923"/>
    <w:rsid w:val="002D3007"/>
    <w:rsid w:val="002D328A"/>
    <w:rsid w:val="002D40F3"/>
    <w:rsid w:val="002D4E7B"/>
    <w:rsid w:val="002D53FE"/>
    <w:rsid w:val="002D6685"/>
    <w:rsid w:val="002D6EC1"/>
    <w:rsid w:val="002D71ED"/>
    <w:rsid w:val="002D792E"/>
    <w:rsid w:val="002E0A85"/>
    <w:rsid w:val="002E0B17"/>
    <w:rsid w:val="002E1AB0"/>
    <w:rsid w:val="002E2DDE"/>
    <w:rsid w:val="002E3BB7"/>
    <w:rsid w:val="002E5A48"/>
    <w:rsid w:val="002E762A"/>
    <w:rsid w:val="002E7B7C"/>
    <w:rsid w:val="002F08F7"/>
    <w:rsid w:val="002F10B7"/>
    <w:rsid w:val="002F1A3E"/>
    <w:rsid w:val="002F1C43"/>
    <w:rsid w:val="002F27AE"/>
    <w:rsid w:val="002F29E2"/>
    <w:rsid w:val="002F403E"/>
    <w:rsid w:val="002F4913"/>
    <w:rsid w:val="002F534A"/>
    <w:rsid w:val="002F5369"/>
    <w:rsid w:val="002F5884"/>
    <w:rsid w:val="002F6788"/>
    <w:rsid w:val="002F6CCF"/>
    <w:rsid w:val="002F7041"/>
    <w:rsid w:val="00300D52"/>
    <w:rsid w:val="00300FC2"/>
    <w:rsid w:val="00301AFD"/>
    <w:rsid w:val="00301CB8"/>
    <w:rsid w:val="003022B8"/>
    <w:rsid w:val="003026DE"/>
    <w:rsid w:val="003027AC"/>
    <w:rsid w:val="00303216"/>
    <w:rsid w:val="00303D83"/>
    <w:rsid w:val="0030428A"/>
    <w:rsid w:val="003059A4"/>
    <w:rsid w:val="003059A8"/>
    <w:rsid w:val="00305B4D"/>
    <w:rsid w:val="0030607F"/>
    <w:rsid w:val="003065A7"/>
    <w:rsid w:val="00306B0F"/>
    <w:rsid w:val="00306BAB"/>
    <w:rsid w:val="0031011B"/>
    <w:rsid w:val="0031032A"/>
    <w:rsid w:val="00312186"/>
    <w:rsid w:val="003123C0"/>
    <w:rsid w:val="00312D98"/>
    <w:rsid w:val="00313330"/>
    <w:rsid w:val="003136AA"/>
    <w:rsid w:val="00313A5C"/>
    <w:rsid w:val="00313B6F"/>
    <w:rsid w:val="00315270"/>
    <w:rsid w:val="0031578D"/>
    <w:rsid w:val="00315C90"/>
    <w:rsid w:val="00316B3F"/>
    <w:rsid w:val="00316D2E"/>
    <w:rsid w:val="0032050C"/>
    <w:rsid w:val="0032083B"/>
    <w:rsid w:val="003215D0"/>
    <w:rsid w:val="00321DE0"/>
    <w:rsid w:val="00322714"/>
    <w:rsid w:val="00323145"/>
    <w:rsid w:val="0032355D"/>
    <w:rsid w:val="0032413D"/>
    <w:rsid w:val="003241BA"/>
    <w:rsid w:val="00324B85"/>
    <w:rsid w:val="003254E8"/>
    <w:rsid w:val="003258C9"/>
    <w:rsid w:val="00326114"/>
    <w:rsid w:val="003274E7"/>
    <w:rsid w:val="00327637"/>
    <w:rsid w:val="003279D6"/>
    <w:rsid w:val="00330A84"/>
    <w:rsid w:val="0033113C"/>
    <w:rsid w:val="003317AC"/>
    <w:rsid w:val="003328FC"/>
    <w:rsid w:val="00332D5F"/>
    <w:rsid w:val="00334436"/>
    <w:rsid w:val="00336BDE"/>
    <w:rsid w:val="003426A5"/>
    <w:rsid w:val="00344258"/>
    <w:rsid w:val="00346697"/>
    <w:rsid w:val="0034775B"/>
    <w:rsid w:val="00347B3C"/>
    <w:rsid w:val="00350D93"/>
    <w:rsid w:val="00350FD4"/>
    <w:rsid w:val="003513B1"/>
    <w:rsid w:val="0035172F"/>
    <w:rsid w:val="00352454"/>
    <w:rsid w:val="0035270B"/>
    <w:rsid w:val="0035353B"/>
    <w:rsid w:val="003540E7"/>
    <w:rsid w:val="003567AE"/>
    <w:rsid w:val="0035682D"/>
    <w:rsid w:val="00357303"/>
    <w:rsid w:val="00357688"/>
    <w:rsid w:val="00360427"/>
    <w:rsid w:val="00363426"/>
    <w:rsid w:val="00363A7B"/>
    <w:rsid w:val="003651F7"/>
    <w:rsid w:val="00365BB5"/>
    <w:rsid w:val="00365C2E"/>
    <w:rsid w:val="00366CA8"/>
    <w:rsid w:val="00367445"/>
    <w:rsid w:val="0037025E"/>
    <w:rsid w:val="0037115C"/>
    <w:rsid w:val="003726FF"/>
    <w:rsid w:val="00372DAF"/>
    <w:rsid w:val="00374925"/>
    <w:rsid w:val="00376264"/>
    <w:rsid w:val="00377785"/>
    <w:rsid w:val="00377810"/>
    <w:rsid w:val="0038072A"/>
    <w:rsid w:val="00381DD7"/>
    <w:rsid w:val="00382639"/>
    <w:rsid w:val="003841C4"/>
    <w:rsid w:val="003842B9"/>
    <w:rsid w:val="00384F79"/>
    <w:rsid w:val="00385B58"/>
    <w:rsid w:val="00385C54"/>
    <w:rsid w:val="0038685E"/>
    <w:rsid w:val="00386E51"/>
    <w:rsid w:val="00386F3B"/>
    <w:rsid w:val="00386F4F"/>
    <w:rsid w:val="00390198"/>
    <w:rsid w:val="003904C5"/>
    <w:rsid w:val="00390BDF"/>
    <w:rsid w:val="0039116C"/>
    <w:rsid w:val="00391AD4"/>
    <w:rsid w:val="00392499"/>
    <w:rsid w:val="00392622"/>
    <w:rsid w:val="00392719"/>
    <w:rsid w:val="003935BC"/>
    <w:rsid w:val="0039363B"/>
    <w:rsid w:val="00393963"/>
    <w:rsid w:val="00396799"/>
    <w:rsid w:val="00396C70"/>
    <w:rsid w:val="003A0179"/>
    <w:rsid w:val="003A1E7F"/>
    <w:rsid w:val="003A23B7"/>
    <w:rsid w:val="003A3333"/>
    <w:rsid w:val="003A6AF0"/>
    <w:rsid w:val="003A718D"/>
    <w:rsid w:val="003B0649"/>
    <w:rsid w:val="003B1576"/>
    <w:rsid w:val="003B3487"/>
    <w:rsid w:val="003B40D2"/>
    <w:rsid w:val="003B43A3"/>
    <w:rsid w:val="003B4E15"/>
    <w:rsid w:val="003B57B0"/>
    <w:rsid w:val="003B5F56"/>
    <w:rsid w:val="003B72E2"/>
    <w:rsid w:val="003C031B"/>
    <w:rsid w:val="003C0568"/>
    <w:rsid w:val="003C05F2"/>
    <w:rsid w:val="003C0623"/>
    <w:rsid w:val="003C20E4"/>
    <w:rsid w:val="003C24D6"/>
    <w:rsid w:val="003C2956"/>
    <w:rsid w:val="003C314A"/>
    <w:rsid w:val="003C3364"/>
    <w:rsid w:val="003C3737"/>
    <w:rsid w:val="003C4613"/>
    <w:rsid w:val="003C4BE0"/>
    <w:rsid w:val="003C5A71"/>
    <w:rsid w:val="003C5A80"/>
    <w:rsid w:val="003C5A97"/>
    <w:rsid w:val="003D01E9"/>
    <w:rsid w:val="003D06EC"/>
    <w:rsid w:val="003D0A1E"/>
    <w:rsid w:val="003D1ABB"/>
    <w:rsid w:val="003D4BC0"/>
    <w:rsid w:val="003D520D"/>
    <w:rsid w:val="003D635B"/>
    <w:rsid w:val="003D7932"/>
    <w:rsid w:val="003D7B1E"/>
    <w:rsid w:val="003D7F78"/>
    <w:rsid w:val="003E00B6"/>
    <w:rsid w:val="003E0444"/>
    <w:rsid w:val="003E05DF"/>
    <w:rsid w:val="003E1E67"/>
    <w:rsid w:val="003E1EFC"/>
    <w:rsid w:val="003E2058"/>
    <w:rsid w:val="003E30F4"/>
    <w:rsid w:val="003E3B57"/>
    <w:rsid w:val="003E3B8D"/>
    <w:rsid w:val="003E3D62"/>
    <w:rsid w:val="003E7BA1"/>
    <w:rsid w:val="003F09C7"/>
    <w:rsid w:val="003F0BFF"/>
    <w:rsid w:val="003F0E4B"/>
    <w:rsid w:val="003F1C5D"/>
    <w:rsid w:val="003F2717"/>
    <w:rsid w:val="003F2F53"/>
    <w:rsid w:val="003F310F"/>
    <w:rsid w:val="003F41E6"/>
    <w:rsid w:val="003F58B8"/>
    <w:rsid w:val="003F6EB0"/>
    <w:rsid w:val="00401360"/>
    <w:rsid w:val="0040150D"/>
    <w:rsid w:val="00401B77"/>
    <w:rsid w:val="00401BDD"/>
    <w:rsid w:val="00402277"/>
    <w:rsid w:val="00402546"/>
    <w:rsid w:val="00404AA5"/>
    <w:rsid w:val="00405D3D"/>
    <w:rsid w:val="00406594"/>
    <w:rsid w:val="00410563"/>
    <w:rsid w:val="00410577"/>
    <w:rsid w:val="00410A09"/>
    <w:rsid w:val="00410FE0"/>
    <w:rsid w:val="00411ED2"/>
    <w:rsid w:val="00411FCA"/>
    <w:rsid w:val="0041315D"/>
    <w:rsid w:val="00413460"/>
    <w:rsid w:val="004136B4"/>
    <w:rsid w:val="00414288"/>
    <w:rsid w:val="00415126"/>
    <w:rsid w:val="00415A8F"/>
    <w:rsid w:val="004161EE"/>
    <w:rsid w:val="00417EB8"/>
    <w:rsid w:val="00420909"/>
    <w:rsid w:val="00420A82"/>
    <w:rsid w:val="0042119C"/>
    <w:rsid w:val="0042228B"/>
    <w:rsid w:val="004224EA"/>
    <w:rsid w:val="00422A43"/>
    <w:rsid w:val="00422DDE"/>
    <w:rsid w:val="00425021"/>
    <w:rsid w:val="004252AD"/>
    <w:rsid w:val="00426090"/>
    <w:rsid w:val="004268FA"/>
    <w:rsid w:val="00427D07"/>
    <w:rsid w:val="00430861"/>
    <w:rsid w:val="00431671"/>
    <w:rsid w:val="00432B58"/>
    <w:rsid w:val="0043384B"/>
    <w:rsid w:val="00433E7E"/>
    <w:rsid w:val="004344F7"/>
    <w:rsid w:val="00434508"/>
    <w:rsid w:val="00434FDB"/>
    <w:rsid w:val="00436167"/>
    <w:rsid w:val="004363F0"/>
    <w:rsid w:val="004368AC"/>
    <w:rsid w:val="00437294"/>
    <w:rsid w:val="00437654"/>
    <w:rsid w:val="00437BA6"/>
    <w:rsid w:val="00440609"/>
    <w:rsid w:val="00440A5F"/>
    <w:rsid w:val="00441447"/>
    <w:rsid w:val="00441985"/>
    <w:rsid w:val="00442572"/>
    <w:rsid w:val="004447C6"/>
    <w:rsid w:val="00444897"/>
    <w:rsid w:val="00444FD8"/>
    <w:rsid w:val="00445275"/>
    <w:rsid w:val="004452F7"/>
    <w:rsid w:val="004458C1"/>
    <w:rsid w:val="0045020F"/>
    <w:rsid w:val="00450A64"/>
    <w:rsid w:val="0045119B"/>
    <w:rsid w:val="00452532"/>
    <w:rsid w:val="0045268C"/>
    <w:rsid w:val="00452CC1"/>
    <w:rsid w:val="0045515E"/>
    <w:rsid w:val="00460CC8"/>
    <w:rsid w:val="0046154D"/>
    <w:rsid w:val="00462C6A"/>
    <w:rsid w:val="004633EB"/>
    <w:rsid w:val="00464DA3"/>
    <w:rsid w:val="00466128"/>
    <w:rsid w:val="00466B18"/>
    <w:rsid w:val="00470D20"/>
    <w:rsid w:val="00471696"/>
    <w:rsid w:val="00471FA8"/>
    <w:rsid w:val="004736F7"/>
    <w:rsid w:val="0047386C"/>
    <w:rsid w:val="00473875"/>
    <w:rsid w:val="0047400D"/>
    <w:rsid w:val="0047415B"/>
    <w:rsid w:val="00474804"/>
    <w:rsid w:val="004765B6"/>
    <w:rsid w:val="00477267"/>
    <w:rsid w:val="0048097C"/>
    <w:rsid w:val="00480BDD"/>
    <w:rsid w:val="00480D02"/>
    <w:rsid w:val="0048197B"/>
    <w:rsid w:val="00482095"/>
    <w:rsid w:val="004827B5"/>
    <w:rsid w:val="0048287C"/>
    <w:rsid w:val="00484F2B"/>
    <w:rsid w:val="00486036"/>
    <w:rsid w:val="00486A19"/>
    <w:rsid w:val="00487021"/>
    <w:rsid w:val="00490803"/>
    <w:rsid w:val="00491E65"/>
    <w:rsid w:val="00493142"/>
    <w:rsid w:val="004936EF"/>
    <w:rsid w:val="004940A6"/>
    <w:rsid w:val="0049608E"/>
    <w:rsid w:val="004960D2"/>
    <w:rsid w:val="00496907"/>
    <w:rsid w:val="004A0E09"/>
    <w:rsid w:val="004A24A2"/>
    <w:rsid w:val="004A4C1F"/>
    <w:rsid w:val="004A5390"/>
    <w:rsid w:val="004A5559"/>
    <w:rsid w:val="004A6D85"/>
    <w:rsid w:val="004A7007"/>
    <w:rsid w:val="004A74DB"/>
    <w:rsid w:val="004A75BD"/>
    <w:rsid w:val="004A76CA"/>
    <w:rsid w:val="004A7847"/>
    <w:rsid w:val="004B01A7"/>
    <w:rsid w:val="004B289E"/>
    <w:rsid w:val="004B3791"/>
    <w:rsid w:val="004B49BA"/>
    <w:rsid w:val="004B4A9D"/>
    <w:rsid w:val="004B51D9"/>
    <w:rsid w:val="004B5A13"/>
    <w:rsid w:val="004B5CCD"/>
    <w:rsid w:val="004B5F38"/>
    <w:rsid w:val="004B66B7"/>
    <w:rsid w:val="004B7596"/>
    <w:rsid w:val="004B7ACE"/>
    <w:rsid w:val="004C092D"/>
    <w:rsid w:val="004C109E"/>
    <w:rsid w:val="004C157D"/>
    <w:rsid w:val="004C1681"/>
    <w:rsid w:val="004C16C8"/>
    <w:rsid w:val="004C1885"/>
    <w:rsid w:val="004C2E74"/>
    <w:rsid w:val="004C3569"/>
    <w:rsid w:val="004C65F2"/>
    <w:rsid w:val="004C7C30"/>
    <w:rsid w:val="004D1AE6"/>
    <w:rsid w:val="004D2A5E"/>
    <w:rsid w:val="004D2D75"/>
    <w:rsid w:val="004D2DD8"/>
    <w:rsid w:val="004D4061"/>
    <w:rsid w:val="004D4646"/>
    <w:rsid w:val="004D48C7"/>
    <w:rsid w:val="004D4B72"/>
    <w:rsid w:val="004D5927"/>
    <w:rsid w:val="004D597E"/>
    <w:rsid w:val="004D66FE"/>
    <w:rsid w:val="004D6DA0"/>
    <w:rsid w:val="004E055B"/>
    <w:rsid w:val="004E0715"/>
    <w:rsid w:val="004E14A7"/>
    <w:rsid w:val="004E1726"/>
    <w:rsid w:val="004E2080"/>
    <w:rsid w:val="004E20F9"/>
    <w:rsid w:val="004E211B"/>
    <w:rsid w:val="004E3C10"/>
    <w:rsid w:val="004E4666"/>
    <w:rsid w:val="004E4F92"/>
    <w:rsid w:val="004E6E8B"/>
    <w:rsid w:val="004E71B2"/>
    <w:rsid w:val="004E7A11"/>
    <w:rsid w:val="004F0A51"/>
    <w:rsid w:val="004F0B85"/>
    <w:rsid w:val="004F4463"/>
    <w:rsid w:val="004F5C31"/>
    <w:rsid w:val="004F6155"/>
    <w:rsid w:val="004F7273"/>
    <w:rsid w:val="004F72E5"/>
    <w:rsid w:val="004F77B1"/>
    <w:rsid w:val="00500278"/>
    <w:rsid w:val="0050092B"/>
    <w:rsid w:val="00500AD0"/>
    <w:rsid w:val="00500F4B"/>
    <w:rsid w:val="00501353"/>
    <w:rsid w:val="0050186B"/>
    <w:rsid w:val="00501C3D"/>
    <w:rsid w:val="00502163"/>
    <w:rsid w:val="005045B4"/>
    <w:rsid w:val="005045B8"/>
    <w:rsid w:val="005045F1"/>
    <w:rsid w:val="005047DD"/>
    <w:rsid w:val="00504891"/>
    <w:rsid w:val="00504FBA"/>
    <w:rsid w:val="00505685"/>
    <w:rsid w:val="005057FD"/>
    <w:rsid w:val="00506300"/>
    <w:rsid w:val="0050797E"/>
    <w:rsid w:val="00510C33"/>
    <w:rsid w:val="00510D49"/>
    <w:rsid w:val="00510E94"/>
    <w:rsid w:val="00510F44"/>
    <w:rsid w:val="0051233C"/>
    <w:rsid w:val="005137D6"/>
    <w:rsid w:val="00515B63"/>
    <w:rsid w:val="0051629E"/>
    <w:rsid w:val="005162CC"/>
    <w:rsid w:val="0051649E"/>
    <w:rsid w:val="00516510"/>
    <w:rsid w:val="00517F83"/>
    <w:rsid w:val="00520526"/>
    <w:rsid w:val="00521794"/>
    <w:rsid w:val="00521D2D"/>
    <w:rsid w:val="00522288"/>
    <w:rsid w:val="005223DB"/>
    <w:rsid w:val="0052424F"/>
    <w:rsid w:val="00525C2F"/>
    <w:rsid w:val="00525D23"/>
    <w:rsid w:val="0053196E"/>
    <w:rsid w:val="00532398"/>
    <w:rsid w:val="0053291D"/>
    <w:rsid w:val="00533377"/>
    <w:rsid w:val="005335DD"/>
    <w:rsid w:val="00535BF0"/>
    <w:rsid w:val="0053714C"/>
    <w:rsid w:val="00537A02"/>
    <w:rsid w:val="00537B63"/>
    <w:rsid w:val="00540B98"/>
    <w:rsid w:val="00540BA7"/>
    <w:rsid w:val="005424F2"/>
    <w:rsid w:val="00542EEE"/>
    <w:rsid w:val="00542F31"/>
    <w:rsid w:val="00543CF8"/>
    <w:rsid w:val="005444E8"/>
    <w:rsid w:val="0054479F"/>
    <w:rsid w:val="00545004"/>
    <w:rsid w:val="00545043"/>
    <w:rsid w:val="00545CB8"/>
    <w:rsid w:val="00545E75"/>
    <w:rsid w:val="00546166"/>
    <w:rsid w:val="00546338"/>
    <w:rsid w:val="00546694"/>
    <w:rsid w:val="00546D2C"/>
    <w:rsid w:val="0054726E"/>
    <w:rsid w:val="0054783E"/>
    <w:rsid w:val="00556271"/>
    <w:rsid w:val="00556716"/>
    <w:rsid w:val="00557084"/>
    <w:rsid w:val="0055728D"/>
    <w:rsid w:val="00557294"/>
    <w:rsid w:val="00557CEF"/>
    <w:rsid w:val="005600DB"/>
    <w:rsid w:val="0056101E"/>
    <w:rsid w:val="00561258"/>
    <w:rsid w:val="005619CE"/>
    <w:rsid w:val="005624C6"/>
    <w:rsid w:val="00562FD0"/>
    <w:rsid w:val="0056317F"/>
    <w:rsid w:val="00563234"/>
    <w:rsid w:val="00564CDB"/>
    <w:rsid w:val="005655B6"/>
    <w:rsid w:val="00566030"/>
    <w:rsid w:val="00566481"/>
    <w:rsid w:val="00566501"/>
    <w:rsid w:val="005675C3"/>
    <w:rsid w:val="00572665"/>
    <w:rsid w:val="00573E6B"/>
    <w:rsid w:val="0057465C"/>
    <w:rsid w:val="00575547"/>
    <w:rsid w:val="0057574C"/>
    <w:rsid w:val="00576C93"/>
    <w:rsid w:val="00576D69"/>
    <w:rsid w:val="00577C37"/>
    <w:rsid w:val="00577D7C"/>
    <w:rsid w:val="005800A3"/>
    <w:rsid w:val="00580745"/>
    <w:rsid w:val="00580A80"/>
    <w:rsid w:val="00580B8A"/>
    <w:rsid w:val="00581A68"/>
    <w:rsid w:val="00583099"/>
    <w:rsid w:val="0058422D"/>
    <w:rsid w:val="00584914"/>
    <w:rsid w:val="00584A1E"/>
    <w:rsid w:val="005859FA"/>
    <w:rsid w:val="00585C3E"/>
    <w:rsid w:val="0058711A"/>
    <w:rsid w:val="00587A33"/>
    <w:rsid w:val="00587DE3"/>
    <w:rsid w:val="005906E8"/>
    <w:rsid w:val="0059195E"/>
    <w:rsid w:val="00592601"/>
    <w:rsid w:val="0059462A"/>
    <w:rsid w:val="005948D5"/>
    <w:rsid w:val="005956B0"/>
    <w:rsid w:val="00595FBA"/>
    <w:rsid w:val="00596EE1"/>
    <w:rsid w:val="005A013C"/>
    <w:rsid w:val="005A0904"/>
    <w:rsid w:val="005A0D5C"/>
    <w:rsid w:val="005A11DA"/>
    <w:rsid w:val="005A12B8"/>
    <w:rsid w:val="005A1A2E"/>
    <w:rsid w:val="005A328F"/>
    <w:rsid w:val="005A39BB"/>
    <w:rsid w:val="005A3C1F"/>
    <w:rsid w:val="005A47D2"/>
    <w:rsid w:val="005A4A7C"/>
    <w:rsid w:val="005A52F5"/>
    <w:rsid w:val="005A5895"/>
    <w:rsid w:val="005A6200"/>
    <w:rsid w:val="005A6B84"/>
    <w:rsid w:val="005A75D4"/>
    <w:rsid w:val="005A7FF4"/>
    <w:rsid w:val="005B0282"/>
    <w:rsid w:val="005B075C"/>
    <w:rsid w:val="005B1DEC"/>
    <w:rsid w:val="005B2369"/>
    <w:rsid w:val="005B28BC"/>
    <w:rsid w:val="005B2E4F"/>
    <w:rsid w:val="005B40EE"/>
    <w:rsid w:val="005B65D7"/>
    <w:rsid w:val="005B69B0"/>
    <w:rsid w:val="005C05A3"/>
    <w:rsid w:val="005C10A0"/>
    <w:rsid w:val="005C140E"/>
    <w:rsid w:val="005C25CD"/>
    <w:rsid w:val="005C2659"/>
    <w:rsid w:val="005C3B0E"/>
    <w:rsid w:val="005C3BBA"/>
    <w:rsid w:val="005C4AF6"/>
    <w:rsid w:val="005C54EE"/>
    <w:rsid w:val="005C5694"/>
    <w:rsid w:val="005C6574"/>
    <w:rsid w:val="005C705B"/>
    <w:rsid w:val="005C72C3"/>
    <w:rsid w:val="005D0A49"/>
    <w:rsid w:val="005D1B33"/>
    <w:rsid w:val="005D26A6"/>
    <w:rsid w:val="005D26E3"/>
    <w:rsid w:val="005D2D3F"/>
    <w:rsid w:val="005D2E88"/>
    <w:rsid w:val="005D3173"/>
    <w:rsid w:val="005D4F80"/>
    <w:rsid w:val="005D58A6"/>
    <w:rsid w:val="005D5B86"/>
    <w:rsid w:val="005D6B5C"/>
    <w:rsid w:val="005D7F2D"/>
    <w:rsid w:val="005E0026"/>
    <w:rsid w:val="005E0B65"/>
    <w:rsid w:val="005E0EB6"/>
    <w:rsid w:val="005E0FBF"/>
    <w:rsid w:val="005E1A3A"/>
    <w:rsid w:val="005E1CEC"/>
    <w:rsid w:val="005E2188"/>
    <w:rsid w:val="005E33B6"/>
    <w:rsid w:val="005E33B7"/>
    <w:rsid w:val="005E39EF"/>
    <w:rsid w:val="005E453C"/>
    <w:rsid w:val="005E515F"/>
    <w:rsid w:val="005E55ED"/>
    <w:rsid w:val="005E583C"/>
    <w:rsid w:val="005E75E4"/>
    <w:rsid w:val="005E7AF0"/>
    <w:rsid w:val="005F2974"/>
    <w:rsid w:val="005F2E3D"/>
    <w:rsid w:val="005F3565"/>
    <w:rsid w:val="005F3E00"/>
    <w:rsid w:val="005F57EB"/>
    <w:rsid w:val="005F62D4"/>
    <w:rsid w:val="005F659A"/>
    <w:rsid w:val="005F75B5"/>
    <w:rsid w:val="005F78E1"/>
    <w:rsid w:val="006005BB"/>
    <w:rsid w:val="006009C0"/>
    <w:rsid w:val="00600DC0"/>
    <w:rsid w:val="0060126A"/>
    <w:rsid w:val="006012D0"/>
    <w:rsid w:val="006025E5"/>
    <w:rsid w:val="00605085"/>
    <w:rsid w:val="00606677"/>
    <w:rsid w:val="0060696A"/>
    <w:rsid w:val="006078BA"/>
    <w:rsid w:val="0061020B"/>
    <w:rsid w:val="0061022C"/>
    <w:rsid w:val="00610E14"/>
    <w:rsid w:val="00611614"/>
    <w:rsid w:val="0061310D"/>
    <w:rsid w:val="0061357E"/>
    <w:rsid w:val="0061539F"/>
    <w:rsid w:val="00617876"/>
    <w:rsid w:val="00617E6F"/>
    <w:rsid w:val="00621837"/>
    <w:rsid w:val="00621C01"/>
    <w:rsid w:val="00622435"/>
    <w:rsid w:val="00622932"/>
    <w:rsid w:val="00622F98"/>
    <w:rsid w:val="0062323D"/>
    <w:rsid w:val="0062434C"/>
    <w:rsid w:val="00624DBD"/>
    <w:rsid w:val="00624E9D"/>
    <w:rsid w:val="00625E35"/>
    <w:rsid w:val="00626D3F"/>
    <w:rsid w:val="0063016D"/>
    <w:rsid w:val="00630709"/>
    <w:rsid w:val="006310CB"/>
    <w:rsid w:val="006312E3"/>
    <w:rsid w:val="00631B2D"/>
    <w:rsid w:val="006324AD"/>
    <w:rsid w:val="00632EE6"/>
    <w:rsid w:val="006337B0"/>
    <w:rsid w:val="00633896"/>
    <w:rsid w:val="00633AB1"/>
    <w:rsid w:val="00633AEB"/>
    <w:rsid w:val="006340EF"/>
    <w:rsid w:val="00634706"/>
    <w:rsid w:val="00634E12"/>
    <w:rsid w:val="00635272"/>
    <w:rsid w:val="00636552"/>
    <w:rsid w:val="0063672E"/>
    <w:rsid w:val="00636B74"/>
    <w:rsid w:val="00637271"/>
    <w:rsid w:val="00640A15"/>
    <w:rsid w:val="00640EB2"/>
    <w:rsid w:val="00643247"/>
    <w:rsid w:val="0064358C"/>
    <w:rsid w:val="006451D2"/>
    <w:rsid w:val="00645B89"/>
    <w:rsid w:val="00646106"/>
    <w:rsid w:val="00646274"/>
    <w:rsid w:val="00646278"/>
    <w:rsid w:val="0064686A"/>
    <w:rsid w:val="006469AD"/>
    <w:rsid w:val="006469E0"/>
    <w:rsid w:val="00647A46"/>
    <w:rsid w:val="006501A4"/>
    <w:rsid w:val="006534CD"/>
    <w:rsid w:val="00653D07"/>
    <w:rsid w:val="00653E38"/>
    <w:rsid w:val="006542C7"/>
    <w:rsid w:val="006546C8"/>
    <w:rsid w:val="00654AF0"/>
    <w:rsid w:val="00654C0B"/>
    <w:rsid w:val="00655436"/>
    <w:rsid w:val="00655709"/>
    <w:rsid w:val="00656558"/>
    <w:rsid w:val="006601D5"/>
    <w:rsid w:val="00660B59"/>
    <w:rsid w:val="00660C8D"/>
    <w:rsid w:val="00660E69"/>
    <w:rsid w:val="0066102A"/>
    <w:rsid w:val="00661693"/>
    <w:rsid w:val="00662521"/>
    <w:rsid w:val="006625A4"/>
    <w:rsid w:val="006625AB"/>
    <w:rsid w:val="00662A6A"/>
    <w:rsid w:val="0066375C"/>
    <w:rsid w:val="006644F3"/>
    <w:rsid w:val="006658F7"/>
    <w:rsid w:val="006665B6"/>
    <w:rsid w:val="00666E96"/>
    <w:rsid w:val="006671A1"/>
    <w:rsid w:val="0066746E"/>
    <w:rsid w:val="00667CF9"/>
    <w:rsid w:val="0067194B"/>
    <w:rsid w:val="00671EC7"/>
    <w:rsid w:val="00672643"/>
    <w:rsid w:val="00672B51"/>
    <w:rsid w:val="00674081"/>
    <w:rsid w:val="006743BA"/>
    <w:rsid w:val="00674B31"/>
    <w:rsid w:val="00675729"/>
    <w:rsid w:val="0067612B"/>
    <w:rsid w:val="006779C0"/>
    <w:rsid w:val="00682685"/>
    <w:rsid w:val="006826F9"/>
    <w:rsid w:val="00682913"/>
    <w:rsid w:val="00683353"/>
    <w:rsid w:val="00683612"/>
    <w:rsid w:val="006838D3"/>
    <w:rsid w:val="00684186"/>
    <w:rsid w:val="00684DF6"/>
    <w:rsid w:val="00685A35"/>
    <w:rsid w:val="00686072"/>
    <w:rsid w:val="006860BF"/>
    <w:rsid w:val="00686F67"/>
    <w:rsid w:val="0069264D"/>
    <w:rsid w:val="006928C5"/>
    <w:rsid w:val="0069305E"/>
    <w:rsid w:val="00693107"/>
    <w:rsid w:val="006932A0"/>
    <w:rsid w:val="00693EF7"/>
    <w:rsid w:val="00694927"/>
    <w:rsid w:val="00694DEF"/>
    <w:rsid w:val="00695540"/>
    <w:rsid w:val="00695626"/>
    <w:rsid w:val="006A02C7"/>
    <w:rsid w:val="006A0807"/>
    <w:rsid w:val="006A08A1"/>
    <w:rsid w:val="006A0AB2"/>
    <w:rsid w:val="006A2297"/>
    <w:rsid w:val="006A3381"/>
    <w:rsid w:val="006A5027"/>
    <w:rsid w:val="006A6F4C"/>
    <w:rsid w:val="006A7D95"/>
    <w:rsid w:val="006B0C82"/>
    <w:rsid w:val="006B2064"/>
    <w:rsid w:val="006B24AB"/>
    <w:rsid w:val="006B4807"/>
    <w:rsid w:val="006B4A91"/>
    <w:rsid w:val="006B508F"/>
    <w:rsid w:val="006B5F4D"/>
    <w:rsid w:val="006B644D"/>
    <w:rsid w:val="006B671A"/>
    <w:rsid w:val="006B6B1D"/>
    <w:rsid w:val="006C1363"/>
    <w:rsid w:val="006C2BED"/>
    <w:rsid w:val="006C3F23"/>
    <w:rsid w:val="006C4D45"/>
    <w:rsid w:val="006C58CD"/>
    <w:rsid w:val="006C5B7D"/>
    <w:rsid w:val="006C65F4"/>
    <w:rsid w:val="006C6723"/>
    <w:rsid w:val="006C7D16"/>
    <w:rsid w:val="006D01EE"/>
    <w:rsid w:val="006D19E9"/>
    <w:rsid w:val="006D279E"/>
    <w:rsid w:val="006D4168"/>
    <w:rsid w:val="006D41A1"/>
    <w:rsid w:val="006D4E21"/>
    <w:rsid w:val="006D5374"/>
    <w:rsid w:val="006D591A"/>
    <w:rsid w:val="006D6368"/>
    <w:rsid w:val="006D7043"/>
    <w:rsid w:val="006D75D5"/>
    <w:rsid w:val="006D76C6"/>
    <w:rsid w:val="006E13EB"/>
    <w:rsid w:val="006E21EC"/>
    <w:rsid w:val="006E32A0"/>
    <w:rsid w:val="006E3488"/>
    <w:rsid w:val="006E5395"/>
    <w:rsid w:val="006E54A5"/>
    <w:rsid w:val="006E56B5"/>
    <w:rsid w:val="006E63A1"/>
    <w:rsid w:val="006E6A2E"/>
    <w:rsid w:val="006E6B99"/>
    <w:rsid w:val="006E7580"/>
    <w:rsid w:val="006F2675"/>
    <w:rsid w:val="006F3283"/>
    <w:rsid w:val="006F3A3F"/>
    <w:rsid w:val="006F3F7E"/>
    <w:rsid w:val="006F56A4"/>
    <w:rsid w:val="006F5C2B"/>
    <w:rsid w:val="006F5C7E"/>
    <w:rsid w:val="006F60C5"/>
    <w:rsid w:val="006F6630"/>
    <w:rsid w:val="006F6681"/>
    <w:rsid w:val="006F6872"/>
    <w:rsid w:val="006F6A18"/>
    <w:rsid w:val="006F7783"/>
    <w:rsid w:val="006F7F0B"/>
    <w:rsid w:val="007001CE"/>
    <w:rsid w:val="00700F9F"/>
    <w:rsid w:val="0070160C"/>
    <w:rsid w:val="00701A5E"/>
    <w:rsid w:val="00702988"/>
    <w:rsid w:val="00704857"/>
    <w:rsid w:val="00705B5C"/>
    <w:rsid w:val="00707AEA"/>
    <w:rsid w:val="00710809"/>
    <w:rsid w:val="00711009"/>
    <w:rsid w:val="00711DF5"/>
    <w:rsid w:val="00712048"/>
    <w:rsid w:val="00712B88"/>
    <w:rsid w:val="0071368A"/>
    <w:rsid w:val="00713894"/>
    <w:rsid w:val="007154B1"/>
    <w:rsid w:val="007158DF"/>
    <w:rsid w:val="007161B1"/>
    <w:rsid w:val="007172E0"/>
    <w:rsid w:val="0071743A"/>
    <w:rsid w:val="00720B0C"/>
    <w:rsid w:val="00720DB6"/>
    <w:rsid w:val="00721830"/>
    <w:rsid w:val="00721A8C"/>
    <w:rsid w:val="00721EB1"/>
    <w:rsid w:val="00722442"/>
    <w:rsid w:val="00724953"/>
    <w:rsid w:val="00724B66"/>
    <w:rsid w:val="00725F11"/>
    <w:rsid w:val="0072646F"/>
    <w:rsid w:val="00726FBF"/>
    <w:rsid w:val="00727167"/>
    <w:rsid w:val="00727D43"/>
    <w:rsid w:val="00727EB1"/>
    <w:rsid w:val="00727ED5"/>
    <w:rsid w:val="0073140B"/>
    <w:rsid w:val="00732065"/>
    <w:rsid w:val="00733619"/>
    <w:rsid w:val="00734466"/>
    <w:rsid w:val="00735792"/>
    <w:rsid w:val="0073599C"/>
    <w:rsid w:val="007364E2"/>
    <w:rsid w:val="00736717"/>
    <w:rsid w:val="00736EB2"/>
    <w:rsid w:val="00737101"/>
    <w:rsid w:val="0074010D"/>
    <w:rsid w:val="00740CA4"/>
    <w:rsid w:val="00743FE7"/>
    <w:rsid w:val="00744106"/>
    <w:rsid w:val="007455B1"/>
    <w:rsid w:val="00745D1A"/>
    <w:rsid w:val="00746118"/>
    <w:rsid w:val="00746AC5"/>
    <w:rsid w:val="00747AF2"/>
    <w:rsid w:val="00750454"/>
    <w:rsid w:val="007504FA"/>
    <w:rsid w:val="00750C9E"/>
    <w:rsid w:val="00751AC2"/>
    <w:rsid w:val="00753174"/>
    <w:rsid w:val="007539FC"/>
    <w:rsid w:val="00754044"/>
    <w:rsid w:val="00754914"/>
    <w:rsid w:val="00754B36"/>
    <w:rsid w:val="00754C9C"/>
    <w:rsid w:val="007555EB"/>
    <w:rsid w:val="00756BAB"/>
    <w:rsid w:val="00756C22"/>
    <w:rsid w:val="00756ED6"/>
    <w:rsid w:val="007573A5"/>
    <w:rsid w:val="00760876"/>
    <w:rsid w:val="0076231E"/>
    <w:rsid w:val="00762458"/>
    <w:rsid w:val="00764C85"/>
    <w:rsid w:val="00766036"/>
    <w:rsid w:val="00766732"/>
    <w:rsid w:val="00770A6E"/>
    <w:rsid w:val="00772110"/>
    <w:rsid w:val="00774046"/>
    <w:rsid w:val="0077592A"/>
    <w:rsid w:val="00775A6B"/>
    <w:rsid w:val="0077651C"/>
    <w:rsid w:val="00776822"/>
    <w:rsid w:val="00776F28"/>
    <w:rsid w:val="00777148"/>
    <w:rsid w:val="0077759E"/>
    <w:rsid w:val="0078089D"/>
    <w:rsid w:val="007819B0"/>
    <w:rsid w:val="00781E38"/>
    <w:rsid w:val="00782364"/>
    <w:rsid w:val="00782BE8"/>
    <w:rsid w:val="00783865"/>
    <w:rsid w:val="007874C7"/>
    <w:rsid w:val="00790F4C"/>
    <w:rsid w:val="00791322"/>
    <w:rsid w:val="007914CB"/>
    <w:rsid w:val="0079269C"/>
    <w:rsid w:val="00792877"/>
    <w:rsid w:val="00793032"/>
    <w:rsid w:val="00793415"/>
    <w:rsid w:val="0079468E"/>
    <w:rsid w:val="00795DF2"/>
    <w:rsid w:val="00796D15"/>
    <w:rsid w:val="00796EEF"/>
    <w:rsid w:val="007972C6"/>
    <w:rsid w:val="007977EA"/>
    <w:rsid w:val="0079788E"/>
    <w:rsid w:val="007A060B"/>
    <w:rsid w:val="007A102C"/>
    <w:rsid w:val="007A1513"/>
    <w:rsid w:val="007A3475"/>
    <w:rsid w:val="007A4E0E"/>
    <w:rsid w:val="007A50DF"/>
    <w:rsid w:val="007A51CE"/>
    <w:rsid w:val="007A565A"/>
    <w:rsid w:val="007A57DC"/>
    <w:rsid w:val="007A7A0F"/>
    <w:rsid w:val="007B0559"/>
    <w:rsid w:val="007B132A"/>
    <w:rsid w:val="007B182A"/>
    <w:rsid w:val="007B283A"/>
    <w:rsid w:val="007B384D"/>
    <w:rsid w:val="007B3FD3"/>
    <w:rsid w:val="007B44FB"/>
    <w:rsid w:val="007B4983"/>
    <w:rsid w:val="007B55DD"/>
    <w:rsid w:val="007B64DD"/>
    <w:rsid w:val="007B6502"/>
    <w:rsid w:val="007B7B00"/>
    <w:rsid w:val="007C094A"/>
    <w:rsid w:val="007C0AC3"/>
    <w:rsid w:val="007C0F42"/>
    <w:rsid w:val="007C10DA"/>
    <w:rsid w:val="007C1CAF"/>
    <w:rsid w:val="007C1E37"/>
    <w:rsid w:val="007C209A"/>
    <w:rsid w:val="007C2FDF"/>
    <w:rsid w:val="007C35FF"/>
    <w:rsid w:val="007C370D"/>
    <w:rsid w:val="007C3A8A"/>
    <w:rsid w:val="007C44A0"/>
    <w:rsid w:val="007C5552"/>
    <w:rsid w:val="007C636C"/>
    <w:rsid w:val="007C640C"/>
    <w:rsid w:val="007D003E"/>
    <w:rsid w:val="007D0C8A"/>
    <w:rsid w:val="007D1440"/>
    <w:rsid w:val="007D1A80"/>
    <w:rsid w:val="007D2BE0"/>
    <w:rsid w:val="007D3852"/>
    <w:rsid w:val="007D49C9"/>
    <w:rsid w:val="007D5704"/>
    <w:rsid w:val="007D5868"/>
    <w:rsid w:val="007D5BE5"/>
    <w:rsid w:val="007D641E"/>
    <w:rsid w:val="007D6CBF"/>
    <w:rsid w:val="007D712A"/>
    <w:rsid w:val="007D773D"/>
    <w:rsid w:val="007D797B"/>
    <w:rsid w:val="007E08CD"/>
    <w:rsid w:val="007E0B4D"/>
    <w:rsid w:val="007E2B54"/>
    <w:rsid w:val="007E4E07"/>
    <w:rsid w:val="007E5A30"/>
    <w:rsid w:val="007E6C1E"/>
    <w:rsid w:val="007E7B66"/>
    <w:rsid w:val="007F0CD8"/>
    <w:rsid w:val="007F0FE7"/>
    <w:rsid w:val="007F19DA"/>
    <w:rsid w:val="007F1C2A"/>
    <w:rsid w:val="007F2351"/>
    <w:rsid w:val="007F2DA6"/>
    <w:rsid w:val="007F3DFF"/>
    <w:rsid w:val="007F40D3"/>
    <w:rsid w:val="007F5D0F"/>
    <w:rsid w:val="007F5E15"/>
    <w:rsid w:val="007F5EDB"/>
    <w:rsid w:val="007F7D40"/>
    <w:rsid w:val="007F7DDA"/>
    <w:rsid w:val="008009A3"/>
    <w:rsid w:val="0080135F"/>
    <w:rsid w:val="008019F4"/>
    <w:rsid w:val="00804131"/>
    <w:rsid w:val="0080418E"/>
    <w:rsid w:val="0080478A"/>
    <w:rsid w:val="00804C6B"/>
    <w:rsid w:val="00804D02"/>
    <w:rsid w:val="0080517A"/>
    <w:rsid w:val="00805482"/>
    <w:rsid w:val="00805659"/>
    <w:rsid w:val="00805BA7"/>
    <w:rsid w:val="00805C0A"/>
    <w:rsid w:val="00806DD2"/>
    <w:rsid w:val="0080726E"/>
    <w:rsid w:val="00807CC3"/>
    <w:rsid w:val="008102D8"/>
    <w:rsid w:val="00810862"/>
    <w:rsid w:val="00811BAB"/>
    <w:rsid w:val="00812359"/>
    <w:rsid w:val="00812777"/>
    <w:rsid w:val="00813651"/>
    <w:rsid w:val="00814646"/>
    <w:rsid w:val="00816067"/>
    <w:rsid w:val="00816177"/>
    <w:rsid w:val="00820C9D"/>
    <w:rsid w:val="00822464"/>
    <w:rsid w:val="00823651"/>
    <w:rsid w:val="00825118"/>
    <w:rsid w:val="0082599A"/>
    <w:rsid w:val="00825ADE"/>
    <w:rsid w:val="00825C32"/>
    <w:rsid w:val="00826186"/>
    <w:rsid w:val="00827168"/>
    <w:rsid w:val="00827B76"/>
    <w:rsid w:val="0083085C"/>
    <w:rsid w:val="00830D42"/>
    <w:rsid w:val="0083157B"/>
    <w:rsid w:val="008318AA"/>
    <w:rsid w:val="0083246D"/>
    <w:rsid w:val="00833875"/>
    <w:rsid w:val="00833950"/>
    <w:rsid w:val="00833D43"/>
    <w:rsid w:val="00834207"/>
    <w:rsid w:val="0083513A"/>
    <w:rsid w:val="00835F22"/>
    <w:rsid w:val="008402B4"/>
    <w:rsid w:val="0084045C"/>
    <w:rsid w:val="00840478"/>
    <w:rsid w:val="00840C7A"/>
    <w:rsid w:val="0084209D"/>
    <w:rsid w:val="008420DA"/>
    <w:rsid w:val="00842DC9"/>
    <w:rsid w:val="008435DF"/>
    <w:rsid w:val="00843941"/>
    <w:rsid w:val="00843B2C"/>
    <w:rsid w:val="00843D52"/>
    <w:rsid w:val="00844F5A"/>
    <w:rsid w:val="00846393"/>
    <w:rsid w:val="00846AAC"/>
    <w:rsid w:val="00846DEA"/>
    <w:rsid w:val="00846E10"/>
    <w:rsid w:val="00847241"/>
    <w:rsid w:val="00847493"/>
    <w:rsid w:val="008501A8"/>
    <w:rsid w:val="00850A67"/>
    <w:rsid w:val="0085228C"/>
    <w:rsid w:val="008526AC"/>
    <w:rsid w:val="00852890"/>
    <w:rsid w:val="00853CDD"/>
    <w:rsid w:val="00854267"/>
    <w:rsid w:val="008553E1"/>
    <w:rsid w:val="00856BAC"/>
    <w:rsid w:val="00860887"/>
    <w:rsid w:val="00860E14"/>
    <w:rsid w:val="008630FD"/>
    <w:rsid w:val="00865439"/>
    <w:rsid w:val="008655B9"/>
    <w:rsid w:val="00865736"/>
    <w:rsid w:val="008658D8"/>
    <w:rsid w:val="00865972"/>
    <w:rsid w:val="00866EA9"/>
    <w:rsid w:val="00867B26"/>
    <w:rsid w:val="008710BB"/>
    <w:rsid w:val="00871BE5"/>
    <w:rsid w:val="008752D2"/>
    <w:rsid w:val="00875698"/>
    <w:rsid w:val="00877BE6"/>
    <w:rsid w:val="00877FCF"/>
    <w:rsid w:val="00881C47"/>
    <w:rsid w:val="00882107"/>
    <w:rsid w:val="00884082"/>
    <w:rsid w:val="00884E07"/>
    <w:rsid w:val="00885375"/>
    <w:rsid w:val="00885837"/>
    <w:rsid w:val="00886C86"/>
    <w:rsid w:val="00891C8A"/>
    <w:rsid w:val="0089320A"/>
    <w:rsid w:val="0089432B"/>
    <w:rsid w:val="008947ED"/>
    <w:rsid w:val="00896096"/>
    <w:rsid w:val="00897310"/>
    <w:rsid w:val="00897348"/>
    <w:rsid w:val="008A0191"/>
    <w:rsid w:val="008A05AD"/>
    <w:rsid w:val="008A164D"/>
    <w:rsid w:val="008A1928"/>
    <w:rsid w:val="008A2F4E"/>
    <w:rsid w:val="008A3B80"/>
    <w:rsid w:val="008A3FD1"/>
    <w:rsid w:val="008A484C"/>
    <w:rsid w:val="008A5D1F"/>
    <w:rsid w:val="008A5DF8"/>
    <w:rsid w:val="008B0773"/>
    <w:rsid w:val="008B0E82"/>
    <w:rsid w:val="008B1E7B"/>
    <w:rsid w:val="008B2160"/>
    <w:rsid w:val="008B21BC"/>
    <w:rsid w:val="008B2305"/>
    <w:rsid w:val="008B2BC3"/>
    <w:rsid w:val="008B33C9"/>
    <w:rsid w:val="008B3A8C"/>
    <w:rsid w:val="008B3D85"/>
    <w:rsid w:val="008B41EE"/>
    <w:rsid w:val="008B4DC7"/>
    <w:rsid w:val="008B4E58"/>
    <w:rsid w:val="008B6551"/>
    <w:rsid w:val="008B6669"/>
    <w:rsid w:val="008B714A"/>
    <w:rsid w:val="008B7C58"/>
    <w:rsid w:val="008B7F19"/>
    <w:rsid w:val="008C1E04"/>
    <w:rsid w:val="008C2855"/>
    <w:rsid w:val="008C4559"/>
    <w:rsid w:val="008C48E4"/>
    <w:rsid w:val="008C760D"/>
    <w:rsid w:val="008D0EC8"/>
    <w:rsid w:val="008D11A4"/>
    <w:rsid w:val="008D2276"/>
    <w:rsid w:val="008D3BD1"/>
    <w:rsid w:val="008D410D"/>
    <w:rsid w:val="008D4497"/>
    <w:rsid w:val="008D4B2E"/>
    <w:rsid w:val="008D54A7"/>
    <w:rsid w:val="008D6641"/>
    <w:rsid w:val="008D7474"/>
    <w:rsid w:val="008D7B4F"/>
    <w:rsid w:val="008E0915"/>
    <w:rsid w:val="008E0A3C"/>
    <w:rsid w:val="008E14EC"/>
    <w:rsid w:val="008E2462"/>
    <w:rsid w:val="008E37C5"/>
    <w:rsid w:val="008E3CCA"/>
    <w:rsid w:val="008E3E4C"/>
    <w:rsid w:val="008E44BE"/>
    <w:rsid w:val="008E49E9"/>
    <w:rsid w:val="008E6ADA"/>
    <w:rsid w:val="008E74B8"/>
    <w:rsid w:val="008F05C4"/>
    <w:rsid w:val="008F07B9"/>
    <w:rsid w:val="008F07F5"/>
    <w:rsid w:val="008F0889"/>
    <w:rsid w:val="008F182F"/>
    <w:rsid w:val="008F1A92"/>
    <w:rsid w:val="008F1D8F"/>
    <w:rsid w:val="008F2894"/>
    <w:rsid w:val="008F3C9E"/>
    <w:rsid w:val="008F4A7B"/>
    <w:rsid w:val="008F5EE4"/>
    <w:rsid w:val="008F6C4C"/>
    <w:rsid w:val="008F6F0D"/>
    <w:rsid w:val="0090040C"/>
    <w:rsid w:val="00901019"/>
    <w:rsid w:val="00903381"/>
    <w:rsid w:val="009033F7"/>
    <w:rsid w:val="00903A66"/>
    <w:rsid w:val="00903F02"/>
    <w:rsid w:val="00904EC6"/>
    <w:rsid w:val="00905438"/>
    <w:rsid w:val="0090620A"/>
    <w:rsid w:val="009064B7"/>
    <w:rsid w:val="00907193"/>
    <w:rsid w:val="009077A1"/>
    <w:rsid w:val="00910C4F"/>
    <w:rsid w:val="00911211"/>
    <w:rsid w:val="00911338"/>
    <w:rsid w:val="0091151F"/>
    <w:rsid w:val="00913448"/>
    <w:rsid w:val="0091427D"/>
    <w:rsid w:val="0091481C"/>
    <w:rsid w:val="009148B0"/>
    <w:rsid w:val="00914C1E"/>
    <w:rsid w:val="009151D0"/>
    <w:rsid w:val="00915278"/>
    <w:rsid w:val="00915635"/>
    <w:rsid w:val="009201E9"/>
    <w:rsid w:val="009202E9"/>
    <w:rsid w:val="009209D2"/>
    <w:rsid w:val="00920BD1"/>
    <w:rsid w:val="009215CA"/>
    <w:rsid w:val="00922880"/>
    <w:rsid w:val="00922D98"/>
    <w:rsid w:val="00922F8F"/>
    <w:rsid w:val="009248FC"/>
    <w:rsid w:val="009251C1"/>
    <w:rsid w:val="009251DD"/>
    <w:rsid w:val="00925552"/>
    <w:rsid w:val="0093012A"/>
    <w:rsid w:val="0093091B"/>
    <w:rsid w:val="00930BE8"/>
    <w:rsid w:val="00931216"/>
    <w:rsid w:val="00931DA4"/>
    <w:rsid w:val="0093236B"/>
    <w:rsid w:val="0093375F"/>
    <w:rsid w:val="0093486E"/>
    <w:rsid w:val="00934886"/>
    <w:rsid w:val="00934A6E"/>
    <w:rsid w:val="009354BF"/>
    <w:rsid w:val="00936703"/>
    <w:rsid w:val="00937EEB"/>
    <w:rsid w:val="00940700"/>
    <w:rsid w:val="00941B00"/>
    <w:rsid w:val="00941DBA"/>
    <w:rsid w:val="00942292"/>
    <w:rsid w:val="0094535F"/>
    <w:rsid w:val="0094590F"/>
    <w:rsid w:val="00946130"/>
    <w:rsid w:val="00946236"/>
    <w:rsid w:val="00946E96"/>
    <w:rsid w:val="00946EFF"/>
    <w:rsid w:val="00947585"/>
    <w:rsid w:val="0094777D"/>
    <w:rsid w:val="009477BF"/>
    <w:rsid w:val="00950710"/>
    <w:rsid w:val="00950E1F"/>
    <w:rsid w:val="009516B3"/>
    <w:rsid w:val="00951A31"/>
    <w:rsid w:val="009523FF"/>
    <w:rsid w:val="0095270F"/>
    <w:rsid w:val="00952D88"/>
    <w:rsid w:val="00953906"/>
    <w:rsid w:val="00954B74"/>
    <w:rsid w:val="00954CED"/>
    <w:rsid w:val="009552FD"/>
    <w:rsid w:val="0095557E"/>
    <w:rsid w:val="00955D35"/>
    <w:rsid w:val="00955DFB"/>
    <w:rsid w:val="00955E99"/>
    <w:rsid w:val="00956963"/>
    <w:rsid w:val="009576B1"/>
    <w:rsid w:val="009607F4"/>
    <w:rsid w:val="00961121"/>
    <w:rsid w:val="0096118E"/>
    <w:rsid w:val="00961425"/>
    <w:rsid w:val="00961490"/>
    <w:rsid w:val="00961B9B"/>
    <w:rsid w:val="00961E41"/>
    <w:rsid w:val="0096249C"/>
    <w:rsid w:val="009624F3"/>
    <w:rsid w:val="00962CF1"/>
    <w:rsid w:val="00962F79"/>
    <w:rsid w:val="00963898"/>
    <w:rsid w:val="009671CC"/>
    <w:rsid w:val="00967682"/>
    <w:rsid w:val="009704FC"/>
    <w:rsid w:val="009710C4"/>
    <w:rsid w:val="0097123D"/>
    <w:rsid w:val="00971FE8"/>
    <w:rsid w:val="00972E98"/>
    <w:rsid w:val="00973175"/>
    <w:rsid w:val="0097347F"/>
    <w:rsid w:val="00973990"/>
    <w:rsid w:val="00974322"/>
    <w:rsid w:val="00974FA9"/>
    <w:rsid w:val="00974FE4"/>
    <w:rsid w:val="00975537"/>
    <w:rsid w:val="00975932"/>
    <w:rsid w:val="00976293"/>
    <w:rsid w:val="00976D6B"/>
    <w:rsid w:val="009776FE"/>
    <w:rsid w:val="00980126"/>
    <w:rsid w:val="009816F9"/>
    <w:rsid w:val="00983B2E"/>
    <w:rsid w:val="009851C4"/>
    <w:rsid w:val="009870DC"/>
    <w:rsid w:val="00987E85"/>
    <w:rsid w:val="00990180"/>
    <w:rsid w:val="009904B1"/>
    <w:rsid w:val="00990A3B"/>
    <w:rsid w:val="00992CDE"/>
    <w:rsid w:val="009933DD"/>
    <w:rsid w:val="009947BE"/>
    <w:rsid w:val="00994B2C"/>
    <w:rsid w:val="00995787"/>
    <w:rsid w:val="0099658C"/>
    <w:rsid w:val="00996788"/>
    <w:rsid w:val="00996823"/>
    <w:rsid w:val="0099695F"/>
    <w:rsid w:val="00996E8B"/>
    <w:rsid w:val="009970F5"/>
    <w:rsid w:val="0099747F"/>
    <w:rsid w:val="009A0746"/>
    <w:rsid w:val="009A140C"/>
    <w:rsid w:val="009A1D3F"/>
    <w:rsid w:val="009A39F7"/>
    <w:rsid w:val="009A4300"/>
    <w:rsid w:val="009A4A5F"/>
    <w:rsid w:val="009A6193"/>
    <w:rsid w:val="009B00F5"/>
    <w:rsid w:val="009B09E3"/>
    <w:rsid w:val="009B13E3"/>
    <w:rsid w:val="009B211E"/>
    <w:rsid w:val="009B2DB3"/>
    <w:rsid w:val="009B2F70"/>
    <w:rsid w:val="009B34BD"/>
    <w:rsid w:val="009B474E"/>
    <w:rsid w:val="009B4A79"/>
    <w:rsid w:val="009B4EC1"/>
    <w:rsid w:val="009B5300"/>
    <w:rsid w:val="009B6C92"/>
    <w:rsid w:val="009B6DF2"/>
    <w:rsid w:val="009B71CE"/>
    <w:rsid w:val="009B7A55"/>
    <w:rsid w:val="009C0905"/>
    <w:rsid w:val="009C156F"/>
    <w:rsid w:val="009C1A7F"/>
    <w:rsid w:val="009C2625"/>
    <w:rsid w:val="009C2E61"/>
    <w:rsid w:val="009C3BD9"/>
    <w:rsid w:val="009C47BA"/>
    <w:rsid w:val="009C5113"/>
    <w:rsid w:val="009C664C"/>
    <w:rsid w:val="009C6F4B"/>
    <w:rsid w:val="009D184D"/>
    <w:rsid w:val="009D2E11"/>
    <w:rsid w:val="009D4F23"/>
    <w:rsid w:val="009D6547"/>
    <w:rsid w:val="009D760A"/>
    <w:rsid w:val="009E0312"/>
    <w:rsid w:val="009E0AD6"/>
    <w:rsid w:val="009E1DC4"/>
    <w:rsid w:val="009E3DB0"/>
    <w:rsid w:val="009E4210"/>
    <w:rsid w:val="009E5E56"/>
    <w:rsid w:val="009E6088"/>
    <w:rsid w:val="009E6B42"/>
    <w:rsid w:val="009E72DF"/>
    <w:rsid w:val="009E7D88"/>
    <w:rsid w:val="009F19A8"/>
    <w:rsid w:val="009F2BE3"/>
    <w:rsid w:val="009F3578"/>
    <w:rsid w:val="009F3A88"/>
    <w:rsid w:val="009F47EB"/>
    <w:rsid w:val="009F4A75"/>
    <w:rsid w:val="009F584B"/>
    <w:rsid w:val="009F5913"/>
    <w:rsid w:val="009F5E38"/>
    <w:rsid w:val="009F7C06"/>
    <w:rsid w:val="00A003A7"/>
    <w:rsid w:val="00A00CD7"/>
    <w:rsid w:val="00A0163C"/>
    <w:rsid w:val="00A0182A"/>
    <w:rsid w:val="00A019A9"/>
    <w:rsid w:val="00A02763"/>
    <w:rsid w:val="00A02945"/>
    <w:rsid w:val="00A047A3"/>
    <w:rsid w:val="00A06F4F"/>
    <w:rsid w:val="00A07D16"/>
    <w:rsid w:val="00A10970"/>
    <w:rsid w:val="00A11276"/>
    <w:rsid w:val="00A13935"/>
    <w:rsid w:val="00A140A9"/>
    <w:rsid w:val="00A147B3"/>
    <w:rsid w:val="00A1568E"/>
    <w:rsid w:val="00A15AD2"/>
    <w:rsid w:val="00A15E5E"/>
    <w:rsid w:val="00A17921"/>
    <w:rsid w:val="00A17994"/>
    <w:rsid w:val="00A219B7"/>
    <w:rsid w:val="00A21C4F"/>
    <w:rsid w:val="00A221CD"/>
    <w:rsid w:val="00A226A6"/>
    <w:rsid w:val="00A22B25"/>
    <w:rsid w:val="00A23E64"/>
    <w:rsid w:val="00A25EFB"/>
    <w:rsid w:val="00A25FC9"/>
    <w:rsid w:val="00A26159"/>
    <w:rsid w:val="00A263BE"/>
    <w:rsid w:val="00A26941"/>
    <w:rsid w:val="00A26D8F"/>
    <w:rsid w:val="00A2705E"/>
    <w:rsid w:val="00A270FB"/>
    <w:rsid w:val="00A272D8"/>
    <w:rsid w:val="00A27B94"/>
    <w:rsid w:val="00A27C9D"/>
    <w:rsid w:val="00A27E03"/>
    <w:rsid w:val="00A305D9"/>
    <w:rsid w:val="00A30E95"/>
    <w:rsid w:val="00A325F0"/>
    <w:rsid w:val="00A32714"/>
    <w:rsid w:val="00A32DE2"/>
    <w:rsid w:val="00A33050"/>
    <w:rsid w:val="00A33076"/>
    <w:rsid w:val="00A33331"/>
    <w:rsid w:val="00A352C6"/>
    <w:rsid w:val="00A361A0"/>
    <w:rsid w:val="00A36D76"/>
    <w:rsid w:val="00A378F3"/>
    <w:rsid w:val="00A405C3"/>
    <w:rsid w:val="00A41D54"/>
    <w:rsid w:val="00A42026"/>
    <w:rsid w:val="00A420DB"/>
    <w:rsid w:val="00A43B68"/>
    <w:rsid w:val="00A443AB"/>
    <w:rsid w:val="00A4468D"/>
    <w:rsid w:val="00A44968"/>
    <w:rsid w:val="00A44B4B"/>
    <w:rsid w:val="00A45ADF"/>
    <w:rsid w:val="00A45DC6"/>
    <w:rsid w:val="00A46F13"/>
    <w:rsid w:val="00A51CD5"/>
    <w:rsid w:val="00A51F55"/>
    <w:rsid w:val="00A52795"/>
    <w:rsid w:val="00A52F0F"/>
    <w:rsid w:val="00A5370C"/>
    <w:rsid w:val="00A53D8E"/>
    <w:rsid w:val="00A54549"/>
    <w:rsid w:val="00A5527F"/>
    <w:rsid w:val="00A55719"/>
    <w:rsid w:val="00A557EB"/>
    <w:rsid w:val="00A564EF"/>
    <w:rsid w:val="00A56CE2"/>
    <w:rsid w:val="00A57546"/>
    <w:rsid w:val="00A57644"/>
    <w:rsid w:val="00A57C8E"/>
    <w:rsid w:val="00A60E62"/>
    <w:rsid w:val="00A60F3A"/>
    <w:rsid w:val="00A620D7"/>
    <w:rsid w:val="00A6232F"/>
    <w:rsid w:val="00A623F8"/>
    <w:rsid w:val="00A6248E"/>
    <w:rsid w:val="00A62CAB"/>
    <w:rsid w:val="00A64707"/>
    <w:rsid w:val="00A6650E"/>
    <w:rsid w:val="00A67854"/>
    <w:rsid w:val="00A7000C"/>
    <w:rsid w:val="00A70AA2"/>
    <w:rsid w:val="00A715BF"/>
    <w:rsid w:val="00A71971"/>
    <w:rsid w:val="00A73624"/>
    <w:rsid w:val="00A7455D"/>
    <w:rsid w:val="00A74E8D"/>
    <w:rsid w:val="00A75D6B"/>
    <w:rsid w:val="00A7762D"/>
    <w:rsid w:val="00A77695"/>
    <w:rsid w:val="00A82051"/>
    <w:rsid w:val="00A8286F"/>
    <w:rsid w:val="00A84267"/>
    <w:rsid w:val="00A84502"/>
    <w:rsid w:val="00A8475E"/>
    <w:rsid w:val="00A85734"/>
    <w:rsid w:val="00A85DA7"/>
    <w:rsid w:val="00A86893"/>
    <w:rsid w:val="00A86CD1"/>
    <w:rsid w:val="00A874CB"/>
    <w:rsid w:val="00A87B95"/>
    <w:rsid w:val="00A9128F"/>
    <w:rsid w:val="00A921D6"/>
    <w:rsid w:val="00A94D93"/>
    <w:rsid w:val="00A97532"/>
    <w:rsid w:val="00AA0DF9"/>
    <w:rsid w:val="00AA176F"/>
    <w:rsid w:val="00AA201F"/>
    <w:rsid w:val="00AA2507"/>
    <w:rsid w:val="00AA26F0"/>
    <w:rsid w:val="00AA3796"/>
    <w:rsid w:val="00AA593C"/>
    <w:rsid w:val="00AA5C21"/>
    <w:rsid w:val="00AA5D5D"/>
    <w:rsid w:val="00AA6466"/>
    <w:rsid w:val="00AA7AF7"/>
    <w:rsid w:val="00AA7C9D"/>
    <w:rsid w:val="00AB0664"/>
    <w:rsid w:val="00AB0EC5"/>
    <w:rsid w:val="00AB14E1"/>
    <w:rsid w:val="00AB5761"/>
    <w:rsid w:val="00AB5B73"/>
    <w:rsid w:val="00AB5E39"/>
    <w:rsid w:val="00AB6457"/>
    <w:rsid w:val="00AB6FA2"/>
    <w:rsid w:val="00AB7416"/>
    <w:rsid w:val="00AC07C3"/>
    <w:rsid w:val="00AC0888"/>
    <w:rsid w:val="00AC09BD"/>
    <w:rsid w:val="00AC18A3"/>
    <w:rsid w:val="00AC1BFD"/>
    <w:rsid w:val="00AC21B3"/>
    <w:rsid w:val="00AC3692"/>
    <w:rsid w:val="00AC3A08"/>
    <w:rsid w:val="00AC3F13"/>
    <w:rsid w:val="00AC61CA"/>
    <w:rsid w:val="00AC6E3C"/>
    <w:rsid w:val="00AC76D8"/>
    <w:rsid w:val="00AC7768"/>
    <w:rsid w:val="00AC7992"/>
    <w:rsid w:val="00AD0CB2"/>
    <w:rsid w:val="00AD27D4"/>
    <w:rsid w:val="00AD2F3B"/>
    <w:rsid w:val="00AD3388"/>
    <w:rsid w:val="00AD3641"/>
    <w:rsid w:val="00AD3B21"/>
    <w:rsid w:val="00AD3F3D"/>
    <w:rsid w:val="00AD5062"/>
    <w:rsid w:val="00AD5841"/>
    <w:rsid w:val="00AD6E32"/>
    <w:rsid w:val="00AD795C"/>
    <w:rsid w:val="00AD7A09"/>
    <w:rsid w:val="00AE0D8D"/>
    <w:rsid w:val="00AE16A4"/>
    <w:rsid w:val="00AE1B0C"/>
    <w:rsid w:val="00AE2288"/>
    <w:rsid w:val="00AE235A"/>
    <w:rsid w:val="00AE3248"/>
    <w:rsid w:val="00AE32A4"/>
    <w:rsid w:val="00AE3613"/>
    <w:rsid w:val="00AE397E"/>
    <w:rsid w:val="00AE43E9"/>
    <w:rsid w:val="00AE4848"/>
    <w:rsid w:val="00AE4FFC"/>
    <w:rsid w:val="00AE5E72"/>
    <w:rsid w:val="00AE6265"/>
    <w:rsid w:val="00AE66D4"/>
    <w:rsid w:val="00AE6B88"/>
    <w:rsid w:val="00AF1016"/>
    <w:rsid w:val="00AF1FB8"/>
    <w:rsid w:val="00AF1FF2"/>
    <w:rsid w:val="00AF23B5"/>
    <w:rsid w:val="00AF2DA9"/>
    <w:rsid w:val="00AF332E"/>
    <w:rsid w:val="00AF399F"/>
    <w:rsid w:val="00AF3B2E"/>
    <w:rsid w:val="00AF4BA7"/>
    <w:rsid w:val="00AF59AB"/>
    <w:rsid w:val="00AF636F"/>
    <w:rsid w:val="00B01A7A"/>
    <w:rsid w:val="00B01C39"/>
    <w:rsid w:val="00B02164"/>
    <w:rsid w:val="00B043F7"/>
    <w:rsid w:val="00B07D47"/>
    <w:rsid w:val="00B1042D"/>
    <w:rsid w:val="00B10C0D"/>
    <w:rsid w:val="00B1105F"/>
    <w:rsid w:val="00B117D8"/>
    <w:rsid w:val="00B12091"/>
    <w:rsid w:val="00B13E96"/>
    <w:rsid w:val="00B15662"/>
    <w:rsid w:val="00B16A1F"/>
    <w:rsid w:val="00B16C51"/>
    <w:rsid w:val="00B16D70"/>
    <w:rsid w:val="00B209D3"/>
    <w:rsid w:val="00B213F5"/>
    <w:rsid w:val="00B21DA2"/>
    <w:rsid w:val="00B24C42"/>
    <w:rsid w:val="00B24EB8"/>
    <w:rsid w:val="00B2578D"/>
    <w:rsid w:val="00B26625"/>
    <w:rsid w:val="00B27A29"/>
    <w:rsid w:val="00B302AF"/>
    <w:rsid w:val="00B305F7"/>
    <w:rsid w:val="00B314FB"/>
    <w:rsid w:val="00B3191E"/>
    <w:rsid w:val="00B319ED"/>
    <w:rsid w:val="00B31FFB"/>
    <w:rsid w:val="00B33559"/>
    <w:rsid w:val="00B34058"/>
    <w:rsid w:val="00B34386"/>
    <w:rsid w:val="00B3450F"/>
    <w:rsid w:val="00B34F47"/>
    <w:rsid w:val="00B3571E"/>
    <w:rsid w:val="00B35F66"/>
    <w:rsid w:val="00B37389"/>
    <w:rsid w:val="00B37A93"/>
    <w:rsid w:val="00B37CBA"/>
    <w:rsid w:val="00B37DF0"/>
    <w:rsid w:val="00B408A3"/>
    <w:rsid w:val="00B40A33"/>
    <w:rsid w:val="00B41748"/>
    <w:rsid w:val="00B44736"/>
    <w:rsid w:val="00B457BE"/>
    <w:rsid w:val="00B45AC9"/>
    <w:rsid w:val="00B463C7"/>
    <w:rsid w:val="00B463E9"/>
    <w:rsid w:val="00B467C3"/>
    <w:rsid w:val="00B46E95"/>
    <w:rsid w:val="00B5054C"/>
    <w:rsid w:val="00B50BAA"/>
    <w:rsid w:val="00B514E8"/>
    <w:rsid w:val="00B51CE3"/>
    <w:rsid w:val="00B51F68"/>
    <w:rsid w:val="00B53486"/>
    <w:rsid w:val="00B5378D"/>
    <w:rsid w:val="00B53DF1"/>
    <w:rsid w:val="00B54607"/>
    <w:rsid w:val="00B54973"/>
    <w:rsid w:val="00B54B01"/>
    <w:rsid w:val="00B552BC"/>
    <w:rsid w:val="00B55FF7"/>
    <w:rsid w:val="00B566CE"/>
    <w:rsid w:val="00B56E38"/>
    <w:rsid w:val="00B576B7"/>
    <w:rsid w:val="00B57875"/>
    <w:rsid w:val="00B60819"/>
    <w:rsid w:val="00B61115"/>
    <w:rsid w:val="00B611CC"/>
    <w:rsid w:val="00B61A45"/>
    <w:rsid w:val="00B61C7E"/>
    <w:rsid w:val="00B61C8A"/>
    <w:rsid w:val="00B621C6"/>
    <w:rsid w:val="00B62281"/>
    <w:rsid w:val="00B62B15"/>
    <w:rsid w:val="00B6317A"/>
    <w:rsid w:val="00B63872"/>
    <w:rsid w:val="00B63B9C"/>
    <w:rsid w:val="00B63D45"/>
    <w:rsid w:val="00B6467F"/>
    <w:rsid w:val="00B64FA3"/>
    <w:rsid w:val="00B652AF"/>
    <w:rsid w:val="00B656D9"/>
    <w:rsid w:val="00B6603D"/>
    <w:rsid w:val="00B67794"/>
    <w:rsid w:val="00B7029E"/>
    <w:rsid w:val="00B7130F"/>
    <w:rsid w:val="00B71367"/>
    <w:rsid w:val="00B7193E"/>
    <w:rsid w:val="00B71E36"/>
    <w:rsid w:val="00B732A1"/>
    <w:rsid w:val="00B733D7"/>
    <w:rsid w:val="00B73671"/>
    <w:rsid w:val="00B73927"/>
    <w:rsid w:val="00B73D16"/>
    <w:rsid w:val="00B740B3"/>
    <w:rsid w:val="00B740E6"/>
    <w:rsid w:val="00B75774"/>
    <w:rsid w:val="00B758D0"/>
    <w:rsid w:val="00B75DF1"/>
    <w:rsid w:val="00B761F4"/>
    <w:rsid w:val="00B76908"/>
    <w:rsid w:val="00B76DC4"/>
    <w:rsid w:val="00B8050B"/>
    <w:rsid w:val="00B80AD8"/>
    <w:rsid w:val="00B81757"/>
    <w:rsid w:val="00B82E3F"/>
    <w:rsid w:val="00B83402"/>
    <w:rsid w:val="00B839C3"/>
    <w:rsid w:val="00B83FDD"/>
    <w:rsid w:val="00B842C8"/>
    <w:rsid w:val="00B84976"/>
    <w:rsid w:val="00B85BF6"/>
    <w:rsid w:val="00B871EA"/>
    <w:rsid w:val="00B872D7"/>
    <w:rsid w:val="00B8793C"/>
    <w:rsid w:val="00B90721"/>
    <w:rsid w:val="00B91FB4"/>
    <w:rsid w:val="00B9251F"/>
    <w:rsid w:val="00B93D21"/>
    <w:rsid w:val="00B95450"/>
    <w:rsid w:val="00B95E79"/>
    <w:rsid w:val="00B962A5"/>
    <w:rsid w:val="00B96AAE"/>
    <w:rsid w:val="00BA02A5"/>
    <w:rsid w:val="00BA03BD"/>
    <w:rsid w:val="00BA08E5"/>
    <w:rsid w:val="00BA2A52"/>
    <w:rsid w:val="00BA2C97"/>
    <w:rsid w:val="00BA41E2"/>
    <w:rsid w:val="00BA4514"/>
    <w:rsid w:val="00BA4518"/>
    <w:rsid w:val="00BA4C6B"/>
    <w:rsid w:val="00BA5A93"/>
    <w:rsid w:val="00BA6778"/>
    <w:rsid w:val="00BA75E6"/>
    <w:rsid w:val="00BA7B68"/>
    <w:rsid w:val="00BA7E4B"/>
    <w:rsid w:val="00BB04D6"/>
    <w:rsid w:val="00BB0929"/>
    <w:rsid w:val="00BB3039"/>
    <w:rsid w:val="00BB3B84"/>
    <w:rsid w:val="00BB3C6D"/>
    <w:rsid w:val="00BB3F1D"/>
    <w:rsid w:val="00BB48D6"/>
    <w:rsid w:val="00BB5B26"/>
    <w:rsid w:val="00BB63AA"/>
    <w:rsid w:val="00BB7AA1"/>
    <w:rsid w:val="00BB7CA5"/>
    <w:rsid w:val="00BC13EF"/>
    <w:rsid w:val="00BC3F48"/>
    <w:rsid w:val="00BC4B6F"/>
    <w:rsid w:val="00BC5B74"/>
    <w:rsid w:val="00BC729A"/>
    <w:rsid w:val="00BC7C2D"/>
    <w:rsid w:val="00BD07AA"/>
    <w:rsid w:val="00BD0BDB"/>
    <w:rsid w:val="00BD0E4C"/>
    <w:rsid w:val="00BD1732"/>
    <w:rsid w:val="00BD4321"/>
    <w:rsid w:val="00BD49AC"/>
    <w:rsid w:val="00BD59D6"/>
    <w:rsid w:val="00BD5DF5"/>
    <w:rsid w:val="00BD6815"/>
    <w:rsid w:val="00BD7A46"/>
    <w:rsid w:val="00BD7BCC"/>
    <w:rsid w:val="00BE01BF"/>
    <w:rsid w:val="00BE08CE"/>
    <w:rsid w:val="00BE0DEF"/>
    <w:rsid w:val="00BE1F85"/>
    <w:rsid w:val="00BE22D5"/>
    <w:rsid w:val="00BE299C"/>
    <w:rsid w:val="00BE515E"/>
    <w:rsid w:val="00BE57A5"/>
    <w:rsid w:val="00BE5A01"/>
    <w:rsid w:val="00BE7F41"/>
    <w:rsid w:val="00BF114C"/>
    <w:rsid w:val="00BF1D30"/>
    <w:rsid w:val="00BF212F"/>
    <w:rsid w:val="00BF2A5F"/>
    <w:rsid w:val="00BF2C81"/>
    <w:rsid w:val="00BF2D74"/>
    <w:rsid w:val="00BF3A9C"/>
    <w:rsid w:val="00BF41E0"/>
    <w:rsid w:val="00BF4209"/>
    <w:rsid w:val="00BF4F11"/>
    <w:rsid w:val="00BF582F"/>
    <w:rsid w:val="00BF5FEF"/>
    <w:rsid w:val="00BF60B3"/>
    <w:rsid w:val="00BF62E2"/>
    <w:rsid w:val="00BF65A5"/>
    <w:rsid w:val="00BF7348"/>
    <w:rsid w:val="00C00A02"/>
    <w:rsid w:val="00C02C21"/>
    <w:rsid w:val="00C03653"/>
    <w:rsid w:val="00C043A0"/>
    <w:rsid w:val="00C046C2"/>
    <w:rsid w:val="00C05444"/>
    <w:rsid w:val="00C0596E"/>
    <w:rsid w:val="00C05CA2"/>
    <w:rsid w:val="00C06350"/>
    <w:rsid w:val="00C06F90"/>
    <w:rsid w:val="00C07800"/>
    <w:rsid w:val="00C07D78"/>
    <w:rsid w:val="00C10467"/>
    <w:rsid w:val="00C10984"/>
    <w:rsid w:val="00C11ABB"/>
    <w:rsid w:val="00C11C07"/>
    <w:rsid w:val="00C12B8A"/>
    <w:rsid w:val="00C13C9D"/>
    <w:rsid w:val="00C14754"/>
    <w:rsid w:val="00C14E07"/>
    <w:rsid w:val="00C16EB5"/>
    <w:rsid w:val="00C16FE8"/>
    <w:rsid w:val="00C174E9"/>
    <w:rsid w:val="00C17C7B"/>
    <w:rsid w:val="00C17EE5"/>
    <w:rsid w:val="00C205D5"/>
    <w:rsid w:val="00C207C2"/>
    <w:rsid w:val="00C2144E"/>
    <w:rsid w:val="00C22073"/>
    <w:rsid w:val="00C24908"/>
    <w:rsid w:val="00C25860"/>
    <w:rsid w:val="00C25DE6"/>
    <w:rsid w:val="00C260C7"/>
    <w:rsid w:val="00C2751B"/>
    <w:rsid w:val="00C27898"/>
    <w:rsid w:val="00C30076"/>
    <w:rsid w:val="00C3032A"/>
    <w:rsid w:val="00C30B46"/>
    <w:rsid w:val="00C31268"/>
    <w:rsid w:val="00C3269E"/>
    <w:rsid w:val="00C32CCF"/>
    <w:rsid w:val="00C32EE8"/>
    <w:rsid w:val="00C3331D"/>
    <w:rsid w:val="00C334A5"/>
    <w:rsid w:val="00C34EE2"/>
    <w:rsid w:val="00C37148"/>
    <w:rsid w:val="00C377F4"/>
    <w:rsid w:val="00C40B4D"/>
    <w:rsid w:val="00C416A1"/>
    <w:rsid w:val="00C428F1"/>
    <w:rsid w:val="00C43927"/>
    <w:rsid w:val="00C4395E"/>
    <w:rsid w:val="00C4427B"/>
    <w:rsid w:val="00C460BE"/>
    <w:rsid w:val="00C4617A"/>
    <w:rsid w:val="00C4623F"/>
    <w:rsid w:val="00C46F53"/>
    <w:rsid w:val="00C50007"/>
    <w:rsid w:val="00C5092C"/>
    <w:rsid w:val="00C51448"/>
    <w:rsid w:val="00C51EF7"/>
    <w:rsid w:val="00C51F32"/>
    <w:rsid w:val="00C537FA"/>
    <w:rsid w:val="00C53EC5"/>
    <w:rsid w:val="00C544C6"/>
    <w:rsid w:val="00C554FF"/>
    <w:rsid w:val="00C55E72"/>
    <w:rsid w:val="00C56D01"/>
    <w:rsid w:val="00C574AF"/>
    <w:rsid w:val="00C607DF"/>
    <w:rsid w:val="00C61514"/>
    <w:rsid w:val="00C6335F"/>
    <w:rsid w:val="00C64DF8"/>
    <w:rsid w:val="00C65CC9"/>
    <w:rsid w:val="00C665F9"/>
    <w:rsid w:val="00C707F5"/>
    <w:rsid w:val="00C717E6"/>
    <w:rsid w:val="00C71E8A"/>
    <w:rsid w:val="00C72D5F"/>
    <w:rsid w:val="00C736B5"/>
    <w:rsid w:val="00C73A12"/>
    <w:rsid w:val="00C742EE"/>
    <w:rsid w:val="00C7439D"/>
    <w:rsid w:val="00C7528B"/>
    <w:rsid w:val="00C7546B"/>
    <w:rsid w:val="00C765FC"/>
    <w:rsid w:val="00C77119"/>
    <w:rsid w:val="00C77B9B"/>
    <w:rsid w:val="00C77FC2"/>
    <w:rsid w:val="00C80A46"/>
    <w:rsid w:val="00C820C7"/>
    <w:rsid w:val="00C82E45"/>
    <w:rsid w:val="00C8335C"/>
    <w:rsid w:val="00C83760"/>
    <w:rsid w:val="00C8386E"/>
    <w:rsid w:val="00C83BDB"/>
    <w:rsid w:val="00C846C0"/>
    <w:rsid w:val="00C84BD5"/>
    <w:rsid w:val="00C852FA"/>
    <w:rsid w:val="00C85B87"/>
    <w:rsid w:val="00C8662D"/>
    <w:rsid w:val="00C87F24"/>
    <w:rsid w:val="00C91222"/>
    <w:rsid w:val="00C92E1B"/>
    <w:rsid w:val="00C93A13"/>
    <w:rsid w:val="00C93ECC"/>
    <w:rsid w:val="00C944E2"/>
    <w:rsid w:val="00C94C7D"/>
    <w:rsid w:val="00C95A82"/>
    <w:rsid w:val="00C96B1E"/>
    <w:rsid w:val="00C9767D"/>
    <w:rsid w:val="00CA099F"/>
    <w:rsid w:val="00CA11B1"/>
    <w:rsid w:val="00CA2499"/>
    <w:rsid w:val="00CA3D10"/>
    <w:rsid w:val="00CA5F8D"/>
    <w:rsid w:val="00CA6196"/>
    <w:rsid w:val="00CA660D"/>
    <w:rsid w:val="00CA74E5"/>
    <w:rsid w:val="00CA7959"/>
    <w:rsid w:val="00CB03B3"/>
    <w:rsid w:val="00CB094F"/>
    <w:rsid w:val="00CB0CE1"/>
    <w:rsid w:val="00CB0FA5"/>
    <w:rsid w:val="00CB1272"/>
    <w:rsid w:val="00CB1397"/>
    <w:rsid w:val="00CB1BD0"/>
    <w:rsid w:val="00CB2826"/>
    <w:rsid w:val="00CB3262"/>
    <w:rsid w:val="00CB3DD0"/>
    <w:rsid w:val="00CB4089"/>
    <w:rsid w:val="00CB4319"/>
    <w:rsid w:val="00CB4E60"/>
    <w:rsid w:val="00CB7365"/>
    <w:rsid w:val="00CB7889"/>
    <w:rsid w:val="00CB7AC9"/>
    <w:rsid w:val="00CB7E48"/>
    <w:rsid w:val="00CC0340"/>
    <w:rsid w:val="00CC0676"/>
    <w:rsid w:val="00CC1750"/>
    <w:rsid w:val="00CC2370"/>
    <w:rsid w:val="00CC23DD"/>
    <w:rsid w:val="00CC26C9"/>
    <w:rsid w:val="00CC26F5"/>
    <w:rsid w:val="00CC27C8"/>
    <w:rsid w:val="00CC295B"/>
    <w:rsid w:val="00CC2E02"/>
    <w:rsid w:val="00CC5422"/>
    <w:rsid w:val="00CC6FE9"/>
    <w:rsid w:val="00CC79B6"/>
    <w:rsid w:val="00CD013A"/>
    <w:rsid w:val="00CD0B39"/>
    <w:rsid w:val="00CD1A12"/>
    <w:rsid w:val="00CD28B4"/>
    <w:rsid w:val="00CD2F15"/>
    <w:rsid w:val="00CD315F"/>
    <w:rsid w:val="00CD3A1F"/>
    <w:rsid w:val="00CD4F03"/>
    <w:rsid w:val="00CD5828"/>
    <w:rsid w:val="00CD7416"/>
    <w:rsid w:val="00CD7B23"/>
    <w:rsid w:val="00CE2106"/>
    <w:rsid w:val="00CE2F65"/>
    <w:rsid w:val="00CE36FB"/>
    <w:rsid w:val="00CE37F1"/>
    <w:rsid w:val="00CE4D47"/>
    <w:rsid w:val="00CE4E09"/>
    <w:rsid w:val="00CE5AF9"/>
    <w:rsid w:val="00CE5C40"/>
    <w:rsid w:val="00CE6A8D"/>
    <w:rsid w:val="00CE6E7F"/>
    <w:rsid w:val="00CE78D4"/>
    <w:rsid w:val="00CE793C"/>
    <w:rsid w:val="00CF1241"/>
    <w:rsid w:val="00CF1B1F"/>
    <w:rsid w:val="00CF3123"/>
    <w:rsid w:val="00CF489B"/>
    <w:rsid w:val="00CF4DD5"/>
    <w:rsid w:val="00CF6D69"/>
    <w:rsid w:val="00CF71E2"/>
    <w:rsid w:val="00D00116"/>
    <w:rsid w:val="00D001DA"/>
    <w:rsid w:val="00D0115E"/>
    <w:rsid w:val="00D012B5"/>
    <w:rsid w:val="00D0383A"/>
    <w:rsid w:val="00D03C2A"/>
    <w:rsid w:val="00D04375"/>
    <w:rsid w:val="00D04A39"/>
    <w:rsid w:val="00D04C47"/>
    <w:rsid w:val="00D0560B"/>
    <w:rsid w:val="00D06CCB"/>
    <w:rsid w:val="00D074A8"/>
    <w:rsid w:val="00D10725"/>
    <w:rsid w:val="00D10792"/>
    <w:rsid w:val="00D10FB2"/>
    <w:rsid w:val="00D111F0"/>
    <w:rsid w:val="00D12136"/>
    <w:rsid w:val="00D12F20"/>
    <w:rsid w:val="00D139AD"/>
    <w:rsid w:val="00D13EAE"/>
    <w:rsid w:val="00D14444"/>
    <w:rsid w:val="00D153D2"/>
    <w:rsid w:val="00D16924"/>
    <w:rsid w:val="00D16ABC"/>
    <w:rsid w:val="00D16AE5"/>
    <w:rsid w:val="00D16E7A"/>
    <w:rsid w:val="00D209C9"/>
    <w:rsid w:val="00D21381"/>
    <w:rsid w:val="00D217DA"/>
    <w:rsid w:val="00D229A8"/>
    <w:rsid w:val="00D23139"/>
    <w:rsid w:val="00D23750"/>
    <w:rsid w:val="00D23BAE"/>
    <w:rsid w:val="00D2486A"/>
    <w:rsid w:val="00D248BF"/>
    <w:rsid w:val="00D24C50"/>
    <w:rsid w:val="00D24E71"/>
    <w:rsid w:val="00D26636"/>
    <w:rsid w:val="00D30F11"/>
    <w:rsid w:val="00D3260F"/>
    <w:rsid w:val="00D32C00"/>
    <w:rsid w:val="00D32D87"/>
    <w:rsid w:val="00D32F36"/>
    <w:rsid w:val="00D339BD"/>
    <w:rsid w:val="00D341C8"/>
    <w:rsid w:val="00D358B9"/>
    <w:rsid w:val="00D35CF9"/>
    <w:rsid w:val="00D35FC3"/>
    <w:rsid w:val="00D368C2"/>
    <w:rsid w:val="00D37229"/>
    <w:rsid w:val="00D378EC"/>
    <w:rsid w:val="00D403FC"/>
    <w:rsid w:val="00D41A75"/>
    <w:rsid w:val="00D433F2"/>
    <w:rsid w:val="00D43797"/>
    <w:rsid w:val="00D44C5A"/>
    <w:rsid w:val="00D44DD6"/>
    <w:rsid w:val="00D45535"/>
    <w:rsid w:val="00D45FB9"/>
    <w:rsid w:val="00D46250"/>
    <w:rsid w:val="00D46E76"/>
    <w:rsid w:val="00D47A1D"/>
    <w:rsid w:val="00D47D3C"/>
    <w:rsid w:val="00D50226"/>
    <w:rsid w:val="00D50335"/>
    <w:rsid w:val="00D50BCA"/>
    <w:rsid w:val="00D50F4B"/>
    <w:rsid w:val="00D510FF"/>
    <w:rsid w:val="00D51366"/>
    <w:rsid w:val="00D5142F"/>
    <w:rsid w:val="00D52F4A"/>
    <w:rsid w:val="00D53544"/>
    <w:rsid w:val="00D53B1B"/>
    <w:rsid w:val="00D53F43"/>
    <w:rsid w:val="00D53F9A"/>
    <w:rsid w:val="00D557DB"/>
    <w:rsid w:val="00D566F4"/>
    <w:rsid w:val="00D56E42"/>
    <w:rsid w:val="00D570BB"/>
    <w:rsid w:val="00D60777"/>
    <w:rsid w:val="00D60D4E"/>
    <w:rsid w:val="00D60E49"/>
    <w:rsid w:val="00D61289"/>
    <w:rsid w:val="00D61A63"/>
    <w:rsid w:val="00D622D7"/>
    <w:rsid w:val="00D62FE5"/>
    <w:rsid w:val="00D63383"/>
    <w:rsid w:val="00D63B86"/>
    <w:rsid w:val="00D63D57"/>
    <w:rsid w:val="00D640AE"/>
    <w:rsid w:val="00D64162"/>
    <w:rsid w:val="00D64262"/>
    <w:rsid w:val="00D66276"/>
    <w:rsid w:val="00D667A7"/>
    <w:rsid w:val="00D67916"/>
    <w:rsid w:val="00D70FC8"/>
    <w:rsid w:val="00D70FFE"/>
    <w:rsid w:val="00D71C44"/>
    <w:rsid w:val="00D721BB"/>
    <w:rsid w:val="00D72CC9"/>
    <w:rsid w:val="00D72FFD"/>
    <w:rsid w:val="00D7333B"/>
    <w:rsid w:val="00D74980"/>
    <w:rsid w:val="00D75A17"/>
    <w:rsid w:val="00D7685E"/>
    <w:rsid w:val="00D80410"/>
    <w:rsid w:val="00D80C3F"/>
    <w:rsid w:val="00D819CE"/>
    <w:rsid w:val="00D82FA8"/>
    <w:rsid w:val="00D83113"/>
    <w:rsid w:val="00D84229"/>
    <w:rsid w:val="00D847D1"/>
    <w:rsid w:val="00D848E5"/>
    <w:rsid w:val="00D84F90"/>
    <w:rsid w:val="00D86448"/>
    <w:rsid w:val="00D86E36"/>
    <w:rsid w:val="00D8702D"/>
    <w:rsid w:val="00D8757C"/>
    <w:rsid w:val="00D90AFE"/>
    <w:rsid w:val="00D90E91"/>
    <w:rsid w:val="00D926DF"/>
    <w:rsid w:val="00D926E0"/>
    <w:rsid w:val="00D92E44"/>
    <w:rsid w:val="00D93AAA"/>
    <w:rsid w:val="00D9423E"/>
    <w:rsid w:val="00D94322"/>
    <w:rsid w:val="00D961F4"/>
    <w:rsid w:val="00D967B5"/>
    <w:rsid w:val="00D9738E"/>
    <w:rsid w:val="00D978C7"/>
    <w:rsid w:val="00DA1E16"/>
    <w:rsid w:val="00DA2A3B"/>
    <w:rsid w:val="00DA2F9E"/>
    <w:rsid w:val="00DA3BF8"/>
    <w:rsid w:val="00DA4423"/>
    <w:rsid w:val="00DA51B7"/>
    <w:rsid w:val="00DA55AA"/>
    <w:rsid w:val="00DA6CDD"/>
    <w:rsid w:val="00DB0CDB"/>
    <w:rsid w:val="00DB10D1"/>
    <w:rsid w:val="00DB12FF"/>
    <w:rsid w:val="00DB3BC5"/>
    <w:rsid w:val="00DB4017"/>
    <w:rsid w:val="00DB5200"/>
    <w:rsid w:val="00DB691A"/>
    <w:rsid w:val="00DC00A3"/>
    <w:rsid w:val="00DC04F8"/>
    <w:rsid w:val="00DC0B40"/>
    <w:rsid w:val="00DC2401"/>
    <w:rsid w:val="00DC2C87"/>
    <w:rsid w:val="00DC3271"/>
    <w:rsid w:val="00DC39E2"/>
    <w:rsid w:val="00DC3F68"/>
    <w:rsid w:val="00DC4E3F"/>
    <w:rsid w:val="00DC50C4"/>
    <w:rsid w:val="00DC5364"/>
    <w:rsid w:val="00DC5A8C"/>
    <w:rsid w:val="00DC5F01"/>
    <w:rsid w:val="00DC614C"/>
    <w:rsid w:val="00DC65FC"/>
    <w:rsid w:val="00DC71B8"/>
    <w:rsid w:val="00DC7F06"/>
    <w:rsid w:val="00DD008E"/>
    <w:rsid w:val="00DD0BCA"/>
    <w:rsid w:val="00DD1EA6"/>
    <w:rsid w:val="00DD2B9A"/>
    <w:rsid w:val="00DD3798"/>
    <w:rsid w:val="00DD42BF"/>
    <w:rsid w:val="00DD554F"/>
    <w:rsid w:val="00DD5BE7"/>
    <w:rsid w:val="00DD5ED1"/>
    <w:rsid w:val="00DD6477"/>
    <w:rsid w:val="00DD6BBF"/>
    <w:rsid w:val="00DD6D04"/>
    <w:rsid w:val="00DD6F62"/>
    <w:rsid w:val="00DD7326"/>
    <w:rsid w:val="00DD73D5"/>
    <w:rsid w:val="00DE05D0"/>
    <w:rsid w:val="00DE08BB"/>
    <w:rsid w:val="00DE0AD3"/>
    <w:rsid w:val="00DE0C3A"/>
    <w:rsid w:val="00DE106D"/>
    <w:rsid w:val="00DE18D6"/>
    <w:rsid w:val="00DE1A69"/>
    <w:rsid w:val="00DE205F"/>
    <w:rsid w:val="00DE20F3"/>
    <w:rsid w:val="00DE389C"/>
    <w:rsid w:val="00DE5299"/>
    <w:rsid w:val="00DE6C10"/>
    <w:rsid w:val="00DE738F"/>
    <w:rsid w:val="00DF16A9"/>
    <w:rsid w:val="00DF2129"/>
    <w:rsid w:val="00DF2961"/>
    <w:rsid w:val="00DF32AC"/>
    <w:rsid w:val="00DF3302"/>
    <w:rsid w:val="00DF4DD7"/>
    <w:rsid w:val="00DF51B9"/>
    <w:rsid w:val="00DF57BA"/>
    <w:rsid w:val="00DF5E2B"/>
    <w:rsid w:val="00DF6248"/>
    <w:rsid w:val="00E010BF"/>
    <w:rsid w:val="00E0152A"/>
    <w:rsid w:val="00E01745"/>
    <w:rsid w:val="00E02D73"/>
    <w:rsid w:val="00E03360"/>
    <w:rsid w:val="00E03AC1"/>
    <w:rsid w:val="00E03CBB"/>
    <w:rsid w:val="00E043F6"/>
    <w:rsid w:val="00E0583D"/>
    <w:rsid w:val="00E05D25"/>
    <w:rsid w:val="00E05DAD"/>
    <w:rsid w:val="00E05F57"/>
    <w:rsid w:val="00E07424"/>
    <w:rsid w:val="00E076E5"/>
    <w:rsid w:val="00E11AEA"/>
    <w:rsid w:val="00E129F2"/>
    <w:rsid w:val="00E15FFF"/>
    <w:rsid w:val="00E169EA"/>
    <w:rsid w:val="00E16BAB"/>
    <w:rsid w:val="00E1720F"/>
    <w:rsid w:val="00E175BA"/>
    <w:rsid w:val="00E2018E"/>
    <w:rsid w:val="00E22B89"/>
    <w:rsid w:val="00E2338C"/>
    <w:rsid w:val="00E2361E"/>
    <w:rsid w:val="00E248EB"/>
    <w:rsid w:val="00E24DE5"/>
    <w:rsid w:val="00E25262"/>
    <w:rsid w:val="00E26780"/>
    <w:rsid w:val="00E2681B"/>
    <w:rsid w:val="00E2690E"/>
    <w:rsid w:val="00E2691D"/>
    <w:rsid w:val="00E26ABD"/>
    <w:rsid w:val="00E273C7"/>
    <w:rsid w:val="00E27996"/>
    <w:rsid w:val="00E27A96"/>
    <w:rsid w:val="00E27CA2"/>
    <w:rsid w:val="00E30574"/>
    <w:rsid w:val="00E31E44"/>
    <w:rsid w:val="00E324D2"/>
    <w:rsid w:val="00E32A64"/>
    <w:rsid w:val="00E33CCF"/>
    <w:rsid w:val="00E33D3C"/>
    <w:rsid w:val="00E33EAE"/>
    <w:rsid w:val="00E353DC"/>
    <w:rsid w:val="00E353E3"/>
    <w:rsid w:val="00E3572C"/>
    <w:rsid w:val="00E362D8"/>
    <w:rsid w:val="00E40740"/>
    <w:rsid w:val="00E40F93"/>
    <w:rsid w:val="00E41051"/>
    <w:rsid w:val="00E420F5"/>
    <w:rsid w:val="00E421DA"/>
    <w:rsid w:val="00E42946"/>
    <w:rsid w:val="00E43AC4"/>
    <w:rsid w:val="00E44576"/>
    <w:rsid w:val="00E44DB3"/>
    <w:rsid w:val="00E44F02"/>
    <w:rsid w:val="00E4511E"/>
    <w:rsid w:val="00E45DAF"/>
    <w:rsid w:val="00E476EC"/>
    <w:rsid w:val="00E477D4"/>
    <w:rsid w:val="00E47858"/>
    <w:rsid w:val="00E47AB9"/>
    <w:rsid w:val="00E47DD1"/>
    <w:rsid w:val="00E5057C"/>
    <w:rsid w:val="00E52D74"/>
    <w:rsid w:val="00E54233"/>
    <w:rsid w:val="00E546BC"/>
    <w:rsid w:val="00E56525"/>
    <w:rsid w:val="00E566C8"/>
    <w:rsid w:val="00E57F24"/>
    <w:rsid w:val="00E602C9"/>
    <w:rsid w:val="00E60E17"/>
    <w:rsid w:val="00E62067"/>
    <w:rsid w:val="00E62757"/>
    <w:rsid w:val="00E62BCB"/>
    <w:rsid w:val="00E636F1"/>
    <w:rsid w:val="00E642B4"/>
    <w:rsid w:val="00E644E0"/>
    <w:rsid w:val="00E6543C"/>
    <w:rsid w:val="00E65A7B"/>
    <w:rsid w:val="00E66835"/>
    <w:rsid w:val="00E66910"/>
    <w:rsid w:val="00E67E50"/>
    <w:rsid w:val="00E71B57"/>
    <w:rsid w:val="00E71B9E"/>
    <w:rsid w:val="00E735D6"/>
    <w:rsid w:val="00E75363"/>
    <w:rsid w:val="00E756B1"/>
    <w:rsid w:val="00E75D7D"/>
    <w:rsid w:val="00E778EA"/>
    <w:rsid w:val="00E80B7C"/>
    <w:rsid w:val="00E821D9"/>
    <w:rsid w:val="00E830F1"/>
    <w:rsid w:val="00E8371F"/>
    <w:rsid w:val="00E83B52"/>
    <w:rsid w:val="00E83BC5"/>
    <w:rsid w:val="00E84531"/>
    <w:rsid w:val="00E87270"/>
    <w:rsid w:val="00E90460"/>
    <w:rsid w:val="00E92F12"/>
    <w:rsid w:val="00E93E29"/>
    <w:rsid w:val="00E94089"/>
    <w:rsid w:val="00E94658"/>
    <w:rsid w:val="00E95BED"/>
    <w:rsid w:val="00E95C81"/>
    <w:rsid w:val="00E9704E"/>
    <w:rsid w:val="00E97374"/>
    <w:rsid w:val="00EA0FB7"/>
    <w:rsid w:val="00EA1C83"/>
    <w:rsid w:val="00EA2D46"/>
    <w:rsid w:val="00EA3465"/>
    <w:rsid w:val="00EA3A0B"/>
    <w:rsid w:val="00EA4C1E"/>
    <w:rsid w:val="00EA501D"/>
    <w:rsid w:val="00EA6D81"/>
    <w:rsid w:val="00EA6E96"/>
    <w:rsid w:val="00EA72B2"/>
    <w:rsid w:val="00EB25D8"/>
    <w:rsid w:val="00EB3DA5"/>
    <w:rsid w:val="00EB4CC5"/>
    <w:rsid w:val="00EB5391"/>
    <w:rsid w:val="00EB589C"/>
    <w:rsid w:val="00EB5CBB"/>
    <w:rsid w:val="00EB5CF2"/>
    <w:rsid w:val="00EB5ECF"/>
    <w:rsid w:val="00EC0389"/>
    <w:rsid w:val="00EC03F1"/>
    <w:rsid w:val="00EC07D8"/>
    <w:rsid w:val="00EC1116"/>
    <w:rsid w:val="00EC1474"/>
    <w:rsid w:val="00EC2DC8"/>
    <w:rsid w:val="00EC322A"/>
    <w:rsid w:val="00EC4FEB"/>
    <w:rsid w:val="00EC5770"/>
    <w:rsid w:val="00EC63C3"/>
    <w:rsid w:val="00ED05AC"/>
    <w:rsid w:val="00ED0E24"/>
    <w:rsid w:val="00ED2B87"/>
    <w:rsid w:val="00ED2C15"/>
    <w:rsid w:val="00ED3C1D"/>
    <w:rsid w:val="00ED4364"/>
    <w:rsid w:val="00ED4CF0"/>
    <w:rsid w:val="00ED4F7A"/>
    <w:rsid w:val="00ED5374"/>
    <w:rsid w:val="00ED5E58"/>
    <w:rsid w:val="00ED60BB"/>
    <w:rsid w:val="00ED6AD8"/>
    <w:rsid w:val="00ED6B82"/>
    <w:rsid w:val="00ED6C48"/>
    <w:rsid w:val="00EE133D"/>
    <w:rsid w:val="00EE1531"/>
    <w:rsid w:val="00EE2B5C"/>
    <w:rsid w:val="00EE2BD9"/>
    <w:rsid w:val="00EE2D0F"/>
    <w:rsid w:val="00EE332F"/>
    <w:rsid w:val="00EE4FE2"/>
    <w:rsid w:val="00EE5B5A"/>
    <w:rsid w:val="00EE5EB2"/>
    <w:rsid w:val="00EE5ECD"/>
    <w:rsid w:val="00EE62C9"/>
    <w:rsid w:val="00EE6542"/>
    <w:rsid w:val="00EE712A"/>
    <w:rsid w:val="00EE73C3"/>
    <w:rsid w:val="00EE779A"/>
    <w:rsid w:val="00EF1166"/>
    <w:rsid w:val="00EF32D8"/>
    <w:rsid w:val="00EF3774"/>
    <w:rsid w:val="00EF47DC"/>
    <w:rsid w:val="00EF4954"/>
    <w:rsid w:val="00EF5F9B"/>
    <w:rsid w:val="00EF6970"/>
    <w:rsid w:val="00EF6ED8"/>
    <w:rsid w:val="00EF7504"/>
    <w:rsid w:val="00EF77BF"/>
    <w:rsid w:val="00F00620"/>
    <w:rsid w:val="00F00D96"/>
    <w:rsid w:val="00F03768"/>
    <w:rsid w:val="00F03C17"/>
    <w:rsid w:val="00F03CD6"/>
    <w:rsid w:val="00F04190"/>
    <w:rsid w:val="00F054ED"/>
    <w:rsid w:val="00F059DF"/>
    <w:rsid w:val="00F05D78"/>
    <w:rsid w:val="00F05EF7"/>
    <w:rsid w:val="00F07D18"/>
    <w:rsid w:val="00F10C3F"/>
    <w:rsid w:val="00F112F9"/>
    <w:rsid w:val="00F11566"/>
    <w:rsid w:val="00F11AA0"/>
    <w:rsid w:val="00F127F8"/>
    <w:rsid w:val="00F1291F"/>
    <w:rsid w:val="00F12EBB"/>
    <w:rsid w:val="00F13109"/>
    <w:rsid w:val="00F13564"/>
    <w:rsid w:val="00F13694"/>
    <w:rsid w:val="00F14281"/>
    <w:rsid w:val="00F14910"/>
    <w:rsid w:val="00F14B80"/>
    <w:rsid w:val="00F14D67"/>
    <w:rsid w:val="00F1672A"/>
    <w:rsid w:val="00F1708F"/>
    <w:rsid w:val="00F171BE"/>
    <w:rsid w:val="00F17487"/>
    <w:rsid w:val="00F175D2"/>
    <w:rsid w:val="00F17D97"/>
    <w:rsid w:val="00F17F50"/>
    <w:rsid w:val="00F2104C"/>
    <w:rsid w:val="00F2181C"/>
    <w:rsid w:val="00F2289E"/>
    <w:rsid w:val="00F2310E"/>
    <w:rsid w:val="00F237D7"/>
    <w:rsid w:val="00F23AA7"/>
    <w:rsid w:val="00F24A85"/>
    <w:rsid w:val="00F251F2"/>
    <w:rsid w:val="00F25871"/>
    <w:rsid w:val="00F25FB4"/>
    <w:rsid w:val="00F26A19"/>
    <w:rsid w:val="00F26F94"/>
    <w:rsid w:val="00F30F27"/>
    <w:rsid w:val="00F31F89"/>
    <w:rsid w:val="00F323E1"/>
    <w:rsid w:val="00F32785"/>
    <w:rsid w:val="00F327D8"/>
    <w:rsid w:val="00F34348"/>
    <w:rsid w:val="00F36C16"/>
    <w:rsid w:val="00F36E76"/>
    <w:rsid w:val="00F37436"/>
    <w:rsid w:val="00F402F6"/>
    <w:rsid w:val="00F406C4"/>
    <w:rsid w:val="00F419AE"/>
    <w:rsid w:val="00F41ADA"/>
    <w:rsid w:val="00F41CD4"/>
    <w:rsid w:val="00F424B0"/>
    <w:rsid w:val="00F42C90"/>
    <w:rsid w:val="00F435A9"/>
    <w:rsid w:val="00F4382F"/>
    <w:rsid w:val="00F45A70"/>
    <w:rsid w:val="00F45D18"/>
    <w:rsid w:val="00F47392"/>
    <w:rsid w:val="00F5005C"/>
    <w:rsid w:val="00F50108"/>
    <w:rsid w:val="00F5051B"/>
    <w:rsid w:val="00F5113A"/>
    <w:rsid w:val="00F513AA"/>
    <w:rsid w:val="00F51EE6"/>
    <w:rsid w:val="00F52022"/>
    <w:rsid w:val="00F52918"/>
    <w:rsid w:val="00F52BFE"/>
    <w:rsid w:val="00F52D09"/>
    <w:rsid w:val="00F55535"/>
    <w:rsid w:val="00F5576F"/>
    <w:rsid w:val="00F55B46"/>
    <w:rsid w:val="00F56DCF"/>
    <w:rsid w:val="00F57908"/>
    <w:rsid w:val="00F60301"/>
    <w:rsid w:val="00F60F7B"/>
    <w:rsid w:val="00F610AC"/>
    <w:rsid w:val="00F62546"/>
    <w:rsid w:val="00F63A73"/>
    <w:rsid w:val="00F6431E"/>
    <w:rsid w:val="00F64362"/>
    <w:rsid w:val="00F644D7"/>
    <w:rsid w:val="00F651DC"/>
    <w:rsid w:val="00F653DF"/>
    <w:rsid w:val="00F66C8C"/>
    <w:rsid w:val="00F70611"/>
    <w:rsid w:val="00F7076B"/>
    <w:rsid w:val="00F70D8C"/>
    <w:rsid w:val="00F7177F"/>
    <w:rsid w:val="00F71F59"/>
    <w:rsid w:val="00F73ABA"/>
    <w:rsid w:val="00F73C4A"/>
    <w:rsid w:val="00F73CEC"/>
    <w:rsid w:val="00F7469D"/>
    <w:rsid w:val="00F74CD2"/>
    <w:rsid w:val="00F74EE1"/>
    <w:rsid w:val="00F76E9D"/>
    <w:rsid w:val="00F77FE2"/>
    <w:rsid w:val="00F80717"/>
    <w:rsid w:val="00F8103A"/>
    <w:rsid w:val="00F814F1"/>
    <w:rsid w:val="00F815F0"/>
    <w:rsid w:val="00F81E55"/>
    <w:rsid w:val="00F82F82"/>
    <w:rsid w:val="00F832F7"/>
    <w:rsid w:val="00F83CA6"/>
    <w:rsid w:val="00F8424C"/>
    <w:rsid w:val="00F84F10"/>
    <w:rsid w:val="00F84F7E"/>
    <w:rsid w:val="00F850AB"/>
    <w:rsid w:val="00F85BAF"/>
    <w:rsid w:val="00F85DD9"/>
    <w:rsid w:val="00F86ECF"/>
    <w:rsid w:val="00F870BB"/>
    <w:rsid w:val="00F9030E"/>
    <w:rsid w:val="00F91EF6"/>
    <w:rsid w:val="00F926D8"/>
    <w:rsid w:val="00F927B0"/>
    <w:rsid w:val="00F94393"/>
    <w:rsid w:val="00F94431"/>
    <w:rsid w:val="00F945DF"/>
    <w:rsid w:val="00F9533D"/>
    <w:rsid w:val="00F9590A"/>
    <w:rsid w:val="00F9627B"/>
    <w:rsid w:val="00F9700D"/>
    <w:rsid w:val="00FA041F"/>
    <w:rsid w:val="00FA0C35"/>
    <w:rsid w:val="00FA0DA9"/>
    <w:rsid w:val="00FA3F30"/>
    <w:rsid w:val="00FA3FE4"/>
    <w:rsid w:val="00FA4375"/>
    <w:rsid w:val="00FA438A"/>
    <w:rsid w:val="00FA4E9B"/>
    <w:rsid w:val="00FA4EDB"/>
    <w:rsid w:val="00FA5EFB"/>
    <w:rsid w:val="00FA747F"/>
    <w:rsid w:val="00FA7611"/>
    <w:rsid w:val="00FA77E2"/>
    <w:rsid w:val="00FB07ED"/>
    <w:rsid w:val="00FB11C0"/>
    <w:rsid w:val="00FB17AA"/>
    <w:rsid w:val="00FB1B07"/>
    <w:rsid w:val="00FB1D32"/>
    <w:rsid w:val="00FB1D5E"/>
    <w:rsid w:val="00FB2163"/>
    <w:rsid w:val="00FB2899"/>
    <w:rsid w:val="00FB2FAA"/>
    <w:rsid w:val="00FB3C9E"/>
    <w:rsid w:val="00FB519F"/>
    <w:rsid w:val="00FB5753"/>
    <w:rsid w:val="00FB57C3"/>
    <w:rsid w:val="00FB6432"/>
    <w:rsid w:val="00FC2109"/>
    <w:rsid w:val="00FC32CA"/>
    <w:rsid w:val="00FC4092"/>
    <w:rsid w:val="00FC4737"/>
    <w:rsid w:val="00FC5DBC"/>
    <w:rsid w:val="00FC61CB"/>
    <w:rsid w:val="00FC661F"/>
    <w:rsid w:val="00FC672C"/>
    <w:rsid w:val="00FD06F8"/>
    <w:rsid w:val="00FD0865"/>
    <w:rsid w:val="00FD18AD"/>
    <w:rsid w:val="00FD1AC6"/>
    <w:rsid w:val="00FD1E0D"/>
    <w:rsid w:val="00FD1EA3"/>
    <w:rsid w:val="00FD20B6"/>
    <w:rsid w:val="00FD278B"/>
    <w:rsid w:val="00FD33B4"/>
    <w:rsid w:val="00FD3784"/>
    <w:rsid w:val="00FD39E1"/>
    <w:rsid w:val="00FD4EE3"/>
    <w:rsid w:val="00FD4EFC"/>
    <w:rsid w:val="00FD57C7"/>
    <w:rsid w:val="00FD5A17"/>
    <w:rsid w:val="00FD6047"/>
    <w:rsid w:val="00FD6FB8"/>
    <w:rsid w:val="00FD7621"/>
    <w:rsid w:val="00FD7B3F"/>
    <w:rsid w:val="00FE0740"/>
    <w:rsid w:val="00FE08F6"/>
    <w:rsid w:val="00FE3781"/>
    <w:rsid w:val="00FE3909"/>
    <w:rsid w:val="00FE3A45"/>
    <w:rsid w:val="00FE3B69"/>
    <w:rsid w:val="00FE3DC5"/>
    <w:rsid w:val="00FE3E79"/>
    <w:rsid w:val="00FE5044"/>
    <w:rsid w:val="00FE6067"/>
    <w:rsid w:val="00FE658E"/>
    <w:rsid w:val="00FE75CC"/>
    <w:rsid w:val="00FE7DD0"/>
    <w:rsid w:val="00FE7EFB"/>
    <w:rsid w:val="00FF08D3"/>
    <w:rsid w:val="00FF0B12"/>
    <w:rsid w:val="00FF32A1"/>
    <w:rsid w:val="00FF352A"/>
    <w:rsid w:val="00FF3CF5"/>
    <w:rsid w:val="00FF65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66704A"/>
  <w15:docId w15:val="{D0BC544A-CE9D-43D5-9EE4-3B1E796DE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7B3"/>
    <w:pPr>
      <w:spacing w:after="0"/>
      <w:jc w:val="both"/>
    </w:pPr>
    <w:rPr>
      <w:sz w:val="24"/>
    </w:rPr>
  </w:style>
  <w:style w:type="paragraph" w:styleId="Heading1">
    <w:name w:val="heading 1"/>
    <w:basedOn w:val="Normal"/>
    <w:next w:val="Normal"/>
    <w:link w:val="Heading1Char"/>
    <w:uiPriority w:val="9"/>
    <w:qFormat/>
    <w:rsid w:val="00FD1AC6"/>
    <w:pPr>
      <w:spacing w:before="360"/>
      <w:contextualSpacing/>
      <w:outlineLvl w:val="0"/>
    </w:pPr>
    <w:rPr>
      <w:rFonts w:eastAsiaTheme="majorEastAsia" w:cstheme="majorBidi"/>
      <w:b/>
      <w:bCs/>
      <w:color w:val="000000" w:themeColor="text1"/>
      <w:sz w:val="36"/>
      <w:szCs w:val="28"/>
    </w:rPr>
  </w:style>
  <w:style w:type="paragraph" w:styleId="Heading2">
    <w:name w:val="heading 2"/>
    <w:basedOn w:val="Heading1"/>
    <w:next w:val="Heading1"/>
    <w:link w:val="Heading2Char"/>
    <w:uiPriority w:val="9"/>
    <w:unhideWhenUsed/>
    <w:qFormat/>
    <w:pPr>
      <w:numPr>
        <w:numId w:val="12"/>
      </w:numPr>
      <w:spacing w:before="200"/>
      <w:outlineLvl w:val="1"/>
    </w:pPr>
    <w:rPr>
      <w:b w:val="0"/>
      <w:bCs w:val="0"/>
      <w:sz w:val="24"/>
      <w:szCs w:val="26"/>
    </w:rPr>
  </w:style>
  <w:style w:type="paragraph" w:styleId="Heading3">
    <w:name w:val="heading 3"/>
    <w:basedOn w:val="Heading2"/>
    <w:next w:val="Heading2"/>
    <w:link w:val="Heading3Char"/>
    <w:uiPriority w:val="9"/>
    <w:unhideWhenUsed/>
    <w:qFormat/>
    <w:rsid w:val="00283EF4"/>
    <w:pPr>
      <w:numPr>
        <w:numId w:val="0"/>
      </w:numPr>
      <w:spacing w:before="120"/>
      <w:outlineLvl w:val="2"/>
    </w:pPr>
    <w:rPr>
      <w:b/>
      <w:bCs/>
      <w:sz w:val="32"/>
    </w:rPr>
  </w:style>
  <w:style w:type="paragraph" w:styleId="Heading4">
    <w:name w:val="heading 4"/>
    <w:basedOn w:val="Heading3"/>
    <w:next w:val="Heading3"/>
    <w:link w:val="Heading4Char"/>
    <w:uiPriority w:val="9"/>
    <w:unhideWhenUsed/>
    <w:qFormat/>
    <w:rsid w:val="00822464"/>
    <w:pPr>
      <w:numPr>
        <w:numId w:val="16"/>
      </w:numPr>
      <w:outlineLvl w:val="3"/>
    </w:pPr>
    <w:rPr>
      <w:bCs w:val="0"/>
      <w:iCs/>
      <w:sz w:val="24"/>
    </w:rPr>
  </w:style>
  <w:style w:type="paragraph" w:styleId="Heading5">
    <w:name w:val="heading 5"/>
    <w:basedOn w:val="Heading3"/>
    <w:next w:val="Heading3"/>
    <w:link w:val="Heading5Char"/>
    <w:uiPriority w:val="9"/>
    <w:unhideWhenUsed/>
    <w:qFormat/>
    <w:rsid w:val="002827DE"/>
    <w:pPr>
      <w:outlineLvl w:val="4"/>
    </w:pPr>
    <w:rPr>
      <w:bCs w:val="0"/>
    </w:rPr>
  </w:style>
  <w:style w:type="paragraph" w:styleId="Heading6">
    <w:name w:val="heading 6"/>
    <w:basedOn w:val="Heading5"/>
    <w:next w:val="Heading5"/>
    <w:link w:val="Heading6Char"/>
    <w:uiPriority w:val="9"/>
    <w:unhideWhenUsed/>
    <w:qFormat/>
    <w:rsid w:val="002827DE"/>
    <w:pPr>
      <w:spacing w:line="271" w:lineRule="auto"/>
      <w:outlineLvl w:val="5"/>
    </w:pPr>
    <w:rPr>
      <w:bCs/>
      <w:iCs/>
    </w:rPr>
  </w:style>
  <w:style w:type="paragraph" w:styleId="Heading7">
    <w:name w:val="heading 7"/>
    <w:basedOn w:val="Heading6"/>
    <w:next w:val="Heading6"/>
    <w:link w:val="Heading7Char"/>
    <w:uiPriority w:val="9"/>
    <w:unhideWhenUsed/>
    <w:qFormat/>
    <w:rsid w:val="00F870BB"/>
    <w:pPr>
      <w:outlineLvl w:val="6"/>
    </w:pPr>
    <w:rPr>
      <w:rFonts w:asciiTheme="majorHAnsi" w:hAnsiTheme="majorHAnsi"/>
      <w:b w:val="0"/>
      <w:iCs w:val="0"/>
    </w:rPr>
  </w:style>
  <w:style w:type="paragraph" w:styleId="Heading8">
    <w:name w:val="heading 8"/>
    <w:basedOn w:val="Normal"/>
    <w:next w:val="Normal"/>
    <w:link w:val="Heading8Char"/>
    <w:uiPriority w:val="9"/>
    <w:unhideWhenUsed/>
    <w:qFormat/>
    <w:rsid w:val="00860E14"/>
    <w:pPr>
      <w:numPr>
        <w:numId w:val="24"/>
      </w:numPr>
      <w:spacing w:after="120"/>
      <w:ind w:left="357" w:hanging="357"/>
      <w:outlineLvl w:val="7"/>
    </w:pPr>
    <w:rPr>
      <w:rFonts w:asciiTheme="majorHAnsi" w:eastAsiaTheme="majorEastAsia" w:hAnsiTheme="majorHAnsi" w:cstheme="majorBidi"/>
      <w:b/>
      <w:szCs w:val="20"/>
    </w:rPr>
  </w:style>
  <w:style w:type="paragraph" w:styleId="Heading9">
    <w:name w:val="heading 9"/>
    <w:basedOn w:val="Normal"/>
    <w:next w:val="Normal"/>
    <w:link w:val="Heading9Char"/>
    <w:uiPriority w:val="9"/>
    <w:semiHidden/>
    <w:unhideWhenUsed/>
    <w:qFormat/>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1AC6"/>
    <w:rPr>
      <w:rFonts w:eastAsiaTheme="majorEastAsia" w:cstheme="majorBidi"/>
      <w:b/>
      <w:bCs/>
      <w:color w:val="000000" w:themeColor="text1"/>
      <w:sz w:val="36"/>
      <w:szCs w:val="28"/>
    </w:rPr>
  </w:style>
  <w:style w:type="character" w:customStyle="1" w:styleId="Heading2Char">
    <w:name w:val="Heading 2 Char"/>
    <w:basedOn w:val="DefaultParagraphFont"/>
    <w:link w:val="Heading2"/>
    <w:uiPriority w:val="9"/>
    <w:rPr>
      <w:rFonts w:ascii="Palatino Linotype" w:eastAsiaTheme="majorEastAsia" w:hAnsi="Palatino Linotype" w:cstheme="majorBidi"/>
      <w:color w:val="000000" w:themeColor="text1"/>
      <w:sz w:val="24"/>
      <w:szCs w:val="26"/>
    </w:rPr>
  </w:style>
  <w:style w:type="character" w:customStyle="1" w:styleId="Heading3Char">
    <w:name w:val="Heading 3 Char"/>
    <w:basedOn w:val="DefaultParagraphFont"/>
    <w:link w:val="Heading3"/>
    <w:uiPriority w:val="9"/>
    <w:rsid w:val="00283EF4"/>
    <w:rPr>
      <w:rFonts w:eastAsiaTheme="majorEastAsia" w:cstheme="majorBidi"/>
      <w:b/>
      <w:bCs/>
      <w:color w:val="000000" w:themeColor="text1"/>
      <w:sz w:val="32"/>
      <w:szCs w:val="26"/>
    </w:rPr>
  </w:style>
  <w:style w:type="character" w:customStyle="1" w:styleId="Heading4Char">
    <w:name w:val="Heading 4 Char"/>
    <w:basedOn w:val="DefaultParagraphFont"/>
    <w:link w:val="Heading4"/>
    <w:uiPriority w:val="9"/>
    <w:rsid w:val="00822464"/>
    <w:rPr>
      <w:rFonts w:ascii="Palatino Linotype" w:eastAsiaTheme="majorEastAsia" w:hAnsi="Palatino Linotype" w:cstheme="majorBidi"/>
      <w:b/>
      <w:iCs/>
      <w:color w:val="000000" w:themeColor="text1"/>
      <w:sz w:val="24"/>
      <w:szCs w:val="26"/>
    </w:rPr>
  </w:style>
  <w:style w:type="character" w:customStyle="1" w:styleId="Heading5Char">
    <w:name w:val="Heading 5 Char"/>
    <w:basedOn w:val="DefaultParagraphFont"/>
    <w:link w:val="Heading5"/>
    <w:uiPriority w:val="9"/>
    <w:rPr>
      <w:rFonts w:asciiTheme="majorHAnsi" w:eastAsiaTheme="majorEastAsia" w:hAnsiTheme="majorHAnsi" w:cstheme="majorBidi"/>
      <w:b/>
      <w:sz w:val="24"/>
      <w:szCs w:val="26"/>
    </w:rPr>
  </w:style>
  <w:style w:type="character" w:customStyle="1" w:styleId="Heading6Char">
    <w:name w:val="Heading 6 Char"/>
    <w:basedOn w:val="DefaultParagraphFont"/>
    <w:link w:val="Heading6"/>
    <w:uiPriority w:val="9"/>
    <w:rsid w:val="00E8371F"/>
    <w:rPr>
      <w:rFonts w:ascii="Palatino Linotype" w:eastAsiaTheme="majorEastAsia" w:hAnsi="Palatino Linotype" w:cstheme="majorBidi"/>
      <w:b/>
      <w:bCs/>
      <w:iCs/>
      <w:color w:val="000000" w:themeColor="text1"/>
      <w:sz w:val="28"/>
      <w:szCs w:val="26"/>
    </w:rPr>
  </w:style>
  <w:style w:type="character" w:customStyle="1" w:styleId="Heading7Char">
    <w:name w:val="Heading 7 Char"/>
    <w:basedOn w:val="DefaultParagraphFont"/>
    <w:link w:val="Heading7"/>
    <w:uiPriority w:val="9"/>
    <w:rsid w:val="00860E14"/>
    <w:rPr>
      <w:rFonts w:asciiTheme="majorHAnsi" w:eastAsiaTheme="majorEastAsia" w:hAnsiTheme="majorHAnsi" w:cstheme="majorBidi"/>
      <w:bCs/>
      <w:color w:val="000000" w:themeColor="text1"/>
      <w:sz w:val="28"/>
      <w:szCs w:val="26"/>
    </w:rPr>
  </w:style>
  <w:style w:type="character" w:customStyle="1" w:styleId="Heading8Char">
    <w:name w:val="Heading 8 Char"/>
    <w:basedOn w:val="DefaultParagraphFont"/>
    <w:link w:val="Heading8"/>
    <w:uiPriority w:val="9"/>
    <w:rsid w:val="00860E14"/>
    <w:rPr>
      <w:rFonts w:asciiTheme="majorHAnsi" w:eastAsiaTheme="majorEastAsia" w:hAnsiTheme="majorHAnsi" w:cstheme="majorBidi"/>
      <w:b/>
      <w:sz w:val="24"/>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spacing w:val="13"/>
      <w:sz w:val="24"/>
      <w:szCs w:val="24"/>
    </w:rPr>
  </w:style>
  <w:style w:type="character" w:styleId="Strong">
    <w:name w:val="Strong"/>
    <w:uiPriority w:val="22"/>
    <w:qFormat/>
    <w:rPr>
      <w:b/>
      <w:bCs/>
    </w:rPr>
  </w:style>
  <w:style w:type="character" w:styleId="Emphasis">
    <w:name w:val="Emphasis"/>
    <w:uiPriority w:val="20"/>
    <w:qFormat/>
    <w:rPr>
      <w:b/>
      <w:bCs/>
      <w:i/>
      <w:iCs/>
      <w:spacing w:val="10"/>
      <w:bdr w:val="none" w:sz="0" w:space="0" w:color="auto"/>
      <w:shd w:val="clear" w:color="auto" w:fill="auto"/>
    </w:rPr>
  </w:style>
  <w:style w:type="paragraph" w:styleId="NoSpacing">
    <w:name w:val="No Spacing"/>
    <w:aliases w:val="Tables"/>
    <w:basedOn w:val="Normal"/>
    <w:uiPriority w:val="1"/>
    <w:qFormat/>
    <w:rsid w:val="003E3B8D"/>
    <w:pPr>
      <w:spacing w:before="80"/>
    </w:pPr>
  </w:style>
  <w:style w:type="paragraph" w:styleId="ListParagraph">
    <w:name w:val="List Paragraph"/>
    <w:basedOn w:val="Normal"/>
    <w:uiPriority w:val="34"/>
    <w:qFormat/>
    <w:pPr>
      <w:ind w:left="720"/>
      <w:contextualSpacing/>
    </w:pPr>
  </w:style>
  <w:style w:type="paragraph" w:styleId="Quote">
    <w:name w:val="Quote"/>
    <w:basedOn w:val="Normal"/>
    <w:next w:val="Normal"/>
    <w:link w:val="QuoteChar"/>
    <w:uiPriority w:val="29"/>
    <w:qFormat/>
    <w:pPr>
      <w:spacing w:before="200"/>
      <w:ind w:left="360" w:right="360"/>
    </w:pPr>
    <w:rPr>
      <w:i/>
      <w:iCs/>
    </w:rPr>
  </w:style>
  <w:style w:type="character" w:customStyle="1" w:styleId="QuoteChar">
    <w:name w:val="Quote Char"/>
    <w:basedOn w:val="DefaultParagraphFont"/>
    <w:link w:val="Quote"/>
    <w:uiPriority w:val="29"/>
    <w:rPr>
      <w:i/>
      <w:iCs/>
    </w:rPr>
  </w:style>
  <w:style w:type="paragraph" w:styleId="IntenseQuote">
    <w:name w:val="Intense Quote"/>
    <w:basedOn w:val="Normal"/>
    <w:next w:val="Normal"/>
    <w:link w:val="IntenseQuoteChar"/>
    <w:uiPriority w:val="30"/>
    <w:qFormat/>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Pr>
      <w:b/>
      <w:bCs/>
      <w:i/>
      <w:iCs/>
    </w:rPr>
  </w:style>
  <w:style w:type="character" w:styleId="SubtleEmphasis">
    <w:name w:val="Subtle Emphasis"/>
    <w:uiPriority w:val="19"/>
    <w:qFormat/>
    <w:rPr>
      <w:i/>
      <w:iCs/>
    </w:rPr>
  </w:style>
  <w:style w:type="character" w:styleId="IntenseEmphasis">
    <w:name w:val="Intense Emphasis"/>
    <w:uiPriority w:val="21"/>
    <w:qFormat/>
    <w:rPr>
      <w:b/>
      <w:bCs/>
    </w:rPr>
  </w:style>
  <w:style w:type="character" w:styleId="SubtleReference">
    <w:name w:val="Subtle Reference"/>
    <w:uiPriority w:val="31"/>
    <w:qFormat/>
    <w:rPr>
      <w:smallCaps/>
    </w:rPr>
  </w:style>
  <w:style w:type="character" w:styleId="IntenseReference">
    <w:name w:val="Intense Reference"/>
    <w:uiPriority w:val="32"/>
    <w:qFormat/>
    <w:rPr>
      <w:smallCaps/>
      <w:spacing w:val="5"/>
      <w:u w:val="single"/>
    </w:rPr>
  </w:style>
  <w:style w:type="character" w:styleId="BookTitle">
    <w:name w:val="Book Title"/>
    <w:uiPriority w:val="33"/>
    <w:qFormat/>
    <w:rPr>
      <w:i/>
      <w:iCs/>
      <w:smallCaps/>
      <w:spacing w:val="5"/>
    </w:rPr>
  </w:style>
  <w:style w:type="paragraph" w:styleId="TOCHeading">
    <w:name w:val="TOC Heading"/>
    <w:basedOn w:val="Heading1"/>
    <w:next w:val="Normal"/>
    <w:uiPriority w:val="39"/>
    <w:semiHidden/>
    <w:unhideWhenUsed/>
    <w:qFormat/>
    <w:pPr>
      <w:outlineLvl w:val="9"/>
    </w:p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sz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sz w:val="24"/>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CA" w:bidi="ar-SA"/>
    </w:rPr>
  </w:style>
  <w:style w:type="character" w:styleId="PlaceholderText">
    <w:name w:val="Placeholder Text"/>
    <w:basedOn w:val="DefaultParagraphFont"/>
    <w:uiPriority w:val="99"/>
    <w:semiHidden/>
    <w:rPr>
      <w:color w:val="808080"/>
    </w:rPr>
  </w:style>
  <w:style w:type="character" w:customStyle="1" w:styleId="highlight">
    <w:name w:val="highlight"/>
    <w:basedOn w:val="DefaultParagraphFont"/>
  </w:style>
  <w:style w:type="table" w:styleId="TableGrid">
    <w:name w:val="Table Grid"/>
    <w:aliases w:val="Table Sample"/>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it">
    <w:name w:val="hit"/>
    <w:basedOn w:val="DefaultParagraphFont"/>
  </w:style>
  <w:style w:type="character" w:styleId="Hyperlink">
    <w:name w:val="Hyperlink"/>
    <w:basedOn w:val="DefaultParagraphFont"/>
    <w:uiPriority w:val="99"/>
    <w:unhideWhenUsed/>
    <w:rPr>
      <w:color w:val="0000FF" w:themeColor="hyperlink"/>
      <w:u w:val="single"/>
    </w:rPr>
  </w:style>
  <w:style w:type="paragraph" w:styleId="FootnoteText">
    <w:name w:val="footnote text"/>
    <w:basedOn w:val="Normal"/>
    <w:link w:val="FootnoteTextChar"/>
    <w:pPr>
      <w:jc w:val="left"/>
    </w:pPr>
    <w:rPr>
      <w:rFonts w:ascii="Times New Roman" w:eastAsia="Times New Roman" w:hAnsi="Times New Roman" w:cs="Times New Roman"/>
      <w:sz w:val="20"/>
      <w:szCs w:val="20"/>
      <w:lang w:val="el-GR" w:eastAsia="el-GR" w:bidi="ar-SA"/>
    </w:rPr>
  </w:style>
  <w:style w:type="character" w:customStyle="1" w:styleId="FootnoteTextChar">
    <w:name w:val="Footnote Text Char"/>
    <w:basedOn w:val="DefaultParagraphFont"/>
    <w:link w:val="FootnoteText"/>
    <w:rPr>
      <w:rFonts w:ascii="Times New Roman" w:eastAsia="Times New Roman" w:hAnsi="Times New Roman" w:cs="Times New Roman"/>
      <w:sz w:val="20"/>
      <w:szCs w:val="20"/>
      <w:lang w:val="el-GR" w:eastAsia="el-GR" w:bidi="ar-SA"/>
    </w:rPr>
  </w:style>
  <w:style w:type="character" w:styleId="LineNumber">
    <w:name w:val="line number"/>
    <w:basedOn w:val="DefaultParagraphFont"/>
    <w:uiPriority w:val="99"/>
    <w:semiHidden/>
    <w:unhideWhenUsed/>
  </w:style>
  <w:style w:type="paragraph" w:customStyle="1" w:styleId="EndNoteBibliography">
    <w:name w:val="EndNote Bibliography"/>
    <w:basedOn w:val="Normal"/>
    <w:link w:val="EndNoteBibliographyChar"/>
    <w:pPr>
      <w:spacing w:after="240"/>
    </w:pPr>
    <w:rPr>
      <w:rFonts w:ascii="Times New Roman" w:hAnsi="Times New Roman" w:cs="Times New Roman"/>
      <w:noProof/>
      <w:lang w:bidi="ar-SA"/>
    </w:rPr>
  </w:style>
  <w:style w:type="character" w:customStyle="1" w:styleId="EndNoteBibliographyChar">
    <w:name w:val="EndNote Bibliography Char"/>
    <w:basedOn w:val="DefaultParagraphFont"/>
    <w:link w:val="EndNoteBibliography"/>
    <w:rPr>
      <w:rFonts w:ascii="Times New Roman" w:hAnsi="Times New Roman" w:cs="Times New Roman"/>
      <w:noProof/>
      <w:sz w:val="24"/>
      <w:lang w:bidi="ar-SA"/>
    </w:rPr>
  </w:style>
  <w:style w:type="paragraph" w:styleId="NormalWeb">
    <w:name w:val="Normal (Web)"/>
    <w:basedOn w:val="Normal"/>
    <w:uiPriority w:val="99"/>
    <w:semiHidden/>
    <w:unhideWhenUsed/>
    <w:pPr>
      <w:spacing w:before="100" w:beforeAutospacing="1" w:after="100" w:afterAutospacing="1"/>
      <w:jc w:val="left"/>
    </w:pPr>
    <w:rPr>
      <w:rFonts w:ascii="Times New Roman" w:eastAsiaTheme="minorEastAsia" w:hAnsi="Times New Roman" w:cs="Times New Roman"/>
      <w:szCs w:val="24"/>
      <w:lang w:bidi="ar-SA"/>
    </w:rPr>
  </w:style>
  <w:style w:type="character" w:customStyle="1" w:styleId="UnresolvedMention1">
    <w:name w:val="Unresolved Mention1"/>
    <w:basedOn w:val="DefaultParagraphFont"/>
    <w:uiPriority w:val="99"/>
    <w:semiHidden/>
    <w:unhideWhenUsed/>
    <w:rPr>
      <w:color w:val="808080"/>
      <w:shd w:val="clear" w:color="auto" w:fill="E6E6E6"/>
    </w:rPr>
  </w:style>
  <w:style w:type="paragraph" w:styleId="Revision">
    <w:name w:val="Revision"/>
    <w:hidden/>
    <w:uiPriority w:val="99"/>
    <w:semiHidden/>
    <w:pPr>
      <w:spacing w:after="0" w:line="240" w:lineRule="auto"/>
    </w:pPr>
    <w:rPr>
      <w:rFonts w:ascii="Palatino Linotype" w:hAnsi="Palatino Linotype"/>
      <w:sz w:val="24"/>
    </w:rPr>
  </w:style>
  <w:style w:type="character" w:customStyle="1" w:styleId="UnresolvedMention2">
    <w:name w:val="Unresolved Mention2"/>
    <w:basedOn w:val="DefaultParagraphFont"/>
    <w:uiPriority w:val="99"/>
    <w:semiHidden/>
    <w:unhideWhenUsed/>
    <w:rsid w:val="00052CA8"/>
    <w:rPr>
      <w:color w:val="808080"/>
      <w:shd w:val="clear" w:color="auto" w:fill="E6E6E6"/>
    </w:rPr>
  </w:style>
  <w:style w:type="character" w:customStyle="1" w:styleId="author">
    <w:name w:val="author"/>
    <w:basedOn w:val="DefaultParagraphFont"/>
    <w:rsid w:val="00E4511E"/>
  </w:style>
  <w:style w:type="character" w:styleId="FollowedHyperlink">
    <w:name w:val="FollowedHyperlink"/>
    <w:basedOn w:val="DefaultParagraphFont"/>
    <w:uiPriority w:val="99"/>
    <w:semiHidden/>
    <w:unhideWhenUsed/>
    <w:rsid w:val="00C1475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912609">
      <w:bodyDiv w:val="1"/>
      <w:marLeft w:val="0"/>
      <w:marRight w:val="0"/>
      <w:marTop w:val="0"/>
      <w:marBottom w:val="0"/>
      <w:divBdr>
        <w:top w:val="none" w:sz="0" w:space="0" w:color="auto"/>
        <w:left w:val="none" w:sz="0" w:space="0" w:color="auto"/>
        <w:bottom w:val="none" w:sz="0" w:space="0" w:color="auto"/>
        <w:right w:val="none" w:sz="0" w:space="0" w:color="auto"/>
      </w:divBdr>
    </w:div>
    <w:div w:id="218369888">
      <w:bodyDiv w:val="1"/>
      <w:marLeft w:val="0"/>
      <w:marRight w:val="0"/>
      <w:marTop w:val="0"/>
      <w:marBottom w:val="0"/>
      <w:divBdr>
        <w:top w:val="none" w:sz="0" w:space="0" w:color="auto"/>
        <w:left w:val="none" w:sz="0" w:space="0" w:color="auto"/>
        <w:bottom w:val="none" w:sz="0" w:space="0" w:color="auto"/>
        <w:right w:val="none" w:sz="0" w:space="0" w:color="auto"/>
      </w:divBdr>
    </w:div>
    <w:div w:id="260839658">
      <w:bodyDiv w:val="1"/>
      <w:marLeft w:val="0"/>
      <w:marRight w:val="0"/>
      <w:marTop w:val="0"/>
      <w:marBottom w:val="0"/>
      <w:divBdr>
        <w:top w:val="none" w:sz="0" w:space="0" w:color="auto"/>
        <w:left w:val="none" w:sz="0" w:space="0" w:color="auto"/>
        <w:bottom w:val="none" w:sz="0" w:space="0" w:color="auto"/>
        <w:right w:val="none" w:sz="0" w:space="0" w:color="auto"/>
      </w:divBdr>
    </w:div>
    <w:div w:id="400180952">
      <w:bodyDiv w:val="1"/>
      <w:marLeft w:val="0"/>
      <w:marRight w:val="0"/>
      <w:marTop w:val="0"/>
      <w:marBottom w:val="0"/>
      <w:divBdr>
        <w:top w:val="none" w:sz="0" w:space="0" w:color="auto"/>
        <w:left w:val="none" w:sz="0" w:space="0" w:color="auto"/>
        <w:bottom w:val="none" w:sz="0" w:space="0" w:color="auto"/>
        <w:right w:val="none" w:sz="0" w:space="0" w:color="auto"/>
      </w:divBdr>
    </w:div>
    <w:div w:id="480121905">
      <w:bodyDiv w:val="1"/>
      <w:marLeft w:val="0"/>
      <w:marRight w:val="0"/>
      <w:marTop w:val="0"/>
      <w:marBottom w:val="0"/>
      <w:divBdr>
        <w:top w:val="none" w:sz="0" w:space="0" w:color="auto"/>
        <w:left w:val="none" w:sz="0" w:space="0" w:color="auto"/>
        <w:bottom w:val="none" w:sz="0" w:space="0" w:color="auto"/>
        <w:right w:val="none" w:sz="0" w:space="0" w:color="auto"/>
      </w:divBdr>
    </w:div>
    <w:div w:id="527374800">
      <w:bodyDiv w:val="1"/>
      <w:marLeft w:val="0"/>
      <w:marRight w:val="0"/>
      <w:marTop w:val="0"/>
      <w:marBottom w:val="0"/>
      <w:divBdr>
        <w:top w:val="none" w:sz="0" w:space="0" w:color="auto"/>
        <w:left w:val="none" w:sz="0" w:space="0" w:color="auto"/>
        <w:bottom w:val="none" w:sz="0" w:space="0" w:color="auto"/>
        <w:right w:val="none" w:sz="0" w:space="0" w:color="auto"/>
      </w:divBdr>
    </w:div>
    <w:div w:id="545340624">
      <w:bodyDiv w:val="1"/>
      <w:marLeft w:val="0"/>
      <w:marRight w:val="0"/>
      <w:marTop w:val="0"/>
      <w:marBottom w:val="0"/>
      <w:divBdr>
        <w:top w:val="none" w:sz="0" w:space="0" w:color="auto"/>
        <w:left w:val="none" w:sz="0" w:space="0" w:color="auto"/>
        <w:bottom w:val="none" w:sz="0" w:space="0" w:color="auto"/>
        <w:right w:val="none" w:sz="0" w:space="0" w:color="auto"/>
      </w:divBdr>
    </w:div>
    <w:div w:id="665284773">
      <w:bodyDiv w:val="1"/>
      <w:marLeft w:val="0"/>
      <w:marRight w:val="0"/>
      <w:marTop w:val="0"/>
      <w:marBottom w:val="0"/>
      <w:divBdr>
        <w:top w:val="none" w:sz="0" w:space="0" w:color="auto"/>
        <w:left w:val="none" w:sz="0" w:space="0" w:color="auto"/>
        <w:bottom w:val="none" w:sz="0" w:space="0" w:color="auto"/>
        <w:right w:val="none" w:sz="0" w:space="0" w:color="auto"/>
      </w:divBdr>
      <w:divsChild>
        <w:div w:id="381028867">
          <w:marLeft w:val="0"/>
          <w:marRight w:val="0"/>
          <w:marTop w:val="0"/>
          <w:marBottom w:val="0"/>
          <w:divBdr>
            <w:top w:val="none" w:sz="0" w:space="0" w:color="auto"/>
            <w:left w:val="none" w:sz="0" w:space="0" w:color="auto"/>
            <w:bottom w:val="none" w:sz="0" w:space="0" w:color="auto"/>
            <w:right w:val="none" w:sz="0" w:space="0" w:color="auto"/>
          </w:divBdr>
        </w:div>
        <w:div w:id="452213790">
          <w:marLeft w:val="0"/>
          <w:marRight w:val="0"/>
          <w:marTop w:val="0"/>
          <w:marBottom w:val="0"/>
          <w:divBdr>
            <w:top w:val="none" w:sz="0" w:space="0" w:color="auto"/>
            <w:left w:val="none" w:sz="0" w:space="0" w:color="auto"/>
            <w:bottom w:val="none" w:sz="0" w:space="0" w:color="auto"/>
            <w:right w:val="none" w:sz="0" w:space="0" w:color="auto"/>
          </w:divBdr>
        </w:div>
        <w:div w:id="565795986">
          <w:marLeft w:val="0"/>
          <w:marRight w:val="0"/>
          <w:marTop w:val="0"/>
          <w:marBottom w:val="0"/>
          <w:divBdr>
            <w:top w:val="none" w:sz="0" w:space="0" w:color="auto"/>
            <w:left w:val="none" w:sz="0" w:space="0" w:color="auto"/>
            <w:bottom w:val="none" w:sz="0" w:space="0" w:color="auto"/>
            <w:right w:val="none" w:sz="0" w:space="0" w:color="auto"/>
          </w:divBdr>
        </w:div>
        <w:div w:id="1828399702">
          <w:marLeft w:val="0"/>
          <w:marRight w:val="0"/>
          <w:marTop w:val="0"/>
          <w:marBottom w:val="0"/>
          <w:divBdr>
            <w:top w:val="none" w:sz="0" w:space="0" w:color="auto"/>
            <w:left w:val="none" w:sz="0" w:space="0" w:color="auto"/>
            <w:bottom w:val="none" w:sz="0" w:space="0" w:color="auto"/>
            <w:right w:val="none" w:sz="0" w:space="0" w:color="auto"/>
          </w:divBdr>
        </w:div>
        <w:div w:id="1979871350">
          <w:marLeft w:val="0"/>
          <w:marRight w:val="0"/>
          <w:marTop w:val="0"/>
          <w:marBottom w:val="0"/>
          <w:divBdr>
            <w:top w:val="none" w:sz="0" w:space="0" w:color="auto"/>
            <w:left w:val="none" w:sz="0" w:space="0" w:color="auto"/>
            <w:bottom w:val="none" w:sz="0" w:space="0" w:color="auto"/>
            <w:right w:val="none" w:sz="0" w:space="0" w:color="auto"/>
          </w:divBdr>
        </w:div>
      </w:divsChild>
    </w:div>
    <w:div w:id="705562145">
      <w:bodyDiv w:val="1"/>
      <w:marLeft w:val="0"/>
      <w:marRight w:val="0"/>
      <w:marTop w:val="0"/>
      <w:marBottom w:val="0"/>
      <w:divBdr>
        <w:top w:val="none" w:sz="0" w:space="0" w:color="auto"/>
        <w:left w:val="none" w:sz="0" w:space="0" w:color="auto"/>
        <w:bottom w:val="none" w:sz="0" w:space="0" w:color="auto"/>
        <w:right w:val="none" w:sz="0" w:space="0" w:color="auto"/>
      </w:divBdr>
    </w:div>
    <w:div w:id="789788891">
      <w:bodyDiv w:val="1"/>
      <w:marLeft w:val="0"/>
      <w:marRight w:val="0"/>
      <w:marTop w:val="0"/>
      <w:marBottom w:val="0"/>
      <w:divBdr>
        <w:top w:val="none" w:sz="0" w:space="0" w:color="auto"/>
        <w:left w:val="none" w:sz="0" w:space="0" w:color="auto"/>
        <w:bottom w:val="none" w:sz="0" w:space="0" w:color="auto"/>
        <w:right w:val="none" w:sz="0" w:space="0" w:color="auto"/>
      </w:divBdr>
    </w:div>
    <w:div w:id="842285531">
      <w:bodyDiv w:val="1"/>
      <w:marLeft w:val="0"/>
      <w:marRight w:val="0"/>
      <w:marTop w:val="0"/>
      <w:marBottom w:val="0"/>
      <w:divBdr>
        <w:top w:val="none" w:sz="0" w:space="0" w:color="auto"/>
        <w:left w:val="none" w:sz="0" w:space="0" w:color="auto"/>
        <w:bottom w:val="none" w:sz="0" w:space="0" w:color="auto"/>
        <w:right w:val="none" w:sz="0" w:space="0" w:color="auto"/>
      </w:divBdr>
    </w:div>
    <w:div w:id="867139027">
      <w:bodyDiv w:val="1"/>
      <w:marLeft w:val="0"/>
      <w:marRight w:val="0"/>
      <w:marTop w:val="0"/>
      <w:marBottom w:val="0"/>
      <w:divBdr>
        <w:top w:val="none" w:sz="0" w:space="0" w:color="auto"/>
        <w:left w:val="none" w:sz="0" w:space="0" w:color="auto"/>
        <w:bottom w:val="none" w:sz="0" w:space="0" w:color="auto"/>
        <w:right w:val="none" w:sz="0" w:space="0" w:color="auto"/>
      </w:divBdr>
    </w:div>
    <w:div w:id="892694673">
      <w:bodyDiv w:val="1"/>
      <w:marLeft w:val="0"/>
      <w:marRight w:val="0"/>
      <w:marTop w:val="0"/>
      <w:marBottom w:val="0"/>
      <w:divBdr>
        <w:top w:val="none" w:sz="0" w:space="0" w:color="auto"/>
        <w:left w:val="none" w:sz="0" w:space="0" w:color="auto"/>
        <w:bottom w:val="none" w:sz="0" w:space="0" w:color="auto"/>
        <w:right w:val="none" w:sz="0" w:space="0" w:color="auto"/>
      </w:divBdr>
    </w:div>
    <w:div w:id="918758057">
      <w:bodyDiv w:val="1"/>
      <w:marLeft w:val="0"/>
      <w:marRight w:val="0"/>
      <w:marTop w:val="0"/>
      <w:marBottom w:val="0"/>
      <w:divBdr>
        <w:top w:val="none" w:sz="0" w:space="0" w:color="auto"/>
        <w:left w:val="none" w:sz="0" w:space="0" w:color="auto"/>
        <w:bottom w:val="none" w:sz="0" w:space="0" w:color="auto"/>
        <w:right w:val="none" w:sz="0" w:space="0" w:color="auto"/>
      </w:divBdr>
    </w:div>
    <w:div w:id="991056399">
      <w:bodyDiv w:val="1"/>
      <w:marLeft w:val="0"/>
      <w:marRight w:val="0"/>
      <w:marTop w:val="0"/>
      <w:marBottom w:val="0"/>
      <w:divBdr>
        <w:top w:val="none" w:sz="0" w:space="0" w:color="auto"/>
        <w:left w:val="none" w:sz="0" w:space="0" w:color="auto"/>
        <w:bottom w:val="none" w:sz="0" w:space="0" w:color="auto"/>
        <w:right w:val="none" w:sz="0" w:space="0" w:color="auto"/>
      </w:divBdr>
    </w:div>
    <w:div w:id="1182814994">
      <w:bodyDiv w:val="1"/>
      <w:marLeft w:val="0"/>
      <w:marRight w:val="0"/>
      <w:marTop w:val="0"/>
      <w:marBottom w:val="0"/>
      <w:divBdr>
        <w:top w:val="none" w:sz="0" w:space="0" w:color="auto"/>
        <w:left w:val="none" w:sz="0" w:space="0" w:color="auto"/>
        <w:bottom w:val="none" w:sz="0" w:space="0" w:color="auto"/>
        <w:right w:val="none" w:sz="0" w:space="0" w:color="auto"/>
      </w:divBdr>
    </w:div>
    <w:div w:id="1210072533">
      <w:bodyDiv w:val="1"/>
      <w:marLeft w:val="0"/>
      <w:marRight w:val="0"/>
      <w:marTop w:val="0"/>
      <w:marBottom w:val="0"/>
      <w:divBdr>
        <w:top w:val="none" w:sz="0" w:space="0" w:color="auto"/>
        <w:left w:val="none" w:sz="0" w:space="0" w:color="auto"/>
        <w:bottom w:val="none" w:sz="0" w:space="0" w:color="auto"/>
        <w:right w:val="none" w:sz="0" w:space="0" w:color="auto"/>
      </w:divBdr>
    </w:div>
    <w:div w:id="1242525793">
      <w:bodyDiv w:val="1"/>
      <w:marLeft w:val="0"/>
      <w:marRight w:val="0"/>
      <w:marTop w:val="0"/>
      <w:marBottom w:val="0"/>
      <w:divBdr>
        <w:top w:val="none" w:sz="0" w:space="0" w:color="auto"/>
        <w:left w:val="none" w:sz="0" w:space="0" w:color="auto"/>
        <w:bottom w:val="none" w:sz="0" w:space="0" w:color="auto"/>
        <w:right w:val="none" w:sz="0" w:space="0" w:color="auto"/>
      </w:divBdr>
    </w:div>
    <w:div w:id="1324353968">
      <w:bodyDiv w:val="1"/>
      <w:marLeft w:val="0"/>
      <w:marRight w:val="0"/>
      <w:marTop w:val="0"/>
      <w:marBottom w:val="0"/>
      <w:divBdr>
        <w:top w:val="none" w:sz="0" w:space="0" w:color="auto"/>
        <w:left w:val="none" w:sz="0" w:space="0" w:color="auto"/>
        <w:bottom w:val="none" w:sz="0" w:space="0" w:color="auto"/>
        <w:right w:val="none" w:sz="0" w:space="0" w:color="auto"/>
      </w:divBdr>
    </w:div>
    <w:div w:id="1339772491">
      <w:bodyDiv w:val="1"/>
      <w:marLeft w:val="0"/>
      <w:marRight w:val="0"/>
      <w:marTop w:val="0"/>
      <w:marBottom w:val="0"/>
      <w:divBdr>
        <w:top w:val="none" w:sz="0" w:space="0" w:color="auto"/>
        <w:left w:val="none" w:sz="0" w:space="0" w:color="auto"/>
        <w:bottom w:val="none" w:sz="0" w:space="0" w:color="auto"/>
        <w:right w:val="none" w:sz="0" w:space="0" w:color="auto"/>
      </w:divBdr>
    </w:div>
    <w:div w:id="1366979990">
      <w:bodyDiv w:val="1"/>
      <w:marLeft w:val="0"/>
      <w:marRight w:val="0"/>
      <w:marTop w:val="0"/>
      <w:marBottom w:val="0"/>
      <w:divBdr>
        <w:top w:val="none" w:sz="0" w:space="0" w:color="auto"/>
        <w:left w:val="none" w:sz="0" w:space="0" w:color="auto"/>
        <w:bottom w:val="none" w:sz="0" w:space="0" w:color="auto"/>
        <w:right w:val="none" w:sz="0" w:space="0" w:color="auto"/>
      </w:divBdr>
    </w:div>
    <w:div w:id="1426029805">
      <w:bodyDiv w:val="1"/>
      <w:marLeft w:val="0"/>
      <w:marRight w:val="0"/>
      <w:marTop w:val="0"/>
      <w:marBottom w:val="0"/>
      <w:divBdr>
        <w:top w:val="none" w:sz="0" w:space="0" w:color="auto"/>
        <w:left w:val="none" w:sz="0" w:space="0" w:color="auto"/>
        <w:bottom w:val="none" w:sz="0" w:space="0" w:color="auto"/>
        <w:right w:val="none" w:sz="0" w:space="0" w:color="auto"/>
      </w:divBdr>
    </w:div>
    <w:div w:id="1465270168">
      <w:bodyDiv w:val="1"/>
      <w:marLeft w:val="0"/>
      <w:marRight w:val="0"/>
      <w:marTop w:val="0"/>
      <w:marBottom w:val="0"/>
      <w:divBdr>
        <w:top w:val="none" w:sz="0" w:space="0" w:color="auto"/>
        <w:left w:val="none" w:sz="0" w:space="0" w:color="auto"/>
        <w:bottom w:val="none" w:sz="0" w:space="0" w:color="auto"/>
        <w:right w:val="none" w:sz="0" w:space="0" w:color="auto"/>
      </w:divBdr>
    </w:div>
    <w:div w:id="1471097464">
      <w:bodyDiv w:val="1"/>
      <w:marLeft w:val="0"/>
      <w:marRight w:val="0"/>
      <w:marTop w:val="0"/>
      <w:marBottom w:val="0"/>
      <w:divBdr>
        <w:top w:val="none" w:sz="0" w:space="0" w:color="auto"/>
        <w:left w:val="none" w:sz="0" w:space="0" w:color="auto"/>
        <w:bottom w:val="none" w:sz="0" w:space="0" w:color="auto"/>
        <w:right w:val="none" w:sz="0" w:space="0" w:color="auto"/>
      </w:divBdr>
    </w:div>
    <w:div w:id="1474562586">
      <w:bodyDiv w:val="1"/>
      <w:marLeft w:val="0"/>
      <w:marRight w:val="0"/>
      <w:marTop w:val="0"/>
      <w:marBottom w:val="0"/>
      <w:divBdr>
        <w:top w:val="none" w:sz="0" w:space="0" w:color="auto"/>
        <w:left w:val="none" w:sz="0" w:space="0" w:color="auto"/>
        <w:bottom w:val="none" w:sz="0" w:space="0" w:color="auto"/>
        <w:right w:val="none" w:sz="0" w:space="0" w:color="auto"/>
      </w:divBdr>
    </w:div>
    <w:div w:id="1531993851">
      <w:bodyDiv w:val="1"/>
      <w:marLeft w:val="0"/>
      <w:marRight w:val="0"/>
      <w:marTop w:val="0"/>
      <w:marBottom w:val="0"/>
      <w:divBdr>
        <w:top w:val="none" w:sz="0" w:space="0" w:color="auto"/>
        <w:left w:val="none" w:sz="0" w:space="0" w:color="auto"/>
        <w:bottom w:val="none" w:sz="0" w:space="0" w:color="auto"/>
        <w:right w:val="none" w:sz="0" w:space="0" w:color="auto"/>
      </w:divBdr>
    </w:div>
    <w:div w:id="1537422087">
      <w:bodyDiv w:val="1"/>
      <w:marLeft w:val="0"/>
      <w:marRight w:val="0"/>
      <w:marTop w:val="0"/>
      <w:marBottom w:val="0"/>
      <w:divBdr>
        <w:top w:val="none" w:sz="0" w:space="0" w:color="auto"/>
        <w:left w:val="none" w:sz="0" w:space="0" w:color="auto"/>
        <w:bottom w:val="none" w:sz="0" w:space="0" w:color="auto"/>
        <w:right w:val="none" w:sz="0" w:space="0" w:color="auto"/>
      </w:divBdr>
    </w:div>
    <w:div w:id="1557861242">
      <w:bodyDiv w:val="1"/>
      <w:marLeft w:val="0"/>
      <w:marRight w:val="0"/>
      <w:marTop w:val="0"/>
      <w:marBottom w:val="0"/>
      <w:divBdr>
        <w:top w:val="none" w:sz="0" w:space="0" w:color="auto"/>
        <w:left w:val="none" w:sz="0" w:space="0" w:color="auto"/>
        <w:bottom w:val="none" w:sz="0" w:space="0" w:color="auto"/>
        <w:right w:val="none" w:sz="0" w:space="0" w:color="auto"/>
      </w:divBdr>
    </w:div>
    <w:div w:id="1631665191">
      <w:bodyDiv w:val="1"/>
      <w:marLeft w:val="0"/>
      <w:marRight w:val="0"/>
      <w:marTop w:val="0"/>
      <w:marBottom w:val="0"/>
      <w:divBdr>
        <w:top w:val="none" w:sz="0" w:space="0" w:color="auto"/>
        <w:left w:val="none" w:sz="0" w:space="0" w:color="auto"/>
        <w:bottom w:val="none" w:sz="0" w:space="0" w:color="auto"/>
        <w:right w:val="none" w:sz="0" w:space="0" w:color="auto"/>
      </w:divBdr>
    </w:div>
    <w:div w:id="1632780060">
      <w:bodyDiv w:val="1"/>
      <w:marLeft w:val="0"/>
      <w:marRight w:val="0"/>
      <w:marTop w:val="0"/>
      <w:marBottom w:val="0"/>
      <w:divBdr>
        <w:top w:val="none" w:sz="0" w:space="0" w:color="auto"/>
        <w:left w:val="none" w:sz="0" w:space="0" w:color="auto"/>
        <w:bottom w:val="none" w:sz="0" w:space="0" w:color="auto"/>
        <w:right w:val="none" w:sz="0" w:space="0" w:color="auto"/>
      </w:divBdr>
    </w:div>
    <w:div w:id="1725324648">
      <w:bodyDiv w:val="1"/>
      <w:marLeft w:val="0"/>
      <w:marRight w:val="0"/>
      <w:marTop w:val="0"/>
      <w:marBottom w:val="0"/>
      <w:divBdr>
        <w:top w:val="none" w:sz="0" w:space="0" w:color="auto"/>
        <w:left w:val="none" w:sz="0" w:space="0" w:color="auto"/>
        <w:bottom w:val="none" w:sz="0" w:space="0" w:color="auto"/>
        <w:right w:val="none" w:sz="0" w:space="0" w:color="auto"/>
      </w:divBdr>
    </w:div>
    <w:div w:id="1736203641">
      <w:bodyDiv w:val="1"/>
      <w:marLeft w:val="0"/>
      <w:marRight w:val="0"/>
      <w:marTop w:val="0"/>
      <w:marBottom w:val="0"/>
      <w:divBdr>
        <w:top w:val="none" w:sz="0" w:space="0" w:color="auto"/>
        <w:left w:val="none" w:sz="0" w:space="0" w:color="auto"/>
        <w:bottom w:val="none" w:sz="0" w:space="0" w:color="auto"/>
        <w:right w:val="none" w:sz="0" w:space="0" w:color="auto"/>
      </w:divBdr>
    </w:div>
    <w:div w:id="1781685928">
      <w:bodyDiv w:val="1"/>
      <w:marLeft w:val="0"/>
      <w:marRight w:val="0"/>
      <w:marTop w:val="0"/>
      <w:marBottom w:val="0"/>
      <w:divBdr>
        <w:top w:val="none" w:sz="0" w:space="0" w:color="auto"/>
        <w:left w:val="none" w:sz="0" w:space="0" w:color="auto"/>
        <w:bottom w:val="none" w:sz="0" w:space="0" w:color="auto"/>
        <w:right w:val="none" w:sz="0" w:space="0" w:color="auto"/>
      </w:divBdr>
    </w:div>
    <w:div w:id="1842622852">
      <w:bodyDiv w:val="1"/>
      <w:marLeft w:val="0"/>
      <w:marRight w:val="0"/>
      <w:marTop w:val="0"/>
      <w:marBottom w:val="0"/>
      <w:divBdr>
        <w:top w:val="none" w:sz="0" w:space="0" w:color="auto"/>
        <w:left w:val="none" w:sz="0" w:space="0" w:color="auto"/>
        <w:bottom w:val="none" w:sz="0" w:space="0" w:color="auto"/>
        <w:right w:val="none" w:sz="0" w:space="0" w:color="auto"/>
      </w:divBdr>
    </w:div>
    <w:div w:id="1868441790">
      <w:bodyDiv w:val="1"/>
      <w:marLeft w:val="0"/>
      <w:marRight w:val="0"/>
      <w:marTop w:val="0"/>
      <w:marBottom w:val="0"/>
      <w:divBdr>
        <w:top w:val="none" w:sz="0" w:space="0" w:color="auto"/>
        <w:left w:val="none" w:sz="0" w:space="0" w:color="auto"/>
        <w:bottom w:val="none" w:sz="0" w:space="0" w:color="auto"/>
        <w:right w:val="none" w:sz="0" w:space="0" w:color="auto"/>
      </w:divBdr>
    </w:div>
    <w:div w:id="2044819321">
      <w:bodyDiv w:val="1"/>
      <w:marLeft w:val="0"/>
      <w:marRight w:val="0"/>
      <w:marTop w:val="0"/>
      <w:marBottom w:val="0"/>
      <w:divBdr>
        <w:top w:val="none" w:sz="0" w:space="0" w:color="auto"/>
        <w:left w:val="none" w:sz="0" w:space="0" w:color="auto"/>
        <w:bottom w:val="none" w:sz="0" w:space="0" w:color="auto"/>
        <w:right w:val="none" w:sz="0" w:space="0" w:color="auto"/>
      </w:divBdr>
    </w:div>
    <w:div w:id="2072851966">
      <w:bodyDiv w:val="1"/>
      <w:marLeft w:val="0"/>
      <w:marRight w:val="0"/>
      <w:marTop w:val="0"/>
      <w:marBottom w:val="0"/>
      <w:divBdr>
        <w:top w:val="none" w:sz="0" w:space="0" w:color="auto"/>
        <w:left w:val="none" w:sz="0" w:space="0" w:color="auto"/>
        <w:bottom w:val="none" w:sz="0" w:space="0" w:color="auto"/>
        <w:right w:val="none" w:sz="0" w:space="0" w:color="auto"/>
      </w:divBdr>
    </w:div>
    <w:div w:id="2083526411">
      <w:bodyDiv w:val="1"/>
      <w:marLeft w:val="0"/>
      <w:marRight w:val="0"/>
      <w:marTop w:val="0"/>
      <w:marBottom w:val="0"/>
      <w:divBdr>
        <w:top w:val="none" w:sz="0" w:space="0" w:color="auto"/>
        <w:left w:val="none" w:sz="0" w:space="0" w:color="auto"/>
        <w:bottom w:val="none" w:sz="0" w:space="0" w:color="auto"/>
        <w:right w:val="none" w:sz="0" w:space="0" w:color="auto"/>
      </w:divBdr>
    </w:div>
    <w:div w:id="2106144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eydari@soton.ac.uk" TargetMode="Externa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ulatiitd@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frank.kelly@imperial.ac.uk" TargetMode="External"/><Relationship Id="rId4" Type="http://schemas.openxmlformats.org/officeDocument/2006/relationships/settings" Target="settings.xml"/><Relationship Id="rId9" Type="http://schemas.openxmlformats.org/officeDocument/2006/relationships/hyperlink" Target="mailto:masoud.asgharian2@mcgill.ca" TargetMode="Externa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Custom 1">
      <a:dk1>
        <a:srgbClr val="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5C4D7-F1E0-4510-A244-A63FB8820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3</Pages>
  <Words>62989</Words>
  <Characters>359041</Characters>
  <Application>Microsoft Office Word</Application>
  <DocSecurity>0</DocSecurity>
  <Lines>2992</Lines>
  <Paragraphs>842</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Office07</Company>
  <LinksUpToDate>false</LinksUpToDate>
  <CharactersWithSpaces>42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hram</dc:creator>
  <cp:lastModifiedBy>Shahram Heydari</cp:lastModifiedBy>
  <cp:revision>24</cp:revision>
  <cp:lastPrinted>2022-01-25T19:25:00Z</cp:lastPrinted>
  <dcterms:created xsi:type="dcterms:W3CDTF">2022-01-25T18:14:00Z</dcterms:created>
  <dcterms:modified xsi:type="dcterms:W3CDTF">2022-01-2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s://csl.mendeley.com/styles/561167321/vancouver</vt:lpwstr>
  </property>
  <property fmtid="{D5CDD505-2E9C-101B-9397-08002B2CF9AE}" pid="21" name="Mendeley Recent Style Name 9_1">
    <vt:lpwstr>Vancouver - Rahul Goel</vt:lpwstr>
  </property>
  <property fmtid="{D5CDD505-2E9C-101B-9397-08002B2CF9AE}" pid="22" name="Mendeley Document_1">
    <vt:lpwstr>True</vt:lpwstr>
  </property>
  <property fmtid="{D5CDD505-2E9C-101B-9397-08002B2CF9AE}" pid="23" name="Mendeley Unique User Id_1">
    <vt:lpwstr>2d839dc7-c6ff-39e1-8f69-22a4d8de3b36</vt:lpwstr>
  </property>
  <property fmtid="{D5CDD505-2E9C-101B-9397-08002B2CF9AE}" pid="24" name="Mendeley Citation Style_1">
    <vt:lpwstr>https://csl.mendeley.com/styles/561167321/vancouver</vt:lpwstr>
  </property>
</Properties>
</file>